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5E3338" w14:textId="4E68AEE4" w:rsidR="00780E6E" w:rsidRDefault="00AD0533" w:rsidP="008E6FCE">
      <w:pPr>
        <w:spacing w:after="0" w:line="240" w:lineRule="auto"/>
        <w:rPr>
          <w:rFonts w:ascii="Times New Roman" w:hAnsi="Times New Roman"/>
          <w:b/>
          <w:bCs/>
          <w:sz w:val="20"/>
          <w:szCs w:val="20"/>
          <w:lang w:val="en-GB"/>
        </w:rPr>
      </w:pPr>
      <w:bookmarkStart w:id="0" w:name="_GoBack"/>
      <w:bookmarkEnd w:id="0"/>
      <w:r>
        <w:rPr>
          <w:rFonts w:ascii="Times New Roman" w:hAnsi="Times New Roman"/>
          <w:b/>
          <w:bCs/>
          <w:sz w:val="20"/>
          <w:szCs w:val="20"/>
          <w:lang w:val="en-GB"/>
        </w:rPr>
        <w:t>Appendix C</w:t>
      </w:r>
      <w:r w:rsidR="008E6FCE" w:rsidRPr="00BB22ED">
        <w:rPr>
          <w:rFonts w:ascii="Times New Roman" w:hAnsi="Times New Roman"/>
          <w:b/>
          <w:bCs/>
          <w:sz w:val="20"/>
          <w:szCs w:val="20"/>
          <w:lang w:val="en-GB"/>
        </w:rPr>
        <w:t>: Studies examining the influence of sport, exercise</w:t>
      </w:r>
      <w:r w:rsidR="00FE6D3A">
        <w:rPr>
          <w:rFonts w:ascii="Times New Roman" w:hAnsi="Times New Roman"/>
          <w:b/>
          <w:bCs/>
          <w:sz w:val="20"/>
          <w:szCs w:val="20"/>
          <w:lang w:val="en-GB"/>
        </w:rPr>
        <w:t xml:space="preserve">, </w:t>
      </w:r>
      <w:r w:rsidR="008E6FCE" w:rsidRPr="00BB22ED">
        <w:rPr>
          <w:rFonts w:ascii="Times New Roman" w:hAnsi="Times New Roman"/>
          <w:b/>
          <w:bCs/>
          <w:sz w:val="20"/>
          <w:szCs w:val="20"/>
          <w:lang w:val="en-GB"/>
        </w:rPr>
        <w:t xml:space="preserve">training load </w:t>
      </w:r>
      <w:r w:rsidR="00FE6D3A">
        <w:rPr>
          <w:rFonts w:ascii="Times New Roman" w:hAnsi="Times New Roman"/>
          <w:b/>
          <w:bCs/>
          <w:sz w:val="20"/>
          <w:szCs w:val="20"/>
          <w:lang w:val="en-GB"/>
        </w:rPr>
        <w:t xml:space="preserve">and competition </w:t>
      </w:r>
      <w:r w:rsidR="008E6FCE" w:rsidRPr="00BB22ED">
        <w:rPr>
          <w:rFonts w:ascii="Times New Roman" w:hAnsi="Times New Roman"/>
          <w:b/>
          <w:bCs/>
          <w:sz w:val="20"/>
          <w:szCs w:val="20"/>
          <w:lang w:val="en-GB"/>
        </w:rPr>
        <w:t xml:space="preserve">on the incidence of </w:t>
      </w:r>
      <w:r w:rsidR="00BE02E8">
        <w:rPr>
          <w:rFonts w:ascii="Times New Roman" w:hAnsi="Times New Roman"/>
          <w:b/>
          <w:bCs/>
          <w:sz w:val="20"/>
          <w:szCs w:val="20"/>
          <w:lang w:val="en-GB"/>
        </w:rPr>
        <w:t xml:space="preserve">illness </w:t>
      </w:r>
    </w:p>
    <w:p w14:paraId="134DE596" w14:textId="77777777" w:rsidR="00BE02E8" w:rsidRPr="00BB22ED" w:rsidRDefault="00BE02E8" w:rsidP="008E6FCE">
      <w:pPr>
        <w:spacing w:after="0" w:line="240" w:lineRule="auto"/>
        <w:rPr>
          <w:rFonts w:ascii="Times New Roman" w:hAnsi="Times New Roman"/>
          <w:b/>
          <w:bCs/>
          <w:sz w:val="20"/>
          <w:szCs w:val="20"/>
          <w:lang w:val="en-GB"/>
        </w:rPr>
      </w:pPr>
    </w:p>
    <w:p w14:paraId="0CDFD273" w14:textId="77777777" w:rsidR="00780E6E" w:rsidRPr="00BB22ED" w:rsidRDefault="00780E6E" w:rsidP="008E6FCE">
      <w:pPr>
        <w:spacing w:after="0" w:line="240" w:lineRule="auto"/>
        <w:rPr>
          <w:rFonts w:ascii="Times New Roman" w:hAnsi="Times New Roman"/>
          <w:b/>
          <w:bCs/>
          <w:sz w:val="20"/>
          <w:szCs w:val="20"/>
          <w:lang w:val="en-GB"/>
        </w:rPr>
      </w:pPr>
    </w:p>
    <w:tbl>
      <w:tblPr>
        <w:tblStyle w:val="TableGrid"/>
        <w:tblW w:w="14850" w:type="dxa"/>
        <w:tblLayout w:type="fixed"/>
        <w:tblLook w:val="04A0" w:firstRow="1" w:lastRow="0" w:firstColumn="1" w:lastColumn="0" w:noHBand="0" w:noVBand="1"/>
      </w:tblPr>
      <w:tblGrid>
        <w:gridCol w:w="881"/>
        <w:gridCol w:w="818"/>
        <w:gridCol w:w="652"/>
        <w:gridCol w:w="876"/>
        <w:gridCol w:w="850"/>
        <w:gridCol w:w="851"/>
        <w:gridCol w:w="1395"/>
        <w:gridCol w:w="589"/>
        <w:gridCol w:w="567"/>
        <w:gridCol w:w="851"/>
        <w:gridCol w:w="850"/>
        <w:gridCol w:w="709"/>
        <w:gridCol w:w="851"/>
        <w:gridCol w:w="708"/>
        <w:gridCol w:w="851"/>
        <w:gridCol w:w="2551"/>
      </w:tblGrid>
      <w:tr w:rsidR="008166D7" w:rsidRPr="00BB22ED" w14:paraId="5B4D362B" w14:textId="77777777" w:rsidTr="008166D7">
        <w:tc>
          <w:tcPr>
            <w:tcW w:w="881" w:type="dxa"/>
            <w:vMerge w:val="restart"/>
          </w:tcPr>
          <w:p w14:paraId="3B63DEF0" w14:textId="5A33321A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Reference</w:t>
            </w:r>
          </w:p>
        </w:tc>
        <w:tc>
          <w:tcPr>
            <w:tcW w:w="818" w:type="dxa"/>
            <w:vMerge w:val="restart"/>
          </w:tcPr>
          <w:p w14:paraId="7E89ACDA" w14:textId="464E0D5F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Study design</w:t>
            </w:r>
          </w:p>
        </w:tc>
        <w:tc>
          <w:tcPr>
            <w:tcW w:w="652" w:type="dxa"/>
            <w:vMerge w:val="restart"/>
          </w:tcPr>
          <w:p w14:paraId="74F79B42" w14:textId="35AB57F2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Sport</w:t>
            </w:r>
          </w:p>
        </w:tc>
        <w:tc>
          <w:tcPr>
            <w:tcW w:w="876" w:type="dxa"/>
            <w:vMerge w:val="restart"/>
          </w:tcPr>
          <w:p w14:paraId="054B3BF3" w14:textId="78E4E4EE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Population (number, level, sex, age)</w:t>
            </w:r>
          </w:p>
        </w:tc>
        <w:tc>
          <w:tcPr>
            <w:tcW w:w="850" w:type="dxa"/>
            <w:vMerge w:val="restart"/>
          </w:tcPr>
          <w:p w14:paraId="569081EB" w14:textId="7300E01B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Illness definition / measure</w:t>
            </w:r>
          </w:p>
        </w:tc>
        <w:tc>
          <w:tcPr>
            <w:tcW w:w="851" w:type="dxa"/>
            <w:vMerge w:val="restart"/>
          </w:tcPr>
          <w:p w14:paraId="0C297F60" w14:textId="1263A88A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Study duration</w:t>
            </w:r>
          </w:p>
        </w:tc>
        <w:tc>
          <w:tcPr>
            <w:tcW w:w="1395" w:type="dxa"/>
            <w:vMerge w:val="restart"/>
          </w:tcPr>
          <w:p w14:paraId="0061AC55" w14:textId="51709096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Measurements / monitoring</w:t>
            </w:r>
          </w:p>
        </w:tc>
        <w:tc>
          <w:tcPr>
            <w:tcW w:w="1156" w:type="dxa"/>
            <w:gridSpan w:val="2"/>
          </w:tcPr>
          <w:p w14:paraId="437C9DE3" w14:textId="213EEC88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Load monitoring</w:t>
            </w:r>
          </w:p>
        </w:tc>
        <w:tc>
          <w:tcPr>
            <w:tcW w:w="2410" w:type="dxa"/>
            <w:gridSpan w:val="3"/>
          </w:tcPr>
          <w:p w14:paraId="4E19D604" w14:textId="5A5406F3" w:rsidR="008166D7" w:rsidRPr="00BB22ED" w:rsidRDefault="008166D7" w:rsidP="00064ED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Load studied</w:t>
            </w:r>
          </w:p>
        </w:tc>
        <w:tc>
          <w:tcPr>
            <w:tcW w:w="851" w:type="dxa"/>
            <w:vMerge w:val="restart"/>
          </w:tcPr>
          <w:p w14:paraId="457E6D5D" w14:textId="4AE78861" w:rsidR="008166D7" w:rsidRPr="00BB22ED" w:rsidRDefault="008166D7" w:rsidP="00064ED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 xml:space="preserve">Multiple </w:t>
            </w: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risk factors for illness included</w:t>
            </w:r>
          </w:p>
        </w:tc>
        <w:tc>
          <w:tcPr>
            <w:tcW w:w="1559" w:type="dxa"/>
            <w:gridSpan w:val="2"/>
          </w:tcPr>
          <w:p w14:paraId="18D4445F" w14:textId="1CB0CB92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Analysis</w:t>
            </w:r>
          </w:p>
        </w:tc>
        <w:tc>
          <w:tcPr>
            <w:tcW w:w="2551" w:type="dxa"/>
            <w:vMerge w:val="restart"/>
          </w:tcPr>
          <w:p w14:paraId="6F19B764" w14:textId="5903BD81" w:rsidR="008166D7" w:rsidRPr="00BB22ED" w:rsidRDefault="008166D7" w:rsidP="00BB038C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bCs/>
                <w:sz w:val="14"/>
                <w:szCs w:val="14"/>
                <w:lang w:val="en-GB"/>
              </w:rPr>
              <w:t>Main findings</w:t>
            </w:r>
          </w:p>
        </w:tc>
      </w:tr>
      <w:tr w:rsidR="008166D7" w:rsidRPr="00BB22ED" w14:paraId="0690B79D" w14:textId="77777777" w:rsidTr="008166D7">
        <w:tc>
          <w:tcPr>
            <w:tcW w:w="881" w:type="dxa"/>
            <w:vMerge/>
          </w:tcPr>
          <w:p w14:paraId="36A3D5CC" w14:textId="77777777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818" w:type="dxa"/>
            <w:vMerge/>
          </w:tcPr>
          <w:p w14:paraId="678966C2" w14:textId="016C6679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652" w:type="dxa"/>
            <w:vMerge/>
          </w:tcPr>
          <w:p w14:paraId="1D38130B" w14:textId="77777777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876" w:type="dxa"/>
            <w:vMerge/>
          </w:tcPr>
          <w:p w14:paraId="0B3F5C6C" w14:textId="77777777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850" w:type="dxa"/>
            <w:vMerge/>
          </w:tcPr>
          <w:p w14:paraId="00F6CA19" w14:textId="77777777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851" w:type="dxa"/>
            <w:vMerge/>
          </w:tcPr>
          <w:p w14:paraId="69EBDF19" w14:textId="77777777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1395" w:type="dxa"/>
            <w:vMerge/>
          </w:tcPr>
          <w:p w14:paraId="74D8456C" w14:textId="77777777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589" w:type="dxa"/>
          </w:tcPr>
          <w:p w14:paraId="16B3E199" w14:textId="7BB9A6E0" w:rsidR="008166D7" w:rsidRPr="00BB22ED" w:rsidRDefault="008166D7" w:rsidP="009D7021">
            <w:pPr>
              <w:spacing w:after="0" w:line="240" w:lineRule="auto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Ext</w:t>
            </w:r>
          </w:p>
        </w:tc>
        <w:tc>
          <w:tcPr>
            <w:tcW w:w="567" w:type="dxa"/>
          </w:tcPr>
          <w:p w14:paraId="0DE26D1F" w14:textId="6C2595A5" w:rsidR="008166D7" w:rsidRPr="00BB22ED" w:rsidRDefault="008166D7" w:rsidP="009D7021">
            <w:pPr>
              <w:spacing w:after="0" w:line="240" w:lineRule="auto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Int</w:t>
            </w:r>
            <w:proofErr w:type="spellEnd"/>
          </w:p>
        </w:tc>
        <w:tc>
          <w:tcPr>
            <w:tcW w:w="851" w:type="dxa"/>
          </w:tcPr>
          <w:p w14:paraId="3CE3E867" w14:textId="4FAB21DA" w:rsidR="008166D7" w:rsidRPr="00BB22ED" w:rsidRDefault="008166D7" w:rsidP="00696EE9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Absolute</w:t>
            </w:r>
          </w:p>
        </w:tc>
        <w:tc>
          <w:tcPr>
            <w:tcW w:w="850" w:type="dxa"/>
          </w:tcPr>
          <w:p w14:paraId="428108A1" w14:textId="649B7629" w:rsidR="008166D7" w:rsidRPr="00BB22ED" w:rsidRDefault="008166D7" w:rsidP="00696EE9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Change</w:t>
            </w:r>
            <w:r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 xml:space="preserve"> in training load</w:t>
            </w:r>
          </w:p>
        </w:tc>
        <w:tc>
          <w:tcPr>
            <w:tcW w:w="709" w:type="dxa"/>
          </w:tcPr>
          <w:p w14:paraId="7E8A4DF2" w14:textId="6730D122" w:rsidR="008166D7" w:rsidRPr="00E23C6B" w:rsidRDefault="008166D7" w:rsidP="00696EE9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r w:rsidRPr="00E23C6B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Competition</w:t>
            </w:r>
          </w:p>
        </w:tc>
        <w:tc>
          <w:tcPr>
            <w:tcW w:w="851" w:type="dxa"/>
            <w:vMerge/>
          </w:tcPr>
          <w:p w14:paraId="2A0D47CB" w14:textId="50343962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  <w:tc>
          <w:tcPr>
            <w:tcW w:w="708" w:type="dxa"/>
          </w:tcPr>
          <w:p w14:paraId="46A1CAAE" w14:textId="4351744F" w:rsidR="008166D7" w:rsidRPr="00BB22ED" w:rsidRDefault="008166D7" w:rsidP="00696EE9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r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Single risk factor model</w:t>
            </w:r>
          </w:p>
        </w:tc>
        <w:tc>
          <w:tcPr>
            <w:tcW w:w="851" w:type="dxa"/>
          </w:tcPr>
          <w:p w14:paraId="6B34D9D2" w14:textId="183BDD9B" w:rsidR="008166D7" w:rsidRPr="00BB22ED" w:rsidRDefault="008166D7" w:rsidP="00696EE9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4"/>
                <w:szCs w:val="14"/>
                <w:lang w:val="en-GB"/>
              </w:rPr>
            </w:pPr>
            <w:r w:rsidRPr="00BB22ED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Multi</w:t>
            </w:r>
            <w:r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 xml:space="preserve">ple risk factor </w:t>
            </w:r>
            <w:r w:rsidRPr="00BB22ED">
              <w:rPr>
                <w:rFonts w:ascii="Times New Roman" w:hAnsi="Times New Roman"/>
                <w:b/>
                <w:sz w:val="14"/>
                <w:szCs w:val="14"/>
                <w:lang w:val="en-GB"/>
              </w:rPr>
              <w:t>model</w:t>
            </w:r>
          </w:p>
        </w:tc>
        <w:tc>
          <w:tcPr>
            <w:tcW w:w="2551" w:type="dxa"/>
            <w:vMerge/>
          </w:tcPr>
          <w:p w14:paraId="4CD04306" w14:textId="6A3E16DB" w:rsidR="008166D7" w:rsidRPr="00BB22ED" w:rsidRDefault="008166D7" w:rsidP="00DB51AA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</w:tr>
      <w:tr w:rsidR="008166D7" w:rsidRPr="00BB22ED" w14:paraId="2759EDDC" w14:textId="77777777" w:rsidTr="008166D7">
        <w:tc>
          <w:tcPr>
            <w:tcW w:w="881" w:type="dxa"/>
          </w:tcPr>
          <w:p w14:paraId="302CD564" w14:textId="607AE93D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vendsen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6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Svendsen&lt;/Author&gt;&lt;Year&gt;2016&lt;/Year&gt;&lt;RecNum&gt;20643&lt;/RecNum&gt;&lt;DisplayText&gt;[1]&lt;/DisplayText&gt;&lt;record&gt;&lt;rec-number&gt;20643&lt;/rec-number&gt;&lt;foreign-keys&gt;&lt;key app="EN" db-id="wdvp20va50fxries5p2pztt350vdr9209ftf" timestamp="1453388873"&gt;20643&lt;/key&gt;&lt;/foreign-keys&gt;&lt;ref-type name="Journal Article"&gt;17&lt;/ref-type&gt;&lt;contributors&gt;&lt;authors&gt;&lt;author&gt;Svendsen, I. Taylor, I. Tonnesen, E. Bahr, R. Gleeson, M. &lt;/author&gt;&lt;/authors&gt;&lt;/contributors&gt;&lt;titles&gt;&lt;title&gt;Training- and competition-related risk factors for respiratory tract and gastrointestinal infections in elite cross-country skiers&lt;/title&gt;&lt;secondary-title&gt;British journal of sports medicine&lt;/secondary-title&gt;&lt;/titles&gt;&lt;periodical&gt;&lt;full-title&gt;British journal of sports medicine&lt;/full-title&gt;&lt;/periodical&gt;&lt;volume&gt;(in press)&lt;/volume&gt;&lt;dates&gt;&lt;year&gt;2016&lt;/year&gt;&lt;/dates&gt;&lt;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AA7103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" w:tooltip="Svendsen, 2016 #20643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</w:t>
              </w:r>
            </w:hyperlink>
            <w:r w:rsidR="00AA7103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132F30FB" w14:textId="1C886B76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1DF8015C" w14:textId="57033748" w:rsidR="008166D7" w:rsidRPr="00BB22ED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Cross country skiers</w:t>
            </w:r>
          </w:p>
        </w:tc>
        <w:tc>
          <w:tcPr>
            <w:tcW w:w="876" w:type="dxa"/>
          </w:tcPr>
          <w:p w14:paraId="524BE0E8" w14:textId="0ADD07DB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9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  <w:p w14:paraId="392151F1" w14:textId="70C1E4D2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lit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medal winners=16)</w:t>
            </w:r>
          </w:p>
          <w:p w14:paraId="5C830AB7" w14:textId="77777777" w:rsidR="008166D7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22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, F=17</w:t>
            </w:r>
          </w:p>
          <w:p w14:paraId="7C490CCB" w14:textId="2A3EE420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0F929E29" w14:textId="3838C4E2" w:rsidR="008166D7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 infections</w:t>
            </w:r>
          </w:p>
          <w:p w14:paraId="077234E0" w14:textId="74E5D695" w:rsidR="008166D7" w:rsidRPr="00BB22ED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GIT infections</w:t>
            </w:r>
          </w:p>
        </w:tc>
        <w:tc>
          <w:tcPr>
            <w:tcW w:w="851" w:type="dxa"/>
          </w:tcPr>
          <w:p w14:paraId="1829010D" w14:textId="06B6CE22" w:rsidR="008166D7" w:rsidRPr="00BB22ED" w:rsidRDefault="008166D7" w:rsidP="006556F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7-8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years</w:t>
            </w:r>
          </w:p>
        </w:tc>
        <w:tc>
          <w:tcPr>
            <w:tcW w:w="1395" w:type="dxa"/>
          </w:tcPr>
          <w:p w14:paraId="051A1817" w14:textId="77777777" w:rsidR="008166D7" w:rsidRDefault="008166D7" w:rsidP="0068259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and GIT infections</w:t>
            </w:r>
          </w:p>
          <w:p w14:paraId="59049F43" w14:textId="77777777" w:rsidR="008166D7" w:rsidRDefault="008166D7" w:rsidP="00943E6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monitored using daily logs over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7-8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y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ars</w:t>
            </w:r>
          </w:p>
          <w:p w14:paraId="481AD78E" w14:textId="77777777" w:rsidR="008166D7" w:rsidRDefault="008166D7" w:rsidP="00943E6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Number of competitions</w:t>
            </w:r>
          </w:p>
          <w:p w14:paraId="2153FA45" w14:textId="3599BF8D" w:rsidR="008166D7" w:rsidRDefault="008166D7" w:rsidP="00943E6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Number of days at altitude</w:t>
            </w:r>
          </w:p>
          <w:p w14:paraId="66565A9D" w14:textId="19DF2370" w:rsidR="008166D7" w:rsidRDefault="008166D7" w:rsidP="00943E6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Number of international flights</w:t>
            </w:r>
          </w:p>
          <w:p w14:paraId="2ADBB82E" w14:textId="3432F0FD" w:rsidR="008166D7" w:rsidRPr="00BB22ED" w:rsidRDefault="008166D7" w:rsidP="00943E6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ab/>
            </w:r>
          </w:p>
        </w:tc>
        <w:tc>
          <w:tcPr>
            <w:tcW w:w="589" w:type="dxa"/>
          </w:tcPr>
          <w:p w14:paraId="6FCE4C05" w14:textId="6B9C89B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0E130130" w14:textId="6F5C597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522E0E6C" w14:textId="44E133B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66AA7A92" w14:textId="0E8A260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36B7A00A" w14:textId="4E1D5286" w:rsidR="008166D7" w:rsidRPr="00AF4535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AF4535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152D7C5" w14:textId="1ADD4BF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194BC734" w14:textId="296D702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6666BAA8" w14:textId="1ACF3E4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22DCDDC2" w14:textId="61B5E054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infectio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ns more prevalent in winter/spring than summer </w:t>
            </w:r>
          </w:p>
          <w:p w14:paraId="16A9772B" w14:textId="0453EAE5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O</w:t>
            </w:r>
            <w:r w:rsidR="007D3D41">
              <w:rPr>
                <w:rFonts w:ascii="Times New Roman" w:hAnsi="Times New Roman"/>
                <w:sz w:val="12"/>
                <w:szCs w:val="12"/>
                <w:lang w:val="en-GB"/>
              </w:rPr>
              <w:t>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for illness increased by competition (2.9) and international travel (4.9) </w:t>
            </w:r>
          </w:p>
          <w:p w14:paraId="5F34CB0E" w14:textId="77777777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Training load did not influence odds ratio for illness</w:t>
            </w:r>
          </w:p>
          <w:p w14:paraId="47D862B1" w14:textId="77777777" w:rsidR="008166D7" w:rsidRPr="00BB22ED" w:rsidRDefault="008166D7" w:rsidP="00DD7AB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Athletes with higher training monotony had 13% lower risk of illness</w:t>
            </w:r>
          </w:p>
          <w:p w14:paraId="2152C40E" w14:textId="46C62564" w:rsidR="008166D7" w:rsidRPr="00BB22ED" w:rsidRDefault="008166D7" w:rsidP="00DD7AB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Medal-winning athletes have lower illness rates than their less successful counterparts</w:t>
            </w:r>
          </w:p>
        </w:tc>
      </w:tr>
      <w:tr w:rsidR="008166D7" w:rsidRPr="00BB22ED" w14:paraId="2CBBBB42" w14:textId="77777777" w:rsidTr="008166D7">
        <w:tc>
          <w:tcPr>
            <w:tcW w:w="881" w:type="dxa"/>
          </w:tcPr>
          <w:p w14:paraId="3043F128" w14:textId="0D72DB27" w:rsidR="008166D7" w:rsidRDefault="008166D7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proofErr w:type="spellStart"/>
            <w:r>
              <w:rPr>
                <w:rFonts w:ascii="Times New Roman" w:hAnsi="Times New Roman"/>
                <w:sz w:val="12"/>
                <w:szCs w:val="12"/>
                <w:lang w:val="en-GB"/>
              </w:rPr>
              <w:t>Raysmith</w:t>
            </w:r>
            <w:proofErr w:type="spellEnd"/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, 2016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Raysmith&lt;/Author&gt;&lt;Year&gt;2016&lt;/Year&gt;&lt;RecNum&gt;20647&lt;/RecNum&gt;&lt;DisplayText&gt;[2]&lt;/DisplayText&gt;&lt;record&gt;&lt;rec-number&gt;20647&lt;/rec-number&gt;&lt;foreign-keys&gt;&lt;key app="EN" db-id="wdvp20va50fxries5p2pztt350vdr9209ftf" timestamp="1453728403"&gt;20647&lt;/key&gt;&lt;/foreign-keys&gt;&lt;ref-type name="Journal Article"&gt;17&lt;/ref-type&gt;&lt;contributors&gt;&lt;authors&gt;&lt;author&gt;Raysmith, B.P &lt;/author&gt;&lt;author&gt;Drew, M.K. &lt;/author&gt;&lt;/authors&gt;&lt;/contributors&gt;&lt;titles&gt;&lt;title&gt;Performance success or failure is influenced by weeks lost to injury and illnes in elite Australian Track and Field athletes: a 5-year prospective study&lt;/title&gt;&lt;secondary-title&gt;Journal of Science and Medicine in Sport&lt;/secondary-title&gt;&lt;/titles&gt;&lt;periodical&gt;&lt;full-title&gt;Journal of Science and Medicine in Sport&lt;/full-title&gt;&lt;/periodical&gt;&lt;volume&gt;(in press)&lt;/volume&gt;&lt;dates&gt;&lt;year&gt;2016&lt;/year&gt;&lt;/dates&gt;&lt;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AA7103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" w:tooltip="Raysmith, 2016 #20647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</w:t>
              </w:r>
            </w:hyperlink>
            <w:r w:rsidR="00AA7103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39876A9E" w14:textId="2105FBCD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1B11F622" w14:textId="7D99B5D8" w:rsidR="008166D7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ck and filed athletes</w:t>
            </w:r>
          </w:p>
        </w:tc>
        <w:tc>
          <w:tcPr>
            <w:tcW w:w="876" w:type="dxa"/>
          </w:tcPr>
          <w:p w14:paraId="0CE21F86" w14:textId="77777777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3</w:t>
            </w:r>
          </w:p>
          <w:p w14:paraId="51C80372" w14:textId="77777777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lite</w:t>
            </w:r>
          </w:p>
          <w:p w14:paraId="1B1C3BD0" w14:textId="1126AE71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252F5CA7" w14:textId="60873B0A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</w:t>
            </w:r>
          </w:p>
        </w:tc>
        <w:tc>
          <w:tcPr>
            <w:tcW w:w="851" w:type="dxa"/>
          </w:tcPr>
          <w:p w14:paraId="25022E17" w14:textId="656BD130" w:rsidR="008166D7" w:rsidRDefault="008166D7" w:rsidP="00212C5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5 seasons (years)</w:t>
            </w:r>
          </w:p>
        </w:tc>
        <w:tc>
          <w:tcPr>
            <w:tcW w:w="1395" w:type="dxa"/>
          </w:tcPr>
          <w:p w14:paraId="6C3F8F2C" w14:textId="77777777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 (medical support team diagnosis)</w:t>
            </w:r>
          </w:p>
          <w:p w14:paraId="52EF4DCE" w14:textId="77777777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ad (weekly)</w:t>
            </w:r>
          </w:p>
          <w:p w14:paraId="7DECB389" w14:textId="77777777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burden</w:t>
            </w:r>
          </w:p>
          <w:p w14:paraId="5FAEDD67" w14:textId="398B824A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erformance goals</w:t>
            </w:r>
          </w:p>
        </w:tc>
        <w:tc>
          <w:tcPr>
            <w:tcW w:w="589" w:type="dxa"/>
          </w:tcPr>
          <w:p w14:paraId="5270A956" w14:textId="73C3F30C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71D17D1" w14:textId="3F5015E3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2278305" w14:textId="7E64691F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00DA2558" w14:textId="77777777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4BD7623B" w14:textId="6D21CB49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20E0534B" w14:textId="4480A7A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58E82BBA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5DE26359" w14:textId="16ABABED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7C7A809A" w14:textId="77777777" w:rsidR="008166D7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ost illnesses (50%) occurred in the two months prior to competitions</w:t>
            </w:r>
          </w:p>
          <w:p w14:paraId="0F50E05B" w14:textId="301998A3" w:rsidR="008166D7" w:rsidRDefault="008166D7" w:rsidP="00E556B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reased illness burden is associated with a reduction in achieving performance </w:t>
            </w:r>
            <w:r w:rsidR="008603D8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goals </w:t>
            </w:r>
          </w:p>
        </w:tc>
      </w:tr>
      <w:tr w:rsidR="008166D7" w:rsidRPr="00BB22ED" w14:paraId="24333D71" w14:textId="77777777" w:rsidTr="008166D7">
        <w:tc>
          <w:tcPr>
            <w:tcW w:w="881" w:type="dxa"/>
          </w:tcPr>
          <w:p w14:paraId="230527B9" w14:textId="2434B97D" w:rsidR="008166D7" w:rsidRDefault="008166D7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hornton et al 2015</w:t>
            </w:r>
            <w:r w:rsidR="00CC187C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Thornton&lt;/Author&gt;&lt;Year&gt;2015&lt;/Year&gt;&lt;RecNum&gt;20950&lt;/RecNum&gt;&lt;DisplayText&gt;[3]&lt;/DisplayText&gt;&lt;record&gt;&lt;rec-number&gt;20950&lt;/rec-number&gt;&lt;foreign-keys&gt;&lt;key app="EN" db-id="wdvp20va50fxries5p2pztt350vdr9209ftf" timestamp="1457942381"&gt;20950&lt;/key&gt;&lt;/foreign-keys&gt;&lt;ref-type name="Journal Article"&gt;17&lt;/ref-type&gt;&lt;contributors&gt;&lt;authors&gt;&lt;author&gt;Thornton, H. R.&lt;/author&gt;&lt;author&gt;Delaney, J. A.&lt;/author&gt;&lt;author&gt;Duthie, G. M.&lt;/author&gt;&lt;author&gt;Scott, B. R.&lt;/author&gt;&lt;author&gt;Chivers, W. J.&lt;/author&gt;&lt;author&gt;Sanctuary, C. E.&lt;/author&gt;&lt;author&gt;Dascombe, B. J.&lt;/author&gt;&lt;/authors&gt;&lt;/contributors&gt;&lt;auth-address&gt;Applied Sports Science and Exercise Testing Laboratory, Faculty of Science and Information Technology, University of Newcastle, Ourimbah, NSW.&lt;/auth-address&gt;&lt;titles&gt;&lt;title&gt;Predicting Self-Reported Illness for Professional Team-Sport Athletes&lt;/title&gt;&lt;secondary-title&gt;Int J Sports Physiol Perform&lt;/secondary-title&gt;&lt;/titles&gt;&lt;periodical&gt;&lt;full-title&gt;International journal of sports physiology and performance&lt;/full-title&gt;&lt;abbr-1&gt;Int J Sports Physiol Perform&lt;/abbr-1&gt;&lt;/periodical&gt;&lt;dates&gt;&lt;year&gt;2015&lt;/year&gt;&lt;pub-dates&gt;&lt;date&gt;Sep 21&lt;/date&gt;&lt;/pub-dates&gt;&lt;/dates&gt;&lt;isbn&gt;1555-0273 (Electronic)&amp;#xD;1555-0265 (Linking)&lt;/isbn&gt;&lt;accession-num&gt;26390410&lt;/accession-num&gt;&lt;urls&gt;&lt;related-urls&gt;&lt;url&gt;http://www.ncbi.nlm.nih.gov/pubmed/26390410&lt;/url&gt;&lt;/related-urls&gt;&lt;/urls&gt;&lt;electronic-resource-num&gt;10.1123/ijspp.2015-0330&lt;/electronic-resource-num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AA7103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3" w:tooltip="Thornton, 2015 #20950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3</w:t>
              </w:r>
            </w:hyperlink>
            <w:r w:rsidR="00AA7103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17D1A52C" w14:textId="42FF06AD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60BA4EF7" w14:textId="4CAFF30A" w:rsidR="008166D7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ugby League</w:t>
            </w:r>
          </w:p>
        </w:tc>
        <w:tc>
          <w:tcPr>
            <w:tcW w:w="876" w:type="dxa"/>
          </w:tcPr>
          <w:p w14:paraId="150B9875" w14:textId="77777777" w:rsidR="008166D7" w:rsidRDefault="008166D7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2</w:t>
            </w:r>
          </w:p>
          <w:p w14:paraId="78E48177" w14:textId="77777777" w:rsidR="008166D7" w:rsidRDefault="008166D7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ofessional rugby league players</w:t>
            </w:r>
          </w:p>
          <w:p w14:paraId="71479E93" w14:textId="110C2644" w:rsidR="008166D7" w:rsidRDefault="00E103CC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>al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s</w:t>
            </w:r>
          </w:p>
          <w:p w14:paraId="66744C98" w14:textId="639B606A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26 ± 4.8 years</w:t>
            </w:r>
          </w:p>
        </w:tc>
        <w:tc>
          <w:tcPr>
            <w:tcW w:w="850" w:type="dxa"/>
          </w:tcPr>
          <w:p w14:paraId="16AB4E85" w14:textId="58A7B30B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</w:t>
            </w:r>
          </w:p>
        </w:tc>
        <w:tc>
          <w:tcPr>
            <w:tcW w:w="851" w:type="dxa"/>
          </w:tcPr>
          <w:p w14:paraId="44EFFBFD" w14:textId="348C99B8" w:rsidR="008166D7" w:rsidRDefault="008166D7" w:rsidP="00212C5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29 weeks</w:t>
            </w:r>
          </w:p>
        </w:tc>
        <w:tc>
          <w:tcPr>
            <w:tcW w:w="1395" w:type="dxa"/>
          </w:tcPr>
          <w:p w14:paraId="4B10D62C" w14:textId="77777777" w:rsidR="00B946E1" w:rsidRDefault="008166D7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llness episodes. </w:t>
            </w:r>
          </w:p>
          <w:p w14:paraId="37772BB9" w14:textId="4F4DFDFE" w:rsidR="008166D7" w:rsidRDefault="00B946E1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Overall well-being and m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scle </w:t>
            </w:r>
            <w:r w:rsidR="00515CDE">
              <w:rPr>
                <w:rFonts w:ascii="Times New Roman" w:hAnsi="Times New Roman"/>
                <w:sz w:val="12"/>
                <w:szCs w:val="12"/>
                <w:lang w:val="en-GB"/>
              </w:rPr>
              <w:t>soreness.</w:t>
            </w:r>
          </w:p>
          <w:p w14:paraId="5ACEBBD1" w14:textId="5493ADE1" w:rsidR="008166D7" w:rsidRDefault="008166D7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Multi-component self-reported questionnaire weekly </w:t>
            </w:r>
          </w:p>
          <w:p w14:paraId="48081DB0" w14:textId="77777777" w:rsidR="008166D7" w:rsidRDefault="008166D7" w:rsidP="0007690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  <w:p w14:paraId="45A2F12D" w14:textId="77777777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170B2424" w14:textId="77777777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67" w:type="dxa"/>
          </w:tcPr>
          <w:p w14:paraId="217635EC" w14:textId="7A67BDD4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EFF6517" w14:textId="77777777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0" w:type="dxa"/>
          </w:tcPr>
          <w:p w14:paraId="36D612B3" w14:textId="78EA667F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4D9833B8" w14:textId="536B1956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6304F9C0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50EE27C5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5B78956B" w14:textId="4EB7D42E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7D53BDAD" w14:textId="202B358D" w:rsidR="008166D7" w:rsidRDefault="008603D8" w:rsidP="0007690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nternal training</w:t>
            </w:r>
            <w:r w:rsidR="00E103CC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load (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>TL</w:t>
            </w:r>
            <w:r w:rsidR="00E103CC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measures predict self-reported illness</w:t>
            </w:r>
          </w:p>
          <w:p w14:paraId="10A0954E" w14:textId="6CBADD90" w:rsidR="008166D7" w:rsidRDefault="008166D7" w:rsidP="0007690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Weekly TL &gt;2765 AU, monotony &gt;0.78 AU and strain &gt;2282 AU were strong predictors </w:t>
            </w:r>
            <w:r w:rsidR="00E103CC">
              <w:rPr>
                <w:rFonts w:ascii="Times New Roman" w:hAnsi="Times New Roman"/>
                <w:sz w:val="12"/>
                <w:szCs w:val="12"/>
                <w:lang w:val="en-GB"/>
              </w:rPr>
              <w:t>of th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incidence of illness </w:t>
            </w:r>
          </w:p>
          <w:p w14:paraId="43AECE75" w14:textId="57D2BFB1" w:rsidR="008166D7" w:rsidRDefault="008166D7" w:rsidP="00B946E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erceptual ratings of overall wellbeing and muscle soreness are related to the incidence of self-reported illness</w:t>
            </w:r>
          </w:p>
        </w:tc>
      </w:tr>
      <w:tr w:rsidR="008166D7" w:rsidRPr="00BB22ED" w14:paraId="5ABC801B" w14:textId="77777777" w:rsidTr="008166D7">
        <w:tc>
          <w:tcPr>
            <w:tcW w:w="881" w:type="dxa"/>
          </w:tcPr>
          <w:p w14:paraId="4805C1B6" w14:textId="6C00A5E6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proofErr w:type="spellStart"/>
            <w:r>
              <w:rPr>
                <w:rFonts w:ascii="Times New Roman" w:hAnsi="Times New Roman"/>
                <w:sz w:val="12"/>
                <w:szCs w:val="12"/>
                <w:lang w:val="en-GB"/>
              </w:rPr>
              <w:t>Veugelers</w:t>
            </w:r>
            <w:proofErr w:type="spellEnd"/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5 </w: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Veugelers&lt;/Author&gt;&lt;Year&gt;2015&lt;/Year&gt;&lt;RecNum&gt;20147&lt;/RecNum&gt;&lt;DisplayText&gt;[4]&lt;/DisplayText&gt;&lt;record&gt;&lt;rec-number&gt;20147&lt;/rec-number&gt;&lt;foreign-keys&gt;&lt;key app="EN" db-id="wdvp20va50fxries5p2pztt350vdr9209ftf" timestamp="1428677435"&gt;20147&lt;/key&gt;&lt;/foreign-keys&gt;&lt;ref-type name="Journal Article"&gt;17&lt;/ref-type&gt;&lt;contributors&gt;&lt;authors&gt;&lt;author&gt;Veugelers, K. R.&lt;/author&gt;&lt;author&gt;Young, W. B.&lt;/author&gt;&lt;author&gt;Fahrner, B.&lt;/author&gt;&lt;author&gt;Harvey, J. T.&lt;/author&gt;&lt;/authors&gt;&lt;/contributors&gt;&lt;auth-address&gt;School of Health Sciences, University of Ballarat, Australia. Electronic address: krveugelers@gmail.com.&amp;#xD;School of Health Sciences, University of Ballarat, Australia.&amp;#xD;Richmond Football Club, Australia.&lt;/auth-address&gt;&lt;titles&gt;&lt;title&gt;Different methods of training load quantification and their relationship to injury and illness in elite Australian football&lt;/title&gt;&lt;secondary-title&gt;J Sci Med Sport&lt;/secondary-title&gt;&lt;/titles&gt;&lt;periodical&gt;&lt;full-title&gt;J Sci Med Sport&lt;/full-title&gt;&lt;/periodical&gt;&lt;keywords&gt;&lt;keyword&gt;Injury prevention&lt;/keyword&gt;&lt;keyword&gt;Load monitoring&lt;/keyword&gt;&lt;keyword&gt;Rating of perceived exertion&lt;/keyword&gt;&lt;keyword&gt;Team sport&lt;/keyword&gt;&lt;/keywords&gt;&lt;dates&gt;&lt;year&gt;2015&lt;/year&gt;&lt;pub-dates&gt;&lt;date&gt;Jan 23&lt;/date&gt;&lt;/pub-dates&gt;&lt;/dates&gt;&lt;isbn&gt;1878-1861 (Electronic)&lt;/isbn&gt;&lt;accession-num&gt;25669126&lt;/accession-num&gt;&lt;urls&gt;&lt;related-urls&gt;&lt;url&gt;http://www.ncbi.nlm.nih.gov/pubmed/25669126&lt;/url&gt;&lt;/related-urls&gt;&lt;/urls&gt;&lt;electronic-resource-num&gt;10.1016/j.jsams.2015.01.001&lt;/electronic-resource-num&gt;&lt;/record&gt;&lt;/Cite&gt;&lt;/EndNote&gt;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4" w:tooltip="Veugelers, 2015 #20147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4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1FE53876" w14:textId="56437D5C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37B3DC70" w14:textId="7E21B833" w:rsidR="008166D7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Australian football</w:t>
            </w:r>
          </w:p>
        </w:tc>
        <w:tc>
          <w:tcPr>
            <w:tcW w:w="876" w:type="dxa"/>
          </w:tcPr>
          <w:p w14:paraId="6EA473BC" w14:textId="77777777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45</w:t>
            </w:r>
          </w:p>
          <w:p w14:paraId="2A96C7C4" w14:textId="77777777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lite</w:t>
            </w:r>
          </w:p>
          <w:p w14:paraId="02D75BE0" w14:textId="77777777" w:rsidR="008166D7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ale</w:t>
            </w:r>
          </w:p>
          <w:p w14:paraId="0A1C78CD" w14:textId="765F8F1E" w:rsidR="008166D7" w:rsidRPr="00BB22ED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01530839" w14:textId="070C24E1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 (not system specific)</w:t>
            </w:r>
          </w:p>
        </w:tc>
        <w:tc>
          <w:tcPr>
            <w:tcW w:w="851" w:type="dxa"/>
          </w:tcPr>
          <w:p w14:paraId="696F2B93" w14:textId="2B22A3C7" w:rsidR="008166D7" w:rsidRPr="00BB22ED" w:rsidRDefault="008166D7" w:rsidP="00212C5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5 weeks</w:t>
            </w:r>
          </w:p>
        </w:tc>
        <w:tc>
          <w:tcPr>
            <w:tcW w:w="1395" w:type="dxa"/>
          </w:tcPr>
          <w:p w14:paraId="11363F0E" w14:textId="77777777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 recorded by team doctor</w:t>
            </w:r>
          </w:p>
          <w:p w14:paraId="68E7A16F" w14:textId="46D3AE61" w:rsidR="008166D7" w:rsidRPr="00BB22ED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ad (daily) (session RPE) (low and high training load)</w:t>
            </w:r>
          </w:p>
        </w:tc>
        <w:tc>
          <w:tcPr>
            <w:tcW w:w="589" w:type="dxa"/>
          </w:tcPr>
          <w:p w14:paraId="19290E5F" w14:textId="59331EF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57190D54" w14:textId="1937B86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77213FE8" w14:textId="09AA3CF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519D92CD" w14:textId="62F242C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2515B57D" w14:textId="77777777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CE04F48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544E52F3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5BD10D4A" w14:textId="2177DEB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25C03BA2" w14:textId="3090D067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he odds of illness was significantly lower in the high training load (RPE field)</w:t>
            </w:r>
          </w:p>
        </w:tc>
      </w:tr>
      <w:tr w:rsidR="008166D7" w:rsidRPr="00BB22ED" w14:paraId="4CBDD958" w14:textId="77777777" w:rsidTr="008166D7">
        <w:tc>
          <w:tcPr>
            <w:tcW w:w="881" w:type="dxa"/>
          </w:tcPr>
          <w:p w14:paraId="6BBED16E" w14:textId="1946FCD9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vendsen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5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Svendsen&lt;/Author&gt;&lt;Year&gt;2015&lt;/Year&gt;&lt;RecNum&gt;20533&lt;/RecNum&gt;&lt;DisplayText&gt;[5]&lt;/DisplayText&gt;&lt;record&gt;&lt;rec-number&gt;20533&lt;/rec-number&gt;&lt;foreign-keys&gt;&lt;key app="EN" db-id="wdvp20va50fxries5p2pztt350vdr9209ftf" timestamp="1450871161"&gt;20533&lt;/key&gt;&lt;/foreign-keys&gt;&lt;ref-type name="Journal Article"&gt;17&lt;/ref-type&gt;&lt;contributors&gt;&lt;authors&gt;&lt;author&gt;Svendsen, I. S.&lt;/author&gt;&lt;author&gt;Gleeson, M.&lt;/author&gt;&lt;author&gt;Haugen, T. A.&lt;/author&gt;&lt;author&gt;Tonnessen, E.&lt;/author&gt;&lt;/authors&gt;&lt;/contributors&gt;&lt;auth-address&gt;School of Sport, Exercise and Health Sciences, Loughborough University, Leicestershire, UK.&amp;#xD;Norwegian Olympic and Paralympic Committee and Confederation of Sports, Oslo, Norway.&lt;/auth-address&gt;&lt;titles&gt;&lt;title&gt;Effect of an intense period of competition on race performance and self-reported illness in elite cross-country skiers&lt;/title&gt;&lt;secondary-title&gt;Scand J Med Sci Sports&lt;/secondary-title&gt;&lt;/titles&gt;&lt;periodical&gt;&lt;full-title&gt;Scand J Med Sci Sports&lt;/full-title&gt;&lt;/periodical&gt;&lt;pages&gt;846-53&lt;/pages&gt;&lt;volume&gt;25&lt;/volume&gt;&lt;number&gt;6&lt;/number&gt;&lt;keywords&gt;&lt;keyword&gt;Endurance athletes&lt;/keyword&gt;&lt;keyword&gt;overreaching&lt;/keyword&gt;&lt;keyword&gt;training load&lt;/keyword&gt;&lt;keyword&gt;upper respiratory illness&lt;/keyword&gt;&lt;/keywords&gt;&lt;dates&gt;&lt;year&gt;2015&lt;/year&gt;&lt;pub-dates&gt;&lt;date&gt;Dec&lt;/date&gt;&lt;/pub-dates&gt;&lt;/dates&gt;&lt;isbn&gt;1600-0838 (Electronic)&amp;#xD;0905-7188 (Linking)&lt;/isbn&gt;&lt;accession-num&gt;25818900&lt;/accession-num&gt;&lt;urls&gt;&lt;related-urls&gt;&lt;url&gt;http://www.ncbi.nlm.nih.gov/pubmed/25818900&lt;/url&gt;&lt;/related-urls&gt;&lt;/urls&gt;&lt;electronic-resource-num&gt;10.1111/sms.12452&lt;/electronic-resource-num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5" w:tooltip="Svendsen, 2015 #20533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5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2CB585F5" w14:textId="340C69A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424A371D" w14:textId="087F9A35" w:rsidR="008166D7" w:rsidRPr="00BB22ED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Cross country sk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i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rs</w:t>
            </w:r>
          </w:p>
        </w:tc>
        <w:tc>
          <w:tcPr>
            <w:tcW w:w="876" w:type="dxa"/>
          </w:tcPr>
          <w:p w14:paraId="5527B983" w14:textId="77777777" w:rsidR="008166D7" w:rsidRPr="00BB22ED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4</w:t>
            </w:r>
          </w:p>
          <w:p w14:paraId="2B2D833F" w14:textId="77777777" w:rsidR="008166D7" w:rsidRPr="00BB22ED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lite</w:t>
            </w:r>
          </w:p>
          <w:p w14:paraId="7B1EB254" w14:textId="173C3E8B" w:rsidR="008166D7" w:rsidRPr="00BB22ED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M=27, F=17</w:t>
            </w:r>
          </w:p>
          <w:p w14:paraId="61CAB5B6" w14:textId="6B0C94A9" w:rsidR="008166D7" w:rsidRPr="00BB22ED" w:rsidRDefault="008166D7" w:rsidP="00AA79D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32 years</w:t>
            </w:r>
          </w:p>
        </w:tc>
        <w:tc>
          <w:tcPr>
            <w:tcW w:w="850" w:type="dxa"/>
          </w:tcPr>
          <w:p w14:paraId="4CB8E0AA" w14:textId="4B24BA30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 episodes</w:t>
            </w:r>
          </w:p>
        </w:tc>
        <w:tc>
          <w:tcPr>
            <w:tcW w:w="851" w:type="dxa"/>
          </w:tcPr>
          <w:p w14:paraId="1C71C53D" w14:textId="47C3D64E" w:rsidR="008166D7" w:rsidRPr="00BB22ED" w:rsidRDefault="008166D7" w:rsidP="00212C5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-3 years</w:t>
            </w:r>
          </w:p>
        </w:tc>
        <w:tc>
          <w:tcPr>
            <w:tcW w:w="1395" w:type="dxa"/>
          </w:tcPr>
          <w:p w14:paraId="7C317BC0" w14:textId="2F537452" w:rsidR="008166D7" w:rsidRDefault="008166D7" w:rsidP="00064ED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 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pisodes</w:t>
            </w:r>
          </w:p>
          <w:p w14:paraId="7CA045A4" w14:textId="071F1E6B" w:rsidR="008166D7" w:rsidRDefault="008166D7" w:rsidP="003D17C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ining monito</w:t>
            </w:r>
            <w:r w:rsidR="003D17CB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d using daily logs </w:t>
            </w:r>
          </w:p>
          <w:p w14:paraId="0428590C" w14:textId="27231AB5" w:rsidR="008166D7" w:rsidRPr="00BB22ED" w:rsidRDefault="008166D7" w:rsidP="007D3D4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ffect of participating in a c</w:t>
            </w:r>
            <w:r w:rsidR="007D3D41">
              <w:rPr>
                <w:rFonts w:ascii="Times New Roman" w:hAnsi="Times New Roman"/>
                <w:sz w:val="12"/>
                <w:szCs w:val="12"/>
                <w:lang w:val="en-GB"/>
              </w:rPr>
              <w:t>ompetition (11-da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y Tour de Ski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</w:tc>
        <w:tc>
          <w:tcPr>
            <w:tcW w:w="589" w:type="dxa"/>
          </w:tcPr>
          <w:p w14:paraId="07F44172" w14:textId="78EAC74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3774D07E" w14:textId="61EC2E8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59C80C3C" w14:textId="3CC210B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1F2E0490" w14:textId="55F3BEBD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77454F39" w14:textId="02E92D4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0B8F656D" w14:textId="3D8375A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297D9DC0" w14:textId="66736B1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21860D0E" w14:textId="29D9587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1BF3D268" w14:textId="2F8EF4BE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8% of those who took part in Tour de Ski became ill during or after the event vs. 16% of those who did not participate</w:t>
            </w:r>
          </w:p>
        </w:tc>
      </w:tr>
      <w:tr w:rsidR="008166D7" w:rsidRPr="00BB22ED" w14:paraId="44F5CB3A" w14:textId="77777777" w:rsidTr="008166D7">
        <w:tc>
          <w:tcPr>
            <w:tcW w:w="881" w:type="dxa"/>
          </w:tcPr>
          <w:p w14:paraId="3CA98982" w14:textId="0963A02A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ellard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5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IZWxsYXJkPC9BdXRob3I+PFllYXI+MjAxNTwvWWVhcj48
UmVjTnVtPjIwNjMwPC9SZWNOdW0+PERpc3BsYXlUZXh0Pls2XTwvRGlzcGxheVRleHQ+PHJlY29y
ZD48cmVjLW51bWJlcj4yMDYzMDwvcmVjLW51bWJlcj48Zm9yZWlnbi1rZXlzPjxrZXkgYXBwPSJF
TiIgZGItaWQ9IndkdnAyMHZhNTBmeHJpZXM1cDJwenR0MzUwdmRyOTIwOWZ0ZiIgdGltZXN0YW1w
PSIxNDUzMDM4MDM3Ij4yMDYzMDwva2V5PjwvZm9yZWlnbi1rZXlzPjxyZWYtdHlwZSBuYW1lPSJK
b3VybmFsIEFydGljbGUiPjE3PC9yZWYtdHlwZT48Y29udHJpYnV0b3JzPjxhdXRob3JzPjxhdXRo
b3I+SGVsbGFyZCwgUC48L2F1dGhvcj48YXV0aG9yPkF2YWxvcywgTS48L2F1dGhvcj48YXV0aG9y
Pkd1aW1hcmFlcywgRi48L2F1dGhvcj48YXV0aG9yPlRvdXNzYWludCwgSi4gRi48L2F1dGhvcj48
YXV0aG9yPlB5bmUsIEQuIEIuPC9hdXRob3I+PC9hdXRob3JzPjwvY29udHJpYnV0b3JzPjxhdXRo
LWFkZHJlc3M+MVJlc2VhcmNoIERlcGFydG1lbnQsIEZyZW5jaCBTd2ltbWluZyBGZWRlcmF0aW9u
LCBQYW50aW4sIEZSQU5DRTsgMklSTUVTLCBJbnN0aXR1dCBkZSBSZWNoZXJjaGUgYmlvTWVkaWNh
bGUgZXQgZCZhcG9zO0VwaWRlbWlvbG9naWUgZHUgU3BvcnQsIEluc2VwLCBQYXJpcywgRlJBTkNF
OyAzVW5pdi4gQm9yZGVhdXgsIElOU0VSTSBVODk3LUVwaWRlbWlvbG9naWUtQmlvc3RhdGlzdGlx
dWUsIEJvcmRlYXV4LCBGUkFOQ0U7IDRJTlNFUk0gVTg5Ny1FcGlkZW1pb2xvZ2llLUJpb3N0YXRp
c3RpcXVlLCBCb3JkZWF1eCwgRlJBTkNFOyA1SU5SSUEtU0lTVE0sIEJvcmRlYXV4LCBGUkFOQ0U7
IDZEZXBhcnRlbWVudCBkdSBHZW5pZSBNYXRoZW1hdGlxdWUgZXQgZGUgbGEgTW9kZWxpc2F0aW9u
LCBJbnN0aXR1dCBOYXRpb25hbCBkZXMgU2NpZW5jZXMgQXBwbGlxdWVlcywgVG91bG91c2UsIEZS
QU5DRTsgN0NlbnRyZSBkJmFwb3M7SW52ZXN0aWdhdGlvbnMgZW4gTWVkZWNpbmUgZHUgU3BvcnQg
KENJTVMpLCBIb3RlbCwgQVAtSFAsIFBhcmlzLCBGUkFOQ0U7IDhEZXBhcnRtZW50IG9mIFBoeXNp
b2xvZ3ksIEF1c3RyYWxpYW4gSW5zdGl0dXRlIG9mIFNwb3J0LCBDYW5iZXJyYSwgQUNULCBBVVNU
UkFMSUEuPC9hdXRoLWFkZHJlc3M+PHRpdGxlcz48dGl0bGU+VHJhaW5pbmctcmVsYXRlZCByaXNr
IG9mIGNvbW1vbiBpbGxuZXNzZXMgaW4gZWxpdGUgc3dpbW1lcnMgb3ZlciBhIDQteXIgcGVyaW9k
PC90aXRsZT48c2Vjb25kYXJ5LXRpdGxlPk1lZCBTY2kgU3BvcnRzIEV4ZXJjPC9zZWNvbmRhcnkt
dGl0bGU+PC90aXRsZXM+PHBlcmlvZGljYWw+PGZ1bGwtdGl0bGU+TWVkIFNjaSBTcG9ydHMgRXhl
cmM8L2Z1bGwtdGl0bGU+PC9wZXJpb2RpY2FsPjxwYWdlcz42OTgtNzA3PC9wYWdlcz48dm9sdW1l
PjQ3PC92b2x1bWU+PG51bWJlcj40PC9udW1iZXI+PGtleXdvcmRzPjxrZXl3b3JkPkFkb2xlc2Nl
bnQ8L2tleXdvcmQ+PGtleXdvcmQ+QWR1bHQ8L2tleXdvcmQ+PGtleXdvcmQ+Q29tcGV0aXRpdmUg
QmVoYXZpb3IvcGh5c2lvbG9neTwva2V5d29yZD48a2V5d29yZD5GZW1hbGU8L2tleXdvcmQ+PGtl
eXdvcmQ+SHVtYW5zPC9rZXl3b3JkPjxrZXl3b3JkPkxvbmdpdHVkaW5hbCBTdHVkaWVzPC9rZXl3
b3JkPjxrZXl3b3JkPk1hbGU8L2tleXdvcmQ+PGtleXdvcmQ+TXVzY3VsYXIgRGlzZWFzZXMvKmRp
YWdub3Npcy9wcmV2ZW50aW9uICZhbXA7IGNvbnRyb2w8L2tleXdvcmQ+PGtleXdvcmQ+KlBoeXNp
Y2FsIEVkdWNhdGlvbiBhbmQgVHJhaW5pbmcvbWV0aG9kczwva2V5d29yZD48a2V5d29yZD5QbHlv
bWV0cmljIEV4ZXJjaXNlPC9rZXl3b3JkPjxrZXl3b3JkPlByb3NwZWN0aXZlIFN0dWRpZXM8L2tl
eXdvcmQ+PGtleXdvcmQ+UmVzaXN0YW5jZSBUcmFpbmluZzwva2V5d29yZD48a2V5d29yZD5SZXNw
aXJhdG9yeSBUcmFjdCBJbmZlY3Rpb25zLypkaWFnbm9zaXMvcHJldmVudGlvbiAmYW1wOyBjb250
cm9sPC9rZXl3b3JkPjxrZXl3b3JkPlJpc2sgRmFjdG9yczwva2V5d29yZD48a2V5d29yZD5TZWFz
b25zPC9rZXl3b3JkPjxrZXl3b3JkPlN3aW1taW5nLypwaHlzaW9sb2d5PC9rZXl3b3JkPjxrZXl3
b3JkPllvdW5nIEFkdWx0PC9rZXl3b3JkPjwva2V5d29yZHM+PGRhdGVzPjx5ZWFyPjIwMTU8L3ll
YXI+PHB1Yi1kYXRlcz48ZGF0ZT5BcHI8L2RhdGU+PC9wdWItZGF0ZXM+PC9kYXRlcz48aXNibj4x
NTMwLTAzMTUgKEVsZWN0cm9uaWMpJiN4RDswMTk1LTkxMzEgKExpbmtpbmcpPC9pc2JuPjxhY2Nl
c3Npb24tbnVtPjI1MTAwMzQxPC9hY2Nlc3Npb24tbnVtPjx1cmxzPjxyZWxhdGVkLXVybHM+PHVy
bD5odHRwOi8vd3d3Lm5jYmkubmxtLm5paC5nb3YvcHVibWVkLzI1MTAwMzQxPC91cmw+PC9yZWxh
dGVkLXVybHM+PC91cmxzPjxlbGVjdHJvbmljLXJlc291cmNlLW51bT4xMC4xMjQ5L01TUy4wMDAw
MDAwMDAwMDAwNDYxPC9lbGVjdHJvbmljLXJlc291cmNlLW51bT48L3JlY29yZD48L0NpdGU+PC9F
bmROb3RlPgB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IZWxsYXJkPC9BdXRob3I+PFllYXI+MjAxNTwvWWVhcj48
UmVjTnVtPjIwNjMwPC9SZWNOdW0+PERpc3BsYXlUZXh0Pls2XTwvRGlzcGxheVRleHQ+PHJlY29y
ZD48cmVjLW51bWJlcj4yMDYzMDwvcmVjLW51bWJlcj48Zm9yZWlnbi1rZXlzPjxrZXkgYXBwPSJF
TiIgZGItaWQ9IndkdnAyMHZhNTBmeHJpZXM1cDJwenR0MzUwdmRyOTIwOWZ0ZiIgdGltZXN0YW1w
PSIxNDUzMDM4MDM3Ij4yMDYzMDwva2V5PjwvZm9yZWlnbi1rZXlzPjxyZWYtdHlwZSBuYW1lPSJK
b3VybmFsIEFydGljbGUiPjE3PC9yZWYtdHlwZT48Y29udHJpYnV0b3JzPjxhdXRob3JzPjxhdXRo
b3I+SGVsbGFyZCwgUC48L2F1dGhvcj48YXV0aG9yPkF2YWxvcywgTS48L2F1dGhvcj48YXV0aG9y
Pkd1aW1hcmFlcywgRi48L2F1dGhvcj48YXV0aG9yPlRvdXNzYWludCwgSi4gRi48L2F1dGhvcj48
YXV0aG9yPlB5bmUsIEQuIEIuPC9hdXRob3I+PC9hdXRob3JzPjwvY29udHJpYnV0b3JzPjxhdXRo
LWFkZHJlc3M+MVJlc2VhcmNoIERlcGFydG1lbnQsIEZyZW5jaCBTd2ltbWluZyBGZWRlcmF0aW9u
LCBQYW50aW4sIEZSQU5DRTsgMklSTUVTLCBJbnN0aXR1dCBkZSBSZWNoZXJjaGUgYmlvTWVkaWNh
bGUgZXQgZCZhcG9zO0VwaWRlbWlvbG9naWUgZHUgU3BvcnQsIEluc2VwLCBQYXJpcywgRlJBTkNF
OyAzVW5pdi4gQm9yZGVhdXgsIElOU0VSTSBVODk3LUVwaWRlbWlvbG9naWUtQmlvc3RhdGlzdGlx
dWUsIEJvcmRlYXV4LCBGUkFOQ0U7IDRJTlNFUk0gVTg5Ny1FcGlkZW1pb2xvZ2llLUJpb3N0YXRp
c3RpcXVlLCBCb3JkZWF1eCwgRlJBTkNFOyA1SU5SSUEtU0lTVE0sIEJvcmRlYXV4LCBGUkFOQ0U7
IDZEZXBhcnRlbWVudCBkdSBHZW5pZSBNYXRoZW1hdGlxdWUgZXQgZGUgbGEgTW9kZWxpc2F0aW9u
LCBJbnN0aXR1dCBOYXRpb25hbCBkZXMgU2NpZW5jZXMgQXBwbGlxdWVlcywgVG91bG91c2UsIEZS
QU5DRTsgN0NlbnRyZSBkJmFwb3M7SW52ZXN0aWdhdGlvbnMgZW4gTWVkZWNpbmUgZHUgU3BvcnQg
KENJTVMpLCBIb3RlbCwgQVAtSFAsIFBhcmlzLCBGUkFOQ0U7IDhEZXBhcnRtZW50IG9mIFBoeXNp
b2xvZ3ksIEF1c3RyYWxpYW4gSW5zdGl0dXRlIG9mIFNwb3J0LCBDYW5iZXJyYSwgQUNULCBBVVNU
UkFMSUEuPC9hdXRoLWFkZHJlc3M+PHRpdGxlcz48dGl0bGU+VHJhaW5pbmctcmVsYXRlZCByaXNr
IG9mIGNvbW1vbiBpbGxuZXNzZXMgaW4gZWxpdGUgc3dpbW1lcnMgb3ZlciBhIDQteXIgcGVyaW9k
PC90aXRsZT48c2Vjb25kYXJ5LXRpdGxlPk1lZCBTY2kgU3BvcnRzIEV4ZXJjPC9zZWNvbmRhcnkt
dGl0bGU+PC90aXRsZXM+PHBlcmlvZGljYWw+PGZ1bGwtdGl0bGU+TWVkIFNjaSBTcG9ydHMgRXhl
cmM8L2Z1bGwtdGl0bGU+PC9wZXJpb2RpY2FsPjxwYWdlcz42OTgtNzA3PC9wYWdlcz48dm9sdW1l
PjQ3PC92b2x1bWU+PG51bWJlcj40PC9udW1iZXI+PGtleXdvcmRzPjxrZXl3b3JkPkFkb2xlc2Nl
bnQ8L2tleXdvcmQ+PGtleXdvcmQ+QWR1bHQ8L2tleXdvcmQ+PGtleXdvcmQ+Q29tcGV0aXRpdmUg
QmVoYXZpb3IvcGh5c2lvbG9neTwva2V5d29yZD48a2V5d29yZD5GZW1hbGU8L2tleXdvcmQ+PGtl
eXdvcmQ+SHVtYW5zPC9rZXl3b3JkPjxrZXl3b3JkPkxvbmdpdHVkaW5hbCBTdHVkaWVzPC9rZXl3
b3JkPjxrZXl3b3JkPk1hbGU8L2tleXdvcmQ+PGtleXdvcmQ+TXVzY3VsYXIgRGlzZWFzZXMvKmRp
YWdub3Npcy9wcmV2ZW50aW9uICZhbXA7IGNvbnRyb2w8L2tleXdvcmQ+PGtleXdvcmQ+KlBoeXNp
Y2FsIEVkdWNhdGlvbiBhbmQgVHJhaW5pbmcvbWV0aG9kczwva2V5d29yZD48a2V5d29yZD5QbHlv
bWV0cmljIEV4ZXJjaXNlPC9rZXl3b3JkPjxrZXl3b3JkPlByb3NwZWN0aXZlIFN0dWRpZXM8L2tl
eXdvcmQ+PGtleXdvcmQ+UmVzaXN0YW5jZSBUcmFpbmluZzwva2V5d29yZD48a2V5d29yZD5SZXNw
aXJhdG9yeSBUcmFjdCBJbmZlY3Rpb25zLypkaWFnbm9zaXMvcHJldmVudGlvbiAmYW1wOyBjb250
cm9sPC9rZXl3b3JkPjxrZXl3b3JkPlJpc2sgRmFjdG9yczwva2V5d29yZD48a2V5d29yZD5TZWFz
b25zPC9rZXl3b3JkPjxrZXl3b3JkPlN3aW1taW5nLypwaHlzaW9sb2d5PC9rZXl3b3JkPjxrZXl3
b3JkPllvdW5nIEFkdWx0PC9rZXl3b3JkPjwva2V5d29yZHM+PGRhdGVzPjx5ZWFyPjIwMTU8L3ll
YXI+PHB1Yi1kYXRlcz48ZGF0ZT5BcHI8L2RhdGU+PC9wdWItZGF0ZXM+PC9kYXRlcz48aXNibj4x
NTMwLTAzMTUgKEVsZWN0cm9uaWMpJiN4RDswMTk1LTkxMzEgKExpbmtpbmcpPC9pc2JuPjxhY2Nl
c3Npb24tbnVtPjI1MTAwMzQxPC9hY2Nlc3Npb24tbnVtPjx1cmxzPjxyZWxhdGVkLXVybHM+PHVy
bD5odHRwOi8vd3d3Lm5jYmkubmxtLm5paC5nb3YvcHVibWVkLzI1MTAwMzQxPC91cmw+PC9yZWxh
dGVkLXVybHM+PC91cmxzPjxlbGVjdHJvbmljLXJlc291cmNlLW51bT4xMC4xMjQ5L01TUy4wMDAw
MDAwMDAwMDAwNDYxPC9lbGVjdHJvbmljLXJlc291cmNlLW51bT48L3JlY29yZD48L0NpdGU+PC9F
bmROb3RlPgB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6" w:tooltip="Hellard, 2015 #20630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6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2CB89602" w14:textId="53AF788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5E1C683E" w14:textId="7848DB2B" w:rsidR="008166D7" w:rsidRPr="00BB22ED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wimm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rs</w:t>
            </w:r>
          </w:p>
        </w:tc>
        <w:tc>
          <w:tcPr>
            <w:tcW w:w="876" w:type="dxa"/>
          </w:tcPr>
          <w:p w14:paraId="6773136C" w14:textId="5CB008E9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28 </w:t>
            </w:r>
          </w:p>
          <w:p w14:paraId="2670391B" w14:textId="5A618FB0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lite (International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=8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and national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=20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4F42CEEC" w14:textId="77777777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M=14, F=14</w:t>
            </w:r>
          </w:p>
          <w:p w14:paraId="6AF96836" w14:textId="06DDCFC4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6-30 years</w:t>
            </w:r>
          </w:p>
        </w:tc>
        <w:tc>
          <w:tcPr>
            <w:tcW w:w="850" w:type="dxa"/>
          </w:tcPr>
          <w:p w14:paraId="7909C75A" w14:textId="77777777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 episodes</w:t>
            </w:r>
          </w:p>
          <w:p w14:paraId="025CEC98" w14:textId="2BD92FF0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Other illnesses</w:t>
            </w:r>
          </w:p>
        </w:tc>
        <w:tc>
          <w:tcPr>
            <w:tcW w:w="851" w:type="dxa"/>
          </w:tcPr>
          <w:p w14:paraId="0357D220" w14:textId="76A4466E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 years</w:t>
            </w:r>
          </w:p>
        </w:tc>
        <w:tc>
          <w:tcPr>
            <w:tcW w:w="1395" w:type="dxa"/>
          </w:tcPr>
          <w:p w14:paraId="388AFA7D" w14:textId="601967E9" w:rsidR="008166D7" w:rsidRDefault="008166D7" w:rsidP="0073630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 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pisodes</w:t>
            </w:r>
          </w:p>
          <w:p w14:paraId="203870CE" w14:textId="77777777" w:rsidR="008166D7" w:rsidRDefault="008166D7" w:rsidP="0073630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Other illness (pulmonary, GIT, urogenital)</w:t>
            </w:r>
          </w:p>
          <w:p w14:paraId="294663BA" w14:textId="4FDEA80A" w:rsidR="008166D7" w:rsidRPr="00BB22ED" w:rsidRDefault="008166D7" w:rsidP="0073630C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ining monitored weekly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ab/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ab/>
            </w:r>
          </w:p>
          <w:p w14:paraId="09469795" w14:textId="77777777" w:rsidR="008166D7" w:rsidRPr="00BB22ED" w:rsidRDefault="008166D7" w:rsidP="00FA57E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41AC4220" w14:textId="4610DEC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236F9AD0" w14:textId="103F7B4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5743097" w14:textId="6E68CD0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0148D780" w14:textId="458E398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632C28C5" w14:textId="4CD160E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130A5AB2" w14:textId="38FD297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2B61F934" w14:textId="74E1428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2260EBEC" w14:textId="7D42460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776FA376" w14:textId="77777777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 episodes more prevalent in winter</w:t>
            </w:r>
          </w:p>
          <w:p w14:paraId="2720FE33" w14:textId="45F5FAB1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Odds of illness 50-70% higher during intensive training periods than in normal training and competition (10% increase in URS risk with 10% increase in training load)</w:t>
            </w:r>
          </w:p>
          <w:p w14:paraId="47E32B35" w14:textId="49A3D386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Illness rates lower among international vs. national level athletes</w:t>
            </w:r>
          </w:p>
        </w:tc>
      </w:tr>
      <w:tr w:rsidR="008166D7" w:rsidRPr="00BB22ED" w14:paraId="33997D59" w14:textId="77777777" w:rsidTr="008166D7">
        <w:tc>
          <w:tcPr>
            <w:tcW w:w="881" w:type="dxa"/>
          </w:tcPr>
          <w:p w14:paraId="413B578D" w14:textId="510CF0EE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ausswirth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4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IYXVzc3dpcnRoPC9BdXRob3I+PFllYXI+MjAxNDwvWWVh
cj48UmVjTnVtPjIwNjI5PC9SZWNOdW0+PERpc3BsYXlUZXh0Pls3XTwvRGlzcGxheVRleHQ+PHJl
Y29yZD48cmVjLW51bWJlcj4yMDYyOTwvcmVjLW51bWJlcj48Zm9yZWlnbi1rZXlzPjxrZXkgYXBw
PSJFTiIgZGItaWQ9IndkdnAyMHZhNTBmeHJpZXM1cDJwenR0MzUwdmRyOTIwOWZ0ZiIgdGltZXN0
YW1wPSIxNDUzMDM1ODkzIj4yMDYyOTwva2V5PjwvZm9yZWlnbi1rZXlzPjxyZWYtdHlwZSBuYW1l
PSJKb3VybmFsIEFydGljbGUiPjE3PC9yZWYtdHlwZT48Y29udHJpYnV0b3JzPjxhdXRob3JzPjxh
dXRob3I+SGF1c3N3aXJ0aCwgQy48L2F1dGhvcj48YXV0aG9yPkxvdWlzLCBKLjwvYXV0aG9yPjxh
dXRob3I+QXVicnksIEEuPC9hdXRob3I+PGF1dGhvcj5Cb25uZXQsIEcuPC9hdXRob3I+PGF1dGhv
cj5EdWZmaWVsZCwgUi48L2F1dGhvcj48YXV0aG9yPkwuIEUuIE1ldXIgWTwvYXV0aG9yPjwvYXV0
aG9ycz48L2NvbnRyaWJ1dG9ycz48YXV0aC1hZGRyZXNzPjFMYWJvcmF0b3J5IG9mIFNwb3J0LCBF
eHBlcnRpc2UgYW5kIFBlcmZvcm1hbmNlLCBOYXRpb25hbCBJbnN0aXR1dGUgb2YgU3BvcnQsIEV4
cGVydGlzZSBhbmQgUGVyZm9ybWFuY2UsIFBhcmlzLCBGUkFOQ0U7IDJMYWJvcmF0b3J5IG9mIEZ1
bmN0aW9uYWwgYW5kIENlbGx1bGFyIFJlc3BvbnNlcyB0byBIeXBveGlhLCBVbml2ZXJzaXR5IFBh
cmlzIDEzIE5vcnRoLCBTb3Jib25uZSBQYXJpcyBDaXR5LCBCb2JpZ255LCBGUkFOQ0U7IGFuZCAz
U3BvcnQgYW5kIEV4ZXJjaXNlIERpc2NpcGxpbmUgR3JvdXAsIFVUUzogSGVhbHRoLCBVbml2ZXJz
aXR5IG9mIFRlY2hub2xvZ3kgU3lkbmV5LCBBVVNUUkFMSUEuPC9hdXRoLWFkZHJlc3M+PHRpdGxl
cz48dGl0bGU+RXZpZGVuY2Ugb2YgZGlzdHVyYmVkIHNsZWVwIGFuZCBpbmNyZWFzZWQgaWxsbmVz
cyBpbiBvdmVycmVhY2hlZCBlbmR1cmFuY2UgYXRobGV0ZXM8L3RpdGxlPjxzZWNvbmRhcnktdGl0
bGU+TWVkIFNjaSBTcG9ydHMgRXhlcmM8L3NlY29uZGFyeS10aXRsZT48L3RpdGxlcz48cGVyaW9k
aWNhbD48ZnVsbC10aXRsZT5NZWQgU2NpIFNwb3J0cyBFeGVyYzwvZnVsbC10aXRsZT48L3Blcmlv
ZGljYWw+PHBhZ2VzPjEwMzYtNDU8L3BhZ2VzPjx2b2x1bWU+NDY8L3ZvbHVtZT48bnVtYmVyPjU8
L251bWJlcj48a2V5d29yZHM+PGtleXdvcmQ+QWN0aWdyYXBoeTwva2V5d29yZD48a2V5d29yZD5B
ZmZlY3Q8L2tleXdvcmQ+PGtleXdvcmQ+QXRobGV0aWMgUGVyZm9ybWFuY2UvcGh5c2lvbG9neS9w
c3ljaG9sb2d5PC9rZXl3b3JkPjxrZXl3b3JkPkJpY3ljbGluZy9waHlzaW9sb2d5L3BzeWNob2xv
Z3k8L2tleXdvcmQ+PGtleXdvcmQ+RXhlcmNpc2UgVGVzdDwva2V5d29yZD48a2V5d29yZD5GYXRp
Z3VlL3BoeXNpb3BhdGhvbG9neTwva2V5d29yZD48a2V5d29yZD5IdW1hbnM8L2tleXdvcmQ+PGtl
eXdvcmQ+TWFsZTwva2V5d29yZD48a2V5d29yZD5QZXJjZXB0aW9uPC9rZXl3b3JkPjxrZXl3b3Jk
PlBoeXNpY2FsIEVkdWNhdGlvbiBhbmQgVHJhaW5pbmcvKm1ldGhvZHM8L2tleXdvcmQ+PGtleXdv
cmQ+UGh5c2ljYWwgRW5kdXJhbmNlLypwaHlzaW9sb2d5PC9rZXl3b3JkPjxrZXl3b3JkPlByZXZh
bGVuY2U8L2tleXdvcmQ+PGtleXdvcmQ+UmVzcGlyYXRvcnkgVHJhY3QgSW5mZWN0aW9ucy8qZXBp
ZGVtaW9sb2d5PC9rZXl3b3JkPjxrZXl3b3JkPlJ1bm5pbmcvcGh5c2lvbG9neS9wc3ljaG9sb2d5
PC9rZXl3b3JkPjxrZXl3b3JkPlNsZWVwIFdha2UgRGlzb3JkZXJzLypwaHlzaW9wYXRob2xvZ3k8
L2tleXdvcmQ+PGtleXdvcmQ+U3dpbW1pbmcvcGh5c2lvbG9neS9wc3ljaG9sb2d5PC9rZXl3b3Jk
Pjwva2V5d29yZHM+PGRhdGVzPjx5ZWFyPjIwMTQ8L3llYXI+PC9kYXRlcz48aXNibj4xNTMwLTAz
MTUgKEVsZWN0cm9uaWMpJiN4RDswMTk1LTkxMzEgKExpbmtpbmcpPC9pc2JuPjxhY2Nlc3Npb24t
bnVtPjI0MDkxOTk1PC9hY2Nlc3Npb24tbnVtPjx1cmxzPjxyZWxhdGVkLXVybHM+PHVybD5odHRw
Oi8vd3d3Lm5jYmkubmxtLm5paC5nb3YvcHVibWVkLzI0MDkxOTk1PC91cmw+PC9yZWxhdGVkLXVy
bHM+PC91cmxzPjxlbGVjdHJvbmljLXJlc291cmNlLW51bT4xMC4xMjQ5L01TUy4wMDAwMDAwMDAw
MDAwMTc3PC9lbGVjdHJvbmljLXJlc291cmNlLW51bT48L3JlY29yZD48L0NpdGU+PC9FbmROb3Rl
Pn=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IYXVzc3dpcnRoPC9BdXRob3I+PFllYXI+MjAxNDwvWWVh
cj48UmVjTnVtPjIwNjI5PC9SZWNOdW0+PERpc3BsYXlUZXh0Pls3XTwvRGlzcGxheVRleHQ+PHJl
Y29yZD48cmVjLW51bWJlcj4yMDYyOTwvcmVjLW51bWJlcj48Zm9yZWlnbi1rZXlzPjxrZXkgYXBw
PSJFTiIgZGItaWQ9IndkdnAyMHZhNTBmeHJpZXM1cDJwenR0MzUwdmRyOTIwOWZ0ZiIgdGltZXN0
YW1wPSIxNDUzMDM1ODkzIj4yMDYyOTwva2V5PjwvZm9yZWlnbi1rZXlzPjxyZWYtdHlwZSBuYW1l
PSJKb3VybmFsIEFydGljbGUiPjE3PC9yZWYtdHlwZT48Y29udHJpYnV0b3JzPjxhdXRob3JzPjxh
dXRob3I+SGF1c3N3aXJ0aCwgQy48L2F1dGhvcj48YXV0aG9yPkxvdWlzLCBKLjwvYXV0aG9yPjxh
dXRob3I+QXVicnksIEEuPC9hdXRob3I+PGF1dGhvcj5Cb25uZXQsIEcuPC9hdXRob3I+PGF1dGhv
cj5EdWZmaWVsZCwgUi48L2F1dGhvcj48YXV0aG9yPkwuIEUuIE1ldXIgWTwvYXV0aG9yPjwvYXV0
aG9ycz48L2NvbnRyaWJ1dG9ycz48YXV0aC1hZGRyZXNzPjFMYWJvcmF0b3J5IG9mIFNwb3J0LCBF
eHBlcnRpc2UgYW5kIFBlcmZvcm1hbmNlLCBOYXRpb25hbCBJbnN0aXR1dGUgb2YgU3BvcnQsIEV4
cGVydGlzZSBhbmQgUGVyZm9ybWFuY2UsIFBhcmlzLCBGUkFOQ0U7IDJMYWJvcmF0b3J5IG9mIEZ1
bmN0aW9uYWwgYW5kIENlbGx1bGFyIFJlc3BvbnNlcyB0byBIeXBveGlhLCBVbml2ZXJzaXR5IFBh
cmlzIDEzIE5vcnRoLCBTb3Jib25uZSBQYXJpcyBDaXR5LCBCb2JpZ255LCBGUkFOQ0U7IGFuZCAz
U3BvcnQgYW5kIEV4ZXJjaXNlIERpc2NpcGxpbmUgR3JvdXAsIFVUUzogSGVhbHRoLCBVbml2ZXJz
aXR5IG9mIFRlY2hub2xvZ3kgU3lkbmV5LCBBVVNUUkFMSUEuPC9hdXRoLWFkZHJlc3M+PHRpdGxl
cz48dGl0bGU+RXZpZGVuY2Ugb2YgZGlzdHVyYmVkIHNsZWVwIGFuZCBpbmNyZWFzZWQgaWxsbmVz
cyBpbiBvdmVycmVhY2hlZCBlbmR1cmFuY2UgYXRobGV0ZXM8L3RpdGxlPjxzZWNvbmRhcnktdGl0
bGU+TWVkIFNjaSBTcG9ydHMgRXhlcmM8L3NlY29uZGFyeS10aXRsZT48L3RpdGxlcz48cGVyaW9k
aWNhbD48ZnVsbC10aXRsZT5NZWQgU2NpIFNwb3J0cyBFeGVyYzwvZnVsbC10aXRsZT48L3Blcmlv
ZGljYWw+PHBhZ2VzPjEwMzYtNDU8L3BhZ2VzPjx2b2x1bWU+NDY8L3ZvbHVtZT48bnVtYmVyPjU8
L251bWJlcj48a2V5d29yZHM+PGtleXdvcmQ+QWN0aWdyYXBoeTwva2V5d29yZD48a2V5d29yZD5B
ZmZlY3Q8L2tleXdvcmQ+PGtleXdvcmQ+QXRobGV0aWMgUGVyZm9ybWFuY2UvcGh5c2lvbG9neS9w
c3ljaG9sb2d5PC9rZXl3b3JkPjxrZXl3b3JkPkJpY3ljbGluZy9waHlzaW9sb2d5L3BzeWNob2xv
Z3k8L2tleXdvcmQ+PGtleXdvcmQ+RXhlcmNpc2UgVGVzdDwva2V5d29yZD48a2V5d29yZD5GYXRp
Z3VlL3BoeXNpb3BhdGhvbG9neTwva2V5d29yZD48a2V5d29yZD5IdW1hbnM8L2tleXdvcmQ+PGtl
eXdvcmQ+TWFsZTwva2V5d29yZD48a2V5d29yZD5QZXJjZXB0aW9uPC9rZXl3b3JkPjxrZXl3b3Jk
PlBoeXNpY2FsIEVkdWNhdGlvbiBhbmQgVHJhaW5pbmcvKm1ldGhvZHM8L2tleXdvcmQ+PGtleXdv
cmQ+UGh5c2ljYWwgRW5kdXJhbmNlLypwaHlzaW9sb2d5PC9rZXl3b3JkPjxrZXl3b3JkPlByZXZh
bGVuY2U8L2tleXdvcmQ+PGtleXdvcmQ+UmVzcGlyYXRvcnkgVHJhY3QgSW5mZWN0aW9ucy8qZXBp
ZGVtaW9sb2d5PC9rZXl3b3JkPjxrZXl3b3JkPlJ1bm5pbmcvcGh5c2lvbG9neS9wc3ljaG9sb2d5
PC9rZXl3b3JkPjxrZXl3b3JkPlNsZWVwIFdha2UgRGlzb3JkZXJzLypwaHlzaW9wYXRob2xvZ3k8
L2tleXdvcmQ+PGtleXdvcmQ+U3dpbW1pbmcvcGh5c2lvbG9neS9wc3ljaG9sb2d5PC9rZXl3b3Jk
Pjwva2V5d29yZHM+PGRhdGVzPjx5ZWFyPjIwMTQ8L3llYXI+PC9kYXRlcz48aXNibj4xNTMwLTAz
MTUgKEVsZWN0cm9uaWMpJiN4RDswMTk1LTkxMzEgKExpbmtpbmcpPC9pc2JuPjxhY2Nlc3Npb24t
bnVtPjI0MDkxOTk1PC9hY2Nlc3Npb24tbnVtPjx1cmxzPjxyZWxhdGVkLXVybHM+PHVybD5odHRw
Oi8vd3d3Lm5jYmkubmxtLm5paC5nb3YvcHVibWVkLzI0MDkxOTk1PC91cmw+PC9yZWxhdGVkLXVy
bHM+PC91cmxzPjxlbGVjdHJvbmljLXJlc291cmNlLW51bT4xMC4xMjQ5L01TUy4wMDAwMDAwMDAw
MDAwMTc3PC9lbGVjdHJvbmljLXJlc291cmNlLW51bT48L3JlY29yZD48L0NpdGU+PC9FbmROb3Rl
Pn=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7" w:tooltip="Hausswirth, 2014 #20629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7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2FD764BF" w14:textId="4E9B69B8" w:rsidR="008166D7" w:rsidRPr="00BB22ED" w:rsidRDefault="008166D7" w:rsidP="00BB22ED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Randomised controlled trial (RCT)</w:t>
            </w:r>
          </w:p>
        </w:tc>
        <w:tc>
          <w:tcPr>
            <w:tcW w:w="652" w:type="dxa"/>
          </w:tcPr>
          <w:p w14:paraId="33EEF6CA" w14:textId="2B01CD22" w:rsidR="008166D7" w:rsidRPr="00BB22ED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Triathl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tes</w:t>
            </w:r>
          </w:p>
        </w:tc>
        <w:tc>
          <w:tcPr>
            <w:tcW w:w="876" w:type="dxa"/>
          </w:tcPr>
          <w:p w14:paraId="3D9EF1A3" w14:textId="03F050A9" w:rsidR="008166D7" w:rsidRDefault="008166D7" w:rsidP="0089422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27 (Control=9, Overload training=18)</w:t>
            </w:r>
          </w:p>
          <w:p w14:paraId="2C43AD14" w14:textId="05082440" w:rsidR="008166D7" w:rsidRDefault="008166D7" w:rsidP="0089422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Non-elite (regular training) </w:t>
            </w:r>
          </w:p>
          <w:p w14:paraId="4AFFAB48" w14:textId="131ED848" w:rsidR="008166D7" w:rsidRPr="00BB22ED" w:rsidRDefault="008166D7" w:rsidP="00BE59A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Male</w:t>
            </w:r>
          </w:p>
        </w:tc>
        <w:tc>
          <w:tcPr>
            <w:tcW w:w="850" w:type="dxa"/>
          </w:tcPr>
          <w:p w14:paraId="45CDCB87" w14:textId="5B6BEE3D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URS episodes</w:t>
            </w:r>
          </w:p>
        </w:tc>
        <w:tc>
          <w:tcPr>
            <w:tcW w:w="851" w:type="dxa"/>
          </w:tcPr>
          <w:p w14:paraId="2E2F7184" w14:textId="33E2A24A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3 weeks</w:t>
            </w:r>
          </w:p>
        </w:tc>
        <w:tc>
          <w:tcPr>
            <w:tcW w:w="1395" w:type="dxa"/>
          </w:tcPr>
          <w:p w14:paraId="497B03C7" w14:textId="7777777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</w:t>
            </w:r>
          </w:p>
          <w:p w14:paraId="6F71AC16" w14:textId="77777777" w:rsidR="008166D7" w:rsidRDefault="008166D7" w:rsidP="004F049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ining load</w:t>
            </w:r>
          </w:p>
          <w:p w14:paraId="3B336A6F" w14:textId="62836F3F" w:rsidR="008166D7" w:rsidRPr="00BB22ED" w:rsidRDefault="008166D7" w:rsidP="004F049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Other: POMS, Performance, Sleep</w:t>
            </w:r>
          </w:p>
        </w:tc>
        <w:tc>
          <w:tcPr>
            <w:tcW w:w="589" w:type="dxa"/>
          </w:tcPr>
          <w:p w14:paraId="6A0BBFC7" w14:textId="779440C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1DABD8CD" w14:textId="0D84EEF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7135822" w14:textId="3FCFBB0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64EA7F8A" w14:textId="373B206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16B3C594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D4CCB19" w14:textId="3025016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7130D063" w14:textId="00C20CB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7FE7AAEE" w14:textId="3F176B9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0DD59082" w14:textId="298B30FF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igher incidence of URS episodes in overreached (67%) vs. non-overreached (22%) and control athletes (11%)</w:t>
            </w:r>
          </w:p>
        </w:tc>
      </w:tr>
      <w:tr w:rsidR="008166D7" w:rsidRPr="00BB22ED" w14:paraId="08AF5927" w14:textId="77777777" w:rsidTr="008166D7">
        <w:tc>
          <w:tcPr>
            <w:tcW w:w="881" w:type="dxa"/>
          </w:tcPr>
          <w:p w14:paraId="714AD7AE" w14:textId="51DD35A0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Martensson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4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Martensson&lt;/Author&gt;&lt;Year&gt;2014&lt;/Year&gt;&lt;RecNum&gt;20631&lt;/RecNum&gt;&lt;DisplayText&gt;[8]&lt;/DisplayText&gt;&lt;record&gt;&lt;rec-number&gt;20631&lt;/rec-number&gt;&lt;foreign-keys&gt;&lt;key app="EN" db-id="wdvp20va50fxries5p2pztt350vdr9209ftf" timestamp="1453038186"&gt;20631&lt;/key&gt;&lt;/foreign-keys&gt;&lt;ref-type name="Journal Article"&gt;17&lt;/ref-type&gt;&lt;contributors&gt;&lt;authors&gt;&lt;author&gt;Martensson, S.&lt;/author&gt;&lt;author&gt;Nordebo, K.&lt;/author&gt;&lt;author&gt;Malm, C.&lt;/author&gt;&lt;/authors&gt;&lt;/contributors&gt;&lt;auth-address&gt;Sports Medicine Unit and School of Sports Sciences, Umea University , Sweden.&lt;/auth-address&gt;&lt;titles&gt;&lt;title&gt;High Training Volumes are Associated with a Low Number of Self-Reported Sick Days in Elite Endurance Athletes&lt;/title&gt;&lt;secondary-title&gt;J Sports Sci Med&lt;/secondary-title&gt;&lt;/titles&gt;&lt;periodical&gt;&lt;full-title&gt;J Sports Sci Med&lt;/full-title&gt;&lt;abbr-1&gt;Journal of sports science &amp;amp; medicine&lt;/abbr-1&gt;&lt;/periodical&gt;&lt;pages&gt;929-33&lt;/pages&gt;&lt;volume&gt;13&lt;/volume&gt;&lt;number&gt;4&lt;/number&gt;&lt;keywords&gt;&lt;keyword&gt;Upper respiratory tract symptoms&lt;/keyword&gt;&lt;keyword&gt;high volume training&lt;/keyword&gt;&lt;keyword&gt;immunosuppression&lt;/keyword&gt;&lt;keyword&gt;infection&lt;/keyword&gt;&lt;/keywords&gt;&lt;dates&gt;&lt;year&gt;2014&lt;/year&gt;&lt;pub-dates&gt;&lt;date&gt;Dec&lt;/date&gt;&lt;/pub-dates&gt;&lt;/dates&gt;&lt;isbn&gt;1303-2968 (Electronic)&amp;#xD;1303-2968 (Linking)&lt;/isbn&gt;&lt;accession-num&gt;25435787&lt;/accession-num&gt;&lt;urls&gt;&lt;related-urls&gt;&lt;url&gt;http://www.ncbi.nlm.nih.gov/pubmed/25435787&lt;/url&gt;&lt;/related-urls&gt;&lt;/urls&gt;&lt;custom2&gt;PMC4234964&lt;/custom2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8" w:tooltip="Martensson, 2014 #20631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8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ab/>
            </w:r>
          </w:p>
        </w:tc>
        <w:tc>
          <w:tcPr>
            <w:tcW w:w="818" w:type="dxa"/>
          </w:tcPr>
          <w:p w14:paraId="4FFD138A" w14:textId="744D54E1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etro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pective cohort</w:t>
            </w:r>
          </w:p>
        </w:tc>
        <w:tc>
          <w:tcPr>
            <w:tcW w:w="652" w:type="dxa"/>
          </w:tcPr>
          <w:p w14:paraId="1BD6450D" w14:textId="4309CED1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ndurance athletes (cross country skiers, biathletes, distance runners)</w:t>
            </w:r>
          </w:p>
        </w:tc>
        <w:tc>
          <w:tcPr>
            <w:tcW w:w="876" w:type="dxa"/>
          </w:tcPr>
          <w:p w14:paraId="3D6966B8" w14:textId="77777777" w:rsidR="008166D7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1 </w:t>
            </w:r>
          </w:p>
          <w:p w14:paraId="277F433F" w14:textId="4EB64685" w:rsidR="008166D7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lite endurance athletes </w:t>
            </w:r>
          </w:p>
          <w:p w14:paraId="6A4FEDE8" w14:textId="55D1CDDC" w:rsidR="008166D7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8, F=3</w:t>
            </w:r>
          </w:p>
          <w:p w14:paraId="2BA19D36" w14:textId="3F47FFC5" w:rsidR="008166D7" w:rsidRPr="00BB22ED" w:rsidRDefault="008166D7" w:rsidP="00D20420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7-24 years</w:t>
            </w:r>
          </w:p>
        </w:tc>
        <w:tc>
          <w:tcPr>
            <w:tcW w:w="850" w:type="dxa"/>
          </w:tcPr>
          <w:p w14:paraId="0F738FBD" w14:textId="677B37D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days (exercise constrained)</w:t>
            </w:r>
          </w:p>
        </w:tc>
        <w:tc>
          <w:tcPr>
            <w:tcW w:w="851" w:type="dxa"/>
          </w:tcPr>
          <w:p w14:paraId="61E129BC" w14:textId="7E2CB5D8" w:rsidR="008166D7" w:rsidRPr="00BB22ED" w:rsidRDefault="008166D7" w:rsidP="0021092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-16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years</w:t>
            </w:r>
          </w:p>
        </w:tc>
        <w:tc>
          <w:tcPr>
            <w:tcW w:w="1395" w:type="dxa"/>
          </w:tcPr>
          <w:p w14:paraId="30413A1E" w14:textId="5E574ED1" w:rsidR="008166D7" w:rsidRDefault="008166D7" w:rsidP="0021092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(“sick”) days (exercise constrained)</w:t>
            </w:r>
          </w:p>
          <w:p w14:paraId="5C725BB0" w14:textId="49AB1FB4" w:rsidR="008166D7" w:rsidRPr="00BB22ED" w:rsidRDefault="008166D7" w:rsidP="0021092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raining log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(hours)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over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years (varied between 3-16 years)</w:t>
            </w:r>
          </w:p>
        </w:tc>
        <w:tc>
          <w:tcPr>
            <w:tcW w:w="589" w:type="dxa"/>
          </w:tcPr>
          <w:p w14:paraId="42A399D7" w14:textId="44EC103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30BFB99" w14:textId="4E2A2A3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396DF93B" w14:textId="2F37B17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1261098C" w14:textId="737DABF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ED7B6FE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7C8AA614" w14:textId="09AF8D9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485E8043" w14:textId="561847E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0D8431D" w14:textId="77C42B6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57AB3F98" w14:textId="0380A3AE" w:rsidR="008166D7" w:rsidRPr="00BB22ED" w:rsidRDefault="008166D7" w:rsidP="00C111B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Training volume (h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ours per yea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) negatively correlated to number of days training missed due to illness</w:t>
            </w:r>
          </w:p>
        </w:tc>
      </w:tr>
      <w:tr w:rsidR="008166D7" w:rsidRPr="00BB22ED" w14:paraId="67015239" w14:textId="77777777" w:rsidTr="008166D7">
        <w:tc>
          <w:tcPr>
            <w:tcW w:w="881" w:type="dxa"/>
          </w:tcPr>
          <w:p w14:paraId="618D5677" w14:textId="508A6F9B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Gleeson et al 2013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Gleeson&lt;/Author&gt;&lt;Year&gt;2013&lt;/Year&gt;&lt;RecNum&gt;20114&lt;/RecNum&gt;&lt;DisplayText&gt;[9]&lt;/DisplayText&gt;&lt;record&gt;&lt;rec-number&gt;20114&lt;/rec-number&gt;&lt;foreign-keys&gt;&lt;key app="EN" db-id="wdvp20va50fxries5p2pztt350vdr9209ftf" timestamp="1412859263"&gt;20114&lt;/key&gt;&lt;/foreign-keys&gt;&lt;ref-type name="Journal Article"&gt;17&lt;/ref-type&gt;&lt;contributors&gt;&lt;authors&gt;&lt;author&gt;Gleeson, M.&lt;/author&gt;&lt;author&gt;Bishop, N.&lt;/author&gt;&lt;author&gt;Oliveira, M.&lt;/author&gt;&lt;author&gt;Tauler, P.&lt;/author&gt;&lt;/authors&gt;&lt;/contributors&gt;&lt;auth-address&gt;School of Sport, Exercise and Health Sciences, Loughborough University, Loughborough, UK.&lt;/auth-address&gt;&lt;titles&gt;&lt;title&gt;Influence of training load on upper respiratory tract infection incidence and antigen-stimulated cytokine production&lt;/title&gt;&lt;secondary-title&gt;Scand J Med Sci Sports&lt;/secondary-title&gt;&lt;alt-title&gt;Scandinavian journal of medicine &amp;amp; science in sports&lt;/alt-title&gt;&lt;/titles&gt;&lt;periodical&gt;&lt;full-title&gt;Scand J Med Sci Sports&lt;/full-title&gt;&lt;/periodical&gt;&lt;alt-periodical&gt;&lt;full-title&gt;Scandinavian journal of medicine &amp;amp; science in sports&lt;/full-title&gt;&lt;/alt-periodical&gt;&lt;pages&gt;451-7&lt;/pages&gt;&lt;volume&gt;23&lt;/volume&gt;&lt;number&gt;4&lt;/number&gt;&lt;keywords&gt;&lt;keyword&gt;Adolescent&lt;/keyword&gt;&lt;keyword&gt;Adult&lt;/keyword&gt;&lt;keyword&gt;Cytokines/*biosynthesis/immunology&lt;/keyword&gt;&lt;keyword&gt;Exercise/*physiology&lt;/keyword&gt;&lt;keyword&gt;Female&lt;/keyword&gt;&lt;keyword&gt;Humans&lt;/keyword&gt;&lt;keyword&gt;Immunoglobulins/immunology/metabolism&lt;/keyword&gt;&lt;keyword&gt;Leukocyte Count&lt;/keyword&gt;&lt;keyword&gt;Lymphocyte Count&lt;/keyword&gt;&lt;keyword&gt;Male&lt;/keyword&gt;&lt;keyword&gt;Physical Endurance/immunology&lt;/keyword&gt;&lt;keyword&gt;Respiratory Tract Infections/*epidemiology/immunology&lt;/keyword&gt;&lt;keyword&gt;Saliva/immunology&lt;/keyword&gt;&lt;keyword&gt;Young Adult&lt;/keyword&gt;&lt;/keywords&gt;&lt;dates&gt;&lt;year&gt;2013&lt;/year&gt;&lt;pub-dates&gt;&lt;date&gt;Aug&lt;/date&gt;&lt;/pub-dates&gt;&lt;/dates&gt;&lt;isbn&gt;1600-0838 (Electronic)&amp;#xD;0905-7188 (Linking)&lt;/isbn&gt;&lt;accession-num&gt;22151281&lt;/accession-num&gt;&lt;urls&gt;&lt;related-urls&gt;&lt;url&gt;http://www.ncbi.nlm.nih.gov/pubmed/22151281&lt;/url&gt;&lt;/related-urls&gt;&lt;/urls&gt;&lt;electronic-resource-num&gt;10.1111/j.1600-0838.2011.01422.x&lt;/electronic-resource-num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9" w:tooltip="Gleeson, 2013 #20114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9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</w:tc>
        <w:tc>
          <w:tcPr>
            <w:tcW w:w="818" w:type="dxa"/>
          </w:tcPr>
          <w:p w14:paraId="40C0A82A" w14:textId="3843A18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Cross-sectional study</w:t>
            </w:r>
          </w:p>
        </w:tc>
        <w:tc>
          <w:tcPr>
            <w:tcW w:w="652" w:type="dxa"/>
          </w:tcPr>
          <w:p w14:paraId="22F2F44E" w14:textId="73BA52D7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ndurance athletes (running, cycling, swimming, triathlon, team games, racquet sports)</w:t>
            </w:r>
          </w:p>
        </w:tc>
        <w:tc>
          <w:tcPr>
            <w:tcW w:w="876" w:type="dxa"/>
          </w:tcPr>
          <w:p w14:paraId="2F32B22F" w14:textId="77777777" w:rsidR="008166D7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75 </w:t>
            </w:r>
          </w:p>
          <w:p w14:paraId="29BADE6D" w14:textId="744D8F22" w:rsidR="008166D7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tudent athletes</w:t>
            </w:r>
          </w:p>
          <w:p w14:paraId="0242C4EE" w14:textId="3DD05035" w:rsidR="008166D7" w:rsidRPr="00BB22ED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44, F=31</w:t>
            </w:r>
          </w:p>
          <w:p w14:paraId="3F761868" w14:textId="1E0C9AAC" w:rsidR="008166D7" w:rsidRPr="00BB22ED" w:rsidRDefault="008166D7" w:rsidP="009F23B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35 years</w:t>
            </w:r>
          </w:p>
        </w:tc>
        <w:tc>
          <w:tcPr>
            <w:tcW w:w="850" w:type="dxa"/>
          </w:tcPr>
          <w:p w14:paraId="31908EE2" w14:textId="010BFB19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3C8C6825" w14:textId="7C7BAE39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 months</w:t>
            </w:r>
          </w:p>
        </w:tc>
        <w:tc>
          <w:tcPr>
            <w:tcW w:w="1395" w:type="dxa"/>
          </w:tcPr>
          <w:p w14:paraId="48FC5D38" w14:textId="0F684936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weekly)</w:t>
            </w:r>
          </w:p>
          <w:p w14:paraId="48B8B0D2" w14:textId="4295FF4D" w:rsidR="008166D7" w:rsidRDefault="008166D7" w:rsidP="00E3750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loa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hours per week) in three groups (high, medium, low)</w:t>
            </w:r>
          </w:p>
          <w:p w14:paraId="1325E5D0" w14:textId="47C6FB49" w:rsidR="008166D7" w:rsidRDefault="008166D7" w:rsidP="00E3750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Blood samples for haematological and immune parameters</w:t>
            </w:r>
          </w:p>
          <w:p w14:paraId="32B08DC7" w14:textId="0F7015A7" w:rsidR="008166D7" w:rsidRPr="00BB22ED" w:rsidRDefault="008166D7" w:rsidP="00E3750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1F6704A6" w14:textId="37A2EE3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086E9E22" w14:textId="1285505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797C5322" w14:textId="0098C35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40DF0651" w14:textId="20FBDDE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5CC340D2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F1047E4" w14:textId="2493FFA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67120636" w14:textId="26E7DB9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5871B94" w14:textId="2FC6575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60DCD068" w14:textId="702471A0" w:rsidR="008166D7" w:rsidRDefault="008166D7" w:rsidP="00DF4C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URS 2.5 fold </w:t>
            </w:r>
            <w:r w:rsidR="007D3D41">
              <w:rPr>
                <w:rFonts w:ascii="Times New Roman" w:hAnsi="Times New Roman"/>
                <w:sz w:val="12"/>
                <w:szCs w:val="12"/>
                <w:lang w:val="en-GB"/>
              </w:rPr>
              <w:t>higher in those training 7-10 h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ours/week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or &gt;11 h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our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/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k vs. those training 3-6 h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our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/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k</w:t>
            </w:r>
          </w:p>
          <w:p w14:paraId="3B033167" w14:textId="66A3E398" w:rsidR="008166D7" w:rsidRPr="00BB22ED" w:rsidRDefault="008166D7" w:rsidP="00DF4C9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High training loads were associated with higher IL-2. IL-4 and IL-10 production in response to antigen challenge</w:t>
            </w:r>
          </w:p>
        </w:tc>
      </w:tr>
      <w:tr w:rsidR="008166D7" w:rsidRPr="00BB22ED" w14:paraId="11AC1665" w14:textId="77777777" w:rsidTr="008166D7">
        <w:tc>
          <w:tcPr>
            <w:tcW w:w="881" w:type="dxa"/>
          </w:tcPr>
          <w:p w14:paraId="1EC23069" w14:textId="13AEE77A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ma et al 2013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SYW1hPC9BdXRob3I+PFllYXI+MjAxMzwvWWVhcj48UmVj
TnVtPjIwNjIwPC9SZWNOdW0+PERpc3BsYXlUZXh0PlsxMF08L0Rpc3BsYXlUZXh0PjxyZWNvcmQ+
PHJlYy1udW1iZXI+MjA2MjA8L3JlYy1udW1iZXI+PGZvcmVpZ24ta2V5cz48a2V5IGFwcD0iRU4i
IGRiLWlkPSJ3ZHZwMjB2YTUwZnhyaWVzNXAycHp0dDM1MHZkcjkyMDlmdGYiIHRpbWVzdGFtcD0i
MTQ1MzAzMzE5NSI+MjA2MjA8L2tleT48L2ZvcmVpZ24ta2V5cz48cmVmLXR5cGUgbmFtZT0iSm91
cm5hbCBBcnRpY2xlIj4xNzwvcmVmLXR5cGU+PGNvbnRyaWJ1dG9ycz48YXV0aG9ycz48YXV0aG9y
PlJhbWEsIEwuPC9hdXRob3I+PGF1dGhvcj5UZWl4ZWlyYSwgQS4gTS48L2F1dGhvcj48YXV0aG9y
Pk1hdG9zLCBBLjwvYXV0aG9yPjxhdXRob3I+Qm9yZ2VzLCBHLjwvYXV0aG9yPjxhdXRob3I+SGVu
cmlxdWVzLCBBLjwvYXV0aG9yPjxhdXRob3I+R2xlZXNvbiwgTS48L2F1dGhvcj48YXV0aG9yPlBl
ZHJlaXJvLCBTLjwvYXV0aG9yPjxhdXRob3I+RmlsYWlyZSwgRS48L2F1dGhvcj48YXV0aG9yPkFs
dmVzLCBGLjwvYXV0aG9yPjxhdXRob3I+UGFpdmEsIEEuPC9hdXRob3I+PC9hdXRob3JzPjwvY29u
dHJpYnV0b3JzPjxhdXRoLWFkZHJlc3M+UmVzZWFyY2ggQ2VudGVyIGZvciBTcG9ydCBhbmQgUGh5
c2ljYWwgQWN0aXZpdHksIEZhY3VsdHkgb2YgU3BvcnQgU2NpZW5jZXMgYW5kIFBoeXNpY2FsIEVk
dWNhdGlvbiwgVW5pdmVyc2l0eSBvZiBDb2ltYnJhLCBDb2ltYnJhLCBQb3J0dWdhbC4gbHVpc3Jh
bWFAZmNkZWYudWMucHQ8L2F1dGgtYWRkcmVzcz48dGl0bGVzPjx0aXRsZT5DaGFuZ2VzIGluIG5h
dHVyYWwga2lsbGVyIGNlbGwgc3VicG9wdWxhdGlvbnMgb3ZlciBhIHdpbnRlciB0cmFpbmluZyBz
ZWFzb24gaW4gZWxpdGUgc3dpbW1lcnM8L3RpdGxlPjxzZWNvbmRhcnktdGl0bGU+RXVyIEogQXBw
bCBQaHlzaW9sPC9zZWNvbmRhcnktdGl0bGU+PC90aXRsZXM+PHBlcmlvZGljYWw+PGZ1bGwtdGl0
bGU+RXVyIEogQXBwbCBQaHlzaW9sPC9mdWxsLXRpdGxlPjwvcGVyaW9kaWNhbD48cGFnZXM+ODU5
LTY4PC9wYWdlcz48dm9sdW1lPjExMzwvdm9sdW1lPjxudW1iZXI+NDwvbnVtYmVyPjxrZXl3b3Jk
cz48a2V5d29yZD5BZG9sZXNjZW50PC9rZXl3b3JkPjxrZXl3b3JkPkFuYWx5c2lzIG9mIFZhcmlh
bmNlPC9rZXl3b3JkPjxrZXl3b3JkPkFudGlnZW5zLCBDRDU2L2Jsb29kPC9rZXl3b3JkPjxrZXl3
b3JkPkJpb21hcmtlcnMvYmxvb2Q8L2tleXdvcmQ+PGtleXdvcmQ+Q2FzZS1Db250cm9sIFN0dWRp
ZXM8L2tleXdvcmQ+PGtleXdvcmQ+KkV4ZXJjaXNlPC9rZXl3b3JkPjxrZXl3b3JkPkZlbWFsZTwv
a2V5d29yZD48a2V5d29yZD5HcmFuenltZXMvYmxvb2Q8L2tleXdvcmQ+PGtleXdvcmQ+SHVtYW5z
PC9rZXl3b3JkPjxrZXl3b3JkPkh5ZHJvY29ydGlzb25lL2Jsb29kPC9rZXl3b3JkPjxrZXl3b3Jk
PipJbW11bml0eSwgSW5uYXRlPC9rZXl3b3JkPjxrZXl3b3JkPktpbGxlciBDZWxscywgTmF0dXJh
bC8qaW1tdW5vbG9neTwva2V5d29yZD48a2V5d29yZD5Mb25naXR1ZGluYWwgU3R1ZGllczwva2V5
d29yZD48a2V5d29yZD5NYWxlPC9rZXl3b3JkPjxrZXl3b3JkPlJlY2VwdG9ycywgSW50ZXJmZXJv
bi9ibG9vZDwva2V5d29yZD48a2V5d29yZD5SZXNwaXJhdG9yeSBUcmFjdCBJbmZlY3Rpb25zL2Js
b29kL2RpYWdub3Npcy8qaW1tdW5vbG9neTwva2V5d29yZD48a2V5d29yZD4qU2Vhc29uczwva2V5
d29yZD48a2V5d29yZD4qU3dpbW1pbmc8L2tleXdvcmQ+PGtleXdvcmQ+VGltZSBGYWN0b3JzPC9r
ZXl3b3JkPjxrZXl3b3JkPllvdW5nIEFkdWx0PC9rZXl3b3JkPjwva2V5d29yZHM+PGRhdGVzPjx5
ZWFyPjIwMTM8L3llYXI+PHB1Yi1kYXRlcz48ZGF0ZT5BcHI8L2RhdGU+PC9wdWItZGF0ZXM+PC9k
YXRlcz48aXNibj4xNDM5LTYzMjcgKEVsZWN0cm9uaWMpJiN4RDsxNDM5LTYzMTkgKExpbmtpbmcp
PC9pc2JuPjxhY2Nlc3Npb24tbnVtPjIyOTkwNjI2PC9hY2Nlc3Npb24tbnVtPjx1cmxzPjxyZWxh
dGVkLXVybHM+PHVybD5odHRwOi8vd3d3Lm5jYmkubmxtLm5paC5nb3YvcHVibWVkLzIyOTkwNjI2
PC91cmw+PC9yZWxhdGVkLXVybHM+PC91cmxzPjxlbGVjdHJvbmljLXJlc291cmNlLW51bT4xMC4x
MDA3L3MwMDQyMS0wMTItMjQ5MC14PC9lbGVjdHJvbmljLXJlc291cmNlLW51bT48L3JlY29yZD48
L0NpdGU+PC9FbmROb3RlPgB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SYW1hPC9BdXRob3I+PFllYXI+MjAxMzwvWWVhcj48UmVj
TnVtPjIwNjIwPC9SZWNOdW0+PERpc3BsYXlUZXh0PlsxMF08L0Rpc3BsYXlUZXh0PjxyZWNvcmQ+
PHJlYy1udW1iZXI+MjA2MjA8L3JlYy1udW1iZXI+PGZvcmVpZ24ta2V5cz48a2V5IGFwcD0iRU4i
IGRiLWlkPSJ3ZHZwMjB2YTUwZnhyaWVzNXAycHp0dDM1MHZkcjkyMDlmdGYiIHRpbWVzdGFtcD0i
MTQ1MzAzMzE5NSI+MjA2MjA8L2tleT48L2ZvcmVpZ24ta2V5cz48cmVmLXR5cGUgbmFtZT0iSm91
cm5hbCBBcnRpY2xlIj4xNzwvcmVmLXR5cGU+PGNvbnRyaWJ1dG9ycz48YXV0aG9ycz48YXV0aG9y
PlJhbWEsIEwuPC9hdXRob3I+PGF1dGhvcj5UZWl4ZWlyYSwgQS4gTS48L2F1dGhvcj48YXV0aG9y
Pk1hdG9zLCBBLjwvYXV0aG9yPjxhdXRob3I+Qm9yZ2VzLCBHLjwvYXV0aG9yPjxhdXRob3I+SGVu
cmlxdWVzLCBBLjwvYXV0aG9yPjxhdXRob3I+R2xlZXNvbiwgTS48L2F1dGhvcj48YXV0aG9yPlBl
ZHJlaXJvLCBTLjwvYXV0aG9yPjxhdXRob3I+RmlsYWlyZSwgRS48L2F1dGhvcj48YXV0aG9yPkFs
dmVzLCBGLjwvYXV0aG9yPjxhdXRob3I+UGFpdmEsIEEuPC9hdXRob3I+PC9hdXRob3JzPjwvY29u
dHJpYnV0b3JzPjxhdXRoLWFkZHJlc3M+UmVzZWFyY2ggQ2VudGVyIGZvciBTcG9ydCBhbmQgUGh5
c2ljYWwgQWN0aXZpdHksIEZhY3VsdHkgb2YgU3BvcnQgU2NpZW5jZXMgYW5kIFBoeXNpY2FsIEVk
dWNhdGlvbiwgVW5pdmVyc2l0eSBvZiBDb2ltYnJhLCBDb2ltYnJhLCBQb3J0dWdhbC4gbHVpc3Jh
bWFAZmNkZWYudWMucHQ8L2F1dGgtYWRkcmVzcz48dGl0bGVzPjx0aXRsZT5DaGFuZ2VzIGluIG5h
dHVyYWwga2lsbGVyIGNlbGwgc3VicG9wdWxhdGlvbnMgb3ZlciBhIHdpbnRlciB0cmFpbmluZyBz
ZWFzb24gaW4gZWxpdGUgc3dpbW1lcnM8L3RpdGxlPjxzZWNvbmRhcnktdGl0bGU+RXVyIEogQXBw
bCBQaHlzaW9sPC9zZWNvbmRhcnktdGl0bGU+PC90aXRsZXM+PHBlcmlvZGljYWw+PGZ1bGwtdGl0
bGU+RXVyIEogQXBwbCBQaHlzaW9sPC9mdWxsLXRpdGxlPjwvcGVyaW9kaWNhbD48cGFnZXM+ODU5
LTY4PC9wYWdlcz48dm9sdW1lPjExMzwvdm9sdW1lPjxudW1iZXI+NDwvbnVtYmVyPjxrZXl3b3Jk
cz48a2V5d29yZD5BZG9sZXNjZW50PC9rZXl3b3JkPjxrZXl3b3JkPkFuYWx5c2lzIG9mIFZhcmlh
bmNlPC9rZXl3b3JkPjxrZXl3b3JkPkFudGlnZW5zLCBDRDU2L2Jsb29kPC9rZXl3b3JkPjxrZXl3
b3JkPkJpb21hcmtlcnMvYmxvb2Q8L2tleXdvcmQ+PGtleXdvcmQ+Q2FzZS1Db250cm9sIFN0dWRp
ZXM8L2tleXdvcmQ+PGtleXdvcmQ+KkV4ZXJjaXNlPC9rZXl3b3JkPjxrZXl3b3JkPkZlbWFsZTwv
a2V5d29yZD48a2V5d29yZD5HcmFuenltZXMvYmxvb2Q8L2tleXdvcmQ+PGtleXdvcmQ+SHVtYW5z
PC9rZXl3b3JkPjxrZXl3b3JkPkh5ZHJvY29ydGlzb25lL2Jsb29kPC9rZXl3b3JkPjxrZXl3b3Jk
PipJbW11bml0eSwgSW5uYXRlPC9rZXl3b3JkPjxrZXl3b3JkPktpbGxlciBDZWxscywgTmF0dXJh
bC8qaW1tdW5vbG9neTwva2V5d29yZD48a2V5d29yZD5Mb25naXR1ZGluYWwgU3R1ZGllczwva2V5
d29yZD48a2V5d29yZD5NYWxlPC9rZXl3b3JkPjxrZXl3b3JkPlJlY2VwdG9ycywgSW50ZXJmZXJv
bi9ibG9vZDwva2V5d29yZD48a2V5d29yZD5SZXNwaXJhdG9yeSBUcmFjdCBJbmZlY3Rpb25zL2Js
b29kL2RpYWdub3Npcy8qaW1tdW5vbG9neTwva2V5d29yZD48a2V5d29yZD4qU2Vhc29uczwva2V5
d29yZD48a2V5d29yZD4qU3dpbW1pbmc8L2tleXdvcmQ+PGtleXdvcmQ+VGltZSBGYWN0b3JzPC9r
ZXl3b3JkPjxrZXl3b3JkPllvdW5nIEFkdWx0PC9rZXl3b3JkPjwva2V5d29yZHM+PGRhdGVzPjx5
ZWFyPjIwMTM8L3llYXI+PHB1Yi1kYXRlcz48ZGF0ZT5BcHI8L2RhdGU+PC9wdWItZGF0ZXM+PC9k
YXRlcz48aXNibj4xNDM5LTYzMjcgKEVsZWN0cm9uaWMpJiN4RDsxNDM5LTYzMTkgKExpbmtpbmcp
PC9pc2JuPjxhY2Nlc3Npb24tbnVtPjIyOTkwNjI2PC9hY2Nlc3Npb24tbnVtPjx1cmxzPjxyZWxh
dGVkLXVybHM+PHVybD5odHRwOi8vd3d3Lm5jYmkubmxtLm5paC5nb3YvcHVibWVkLzIyOTkwNjI2
PC91cmw+PC9yZWxhdGVkLXVybHM+PC91cmxzPjxlbGVjdHJvbmljLXJlc291cmNlLW51bT4xMC4x
MDA3L3MwMDQyMS0wMTItMjQ5MC14PC9lbGVjdHJvbmljLXJlc291cmNlLW51bT48L3JlY29yZD48
L0NpdGU+PC9FbmROb3RlPgB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0" w:tooltip="Rama, 2013 #20620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0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35951552" w14:textId="6C9BC04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Case control</w:t>
            </w:r>
          </w:p>
        </w:tc>
        <w:tc>
          <w:tcPr>
            <w:tcW w:w="652" w:type="dxa"/>
          </w:tcPr>
          <w:p w14:paraId="6FE122BA" w14:textId="34EE73D6" w:rsidR="008166D7" w:rsidRPr="00BB22ED" w:rsidRDefault="008166D7" w:rsidP="00022FF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wimm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rs</w:t>
            </w:r>
          </w:p>
        </w:tc>
        <w:tc>
          <w:tcPr>
            <w:tcW w:w="876" w:type="dxa"/>
          </w:tcPr>
          <w:p w14:paraId="59160CC6" w14:textId="79C8778A" w:rsidR="008166D7" w:rsidRPr="00BB22ED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0  (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9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lit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swimmers,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  <w:p w14:paraId="40E4DB79" w14:textId="7BB899C4" w:rsidR="008166D7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1 sedentary control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73EFFBE5" w14:textId="613E81B6" w:rsidR="008166D7" w:rsidRPr="00BB22ED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20, F=10</w:t>
            </w:r>
          </w:p>
          <w:p w14:paraId="16D1628B" w14:textId="427569CE" w:rsidR="008166D7" w:rsidRPr="00BB22ED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4-21 years</w:t>
            </w:r>
          </w:p>
        </w:tc>
        <w:tc>
          <w:tcPr>
            <w:tcW w:w="850" w:type="dxa"/>
          </w:tcPr>
          <w:p w14:paraId="004FA0BA" w14:textId="621CDB6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</w:t>
            </w:r>
          </w:p>
        </w:tc>
        <w:tc>
          <w:tcPr>
            <w:tcW w:w="851" w:type="dxa"/>
          </w:tcPr>
          <w:p w14:paraId="76A1B6A3" w14:textId="2D68D8E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7 months</w:t>
            </w:r>
          </w:p>
        </w:tc>
        <w:tc>
          <w:tcPr>
            <w:tcW w:w="1395" w:type="dxa"/>
          </w:tcPr>
          <w:p w14:paraId="7724473D" w14:textId="7777777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daily)</w:t>
            </w:r>
          </w:p>
          <w:p w14:paraId="0B8E68BC" w14:textId="13DF8E57" w:rsidR="008166D7" w:rsidRDefault="008166D7" w:rsidP="006A26F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load (volume, intensity) daily</w:t>
            </w:r>
          </w:p>
          <w:p w14:paraId="5687562E" w14:textId="77777777" w:rsidR="008166D7" w:rsidRDefault="008166D7" w:rsidP="006A26F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Competitions</w:t>
            </w:r>
          </w:p>
          <w:p w14:paraId="23E6BCA6" w14:textId="62ECE992" w:rsidR="008166D7" w:rsidRPr="00BB22ED" w:rsidRDefault="008166D7" w:rsidP="006A26F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Blood samples for haematological and immune parameters</w:t>
            </w:r>
          </w:p>
        </w:tc>
        <w:tc>
          <w:tcPr>
            <w:tcW w:w="589" w:type="dxa"/>
          </w:tcPr>
          <w:p w14:paraId="30CF0F28" w14:textId="35C9738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23F4CED" w14:textId="2890F81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A7C6357" w14:textId="5C8B871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398A7E24" w14:textId="6FC96DC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4A9FA541" w14:textId="4343A4B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9AC0647" w14:textId="499A970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7EEB9BD6" w14:textId="44046BFD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23457EF6" w14:textId="478CC84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2DFF49A4" w14:textId="3DD334AE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Highest incidence of URS (67%) during period of highest training load with 0% incidence of URS in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sedentary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controls at same time</w:t>
            </w:r>
          </w:p>
        </w:tc>
      </w:tr>
      <w:tr w:rsidR="008166D7" w:rsidRPr="00BB22ED" w14:paraId="0C43EF41" w14:textId="77777777" w:rsidTr="008166D7">
        <w:tc>
          <w:tcPr>
            <w:tcW w:w="881" w:type="dxa"/>
          </w:tcPr>
          <w:p w14:paraId="02E2F108" w14:textId="7DD5E313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Brink et al 2012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sz w:val="12"/>
                <w:szCs w:val="12"/>
                <w:lang w:val="en-GB"/>
              </w:rPr>
              <w:instrText xml:space="preserve"> ADDIN EN.CITE &lt;EndNote&gt;&lt;Cite&gt;&lt;Author&gt;Brink&lt;/Author&gt;&lt;Year&gt;2012&lt;/Year&gt;&lt;RecNum&gt;20632&lt;/RecNum&gt;&lt;DisplayText&gt;[11]&lt;/DisplayText&gt;&lt;record&gt;&lt;rec-number&gt;20632&lt;/rec-number&gt;&lt;foreign-keys&gt;&lt;key app="EN" db-id="wdvp20va50fxries5p2pztt350vdr9209ftf" timestamp="1453038425"&gt;20632&lt;/key&gt;&lt;/foreign-keys&gt;&lt;ref-type name="Journal Article"&gt;17&lt;/ref-type&gt;&lt;contributors&gt;&lt;authors&gt;&lt;author&gt;Brink, M. S.&lt;/author&gt;&lt;author&gt;Visscher, C.&lt;/author&gt;&lt;author&gt;Coutts, A. J.&lt;/author&gt;&lt;author&gt;Lemmink, K. A.&lt;/author&gt;&lt;/authors&gt;&lt;/contributors&gt;&lt;auth-address&gt;Center for Human Movement Sciences, University Medical Center Groningen, University of Groningen, Groningen, The Netherlands. m.s.brink@med.umcg.nl&lt;/auth-address&gt;&lt;titles&gt;&lt;title&gt;Changes in perceived stress and recovery in overreached young elite soccer players&lt;/title&gt;&lt;secondary-title&gt;Scand J Med Sci Sports&lt;/secondary-title&gt;&lt;/titles&gt;&lt;periodical&gt;&lt;full-title&gt;Scand J Med Sci Sports&lt;/full-title&gt;&lt;/periodical&gt;&lt;pages&gt;285-92&lt;/pages&gt;&lt;volume&gt;22&lt;/volume&gt;&lt;number&gt;2&lt;/number&gt;&lt;keywords&gt;&lt;keyword&gt;*Adaptation, Psychological&lt;/keyword&gt;&lt;keyword&gt;Adolescent&lt;/keyword&gt;&lt;keyword&gt;Athletes&lt;/keyword&gt;&lt;keyword&gt;Athletic Performance/*psychology&lt;/keyword&gt;&lt;keyword&gt;Case-Control Studies&lt;/keyword&gt;&lt;keyword&gt;Fatigue/*psychology&lt;/keyword&gt;&lt;keyword&gt;Humans&lt;/keyword&gt;&lt;keyword&gt;Longitudinal Studies&lt;/keyword&gt;&lt;keyword&gt;Male&lt;/keyword&gt;&lt;keyword&gt;Prospective Studies&lt;/keyword&gt;&lt;keyword&gt;Soccer/*psychology&lt;/keyword&gt;&lt;keyword&gt;*Stress, Psychological&lt;/keyword&gt;&lt;/keywords&gt;&lt;dates&gt;&lt;year&gt;2012&lt;/year&gt;&lt;pub-dates&gt;&lt;date&gt;Apr&lt;/date&gt;&lt;/pub-dates&gt;&lt;/dates&gt;&lt;isbn&gt;1600-0838 (Electronic)&amp;#xD;0905-7188 (Linking)&lt;/isbn&gt;&lt;accession-num&gt;21039901&lt;/accession-num&gt;&lt;urls&gt;&lt;related-urls&gt;&lt;url&gt;http://www.ncbi.nlm.nih.gov/pubmed/21039901&lt;/url&gt;&lt;/related-urls&gt;&lt;/urls&gt;&lt;electronic-resource-num&gt;10.1111/j.1600-0838.2010.01237.x&lt;/electronic-resource-num&gt;&lt;/record&gt;&lt;/Cite&gt;&lt;/EndNote&gt;</w:instrText>
            </w:r>
            <w:r w:rsidR="00AA7103">
              <w:rPr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noProof/>
                <w:sz w:val="12"/>
                <w:szCs w:val="12"/>
                <w:lang w:val="en-GB"/>
              </w:rPr>
              <w:t>[</w:t>
            </w:r>
            <w:hyperlink w:anchor="_ENREF_11" w:tooltip="Brink, 2012 #20632" w:history="1">
              <w:r w:rsidR="00C02061">
                <w:rPr>
                  <w:noProof/>
                  <w:sz w:val="12"/>
                  <w:szCs w:val="12"/>
                  <w:lang w:val="en-GB"/>
                </w:rPr>
                <w:t>11</w:t>
              </w:r>
            </w:hyperlink>
            <w:r w:rsidR="00C02061">
              <w:rPr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sz w:val="12"/>
                <w:szCs w:val="12"/>
                <w:lang w:val="en-GB"/>
              </w:rPr>
              <w:fldChar w:fldCharType="end"/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</w:p>
        </w:tc>
        <w:tc>
          <w:tcPr>
            <w:tcW w:w="818" w:type="dxa"/>
          </w:tcPr>
          <w:p w14:paraId="7C1E251F" w14:textId="2DFE9DDA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7509BD89" w14:textId="5D02F689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occer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players</w:t>
            </w:r>
          </w:p>
        </w:tc>
        <w:tc>
          <w:tcPr>
            <w:tcW w:w="876" w:type="dxa"/>
          </w:tcPr>
          <w:p w14:paraId="286E10F1" w14:textId="77777777" w:rsidR="008166D7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94 </w:t>
            </w:r>
          </w:p>
          <w:p w14:paraId="1E553FBA" w14:textId="77777777" w:rsidR="008166D7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lite </w:t>
            </w:r>
          </w:p>
          <w:p w14:paraId="5CB3C59F" w14:textId="07CDB0EB" w:rsidR="008166D7" w:rsidRPr="00BB22ED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ales</w:t>
            </w:r>
          </w:p>
          <w:p w14:paraId="0E525D52" w14:textId="00F791F3" w:rsidR="008166D7" w:rsidRPr="00BB22ED" w:rsidRDefault="008166D7" w:rsidP="00D7008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5-18 years</w:t>
            </w:r>
          </w:p>
        </w:tc>
        <w:tc>
          <w:tcPr>
            <w:tcW w:w="850" w:type="dxa"/>
          </w:tcPr>
          <w:p w14:paraId="64DE3511" w14:textId="4313042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ymptoms of illness suggestive of overreaching</w:t>
            </w:r>
          </w:p>
        </w:tc>
        <w:tc>
          <w:tcPr>
            <w:tcW w:w="851" w:type="dxa"/>
          </w:tcPr>
          <w:p w14:paraId="554DFB3E" w14:textId="7D62E66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 seasons</w:t>
            </w:r>
          </w:p>
        </w:tc>
        <w:tc>
          <w:tcPr>
            <w:tcW w:w="1395" w:type="dxa"/>
          </w:tcPr>
          <w:p w14:paraId="757DDC9A" w14:textId="27F8A31B" w:rsidR="008166D7" w:rsidRDefault="008166D7" w:rsidP="001949A7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Symptoms of </w:t>
            </w:r>
            <w:r w:rsidR="007D3D41">
              <w:rPr>
                <w:rFonts w:ascii="Times New Roman" w:hAnsi="Times New Roman"/>
                <w:sz w:val="12"/>
                <w:szCs w:val="12"/>
                <w:lang w:val="en-GB"/>
              </w:rPr>
              <w:t>overreaching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n=7)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orded by medical staff </w:t>
            </w:r>
          </w:p>
          <w:p w14:paraId="10237C77" w14:textId="64C4B7C3" w:rsidR="008166D7" w:rsidRDefault="008166D7" w:rsidP="0046411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loa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RESTQ-Sport scores) monthly</w:t>
            </w:r>
          </w:p>
          <w:p w14:paraId="5DDFD08B" w14:textId="737CAA0A" w:rsidR="008166D7" w:rsidRPr="00BB22ED" w:rsidRDefault="008166D7" w:rsidP="00CA056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Performance (Interval </w:t>
            </w:r>
            <w:r w:rsidR="00E103CC">
              <w:rPr>
                <w:rFonts w:ascii="Times New Roman" w:hAnsi="Times New Roman"/>
                <w:sz w:val="12"/>
                <w:szCs w:val="12"/>
                <w:lang w:val="en-GB"/>
              </w:rPr>
              <w:t>Shuttl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Run Test)</w:t>
            </w:r>
          </w:p>
        </w:tc>
        <w:tc>
          <w:tcPr>
            <w:tcW w:w="589" w:type="dxa"/>
          </w:tcPr>
          <w:p w14:paraId="31C3131A" w14:textId="4F9993A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1CD7F86E" w14:textId="51C2206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C4A2414" w14:textId="1F619B6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16850900" w14:textId="376EAEF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5BEF3B6C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79E3D1CA" w14:textId="699388AD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4647B237" w14:textId="0D2404C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5ACDDB00" w14:textId="416E79E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5CBCB965" w14:textId="77777777" w:rsidR="008166D7" w:rsidRDefault="008166D7" w:rsidP="007D3D4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hysical tra</w:t>
            </w:r>
            <w:r w:rsidR="007D3D41">
              <w:rPr>
                <w:rFonts w:ascii="Times New Roman" w:hAnsi="Times New Roman"/>
                <w:sz w:val="12"/>
                <w:szCs w:val="12"/>
                <w:lang w:val="en-GB"/>
              </w:rPr>
              <w:t>ining load related to illness (OR=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.12)</w:t>
            </w:r>
          </w:p>
          <w:p w14:paraId="2F6CC104" w14:textId="628CD29F" w:rsidR="00CA0563" w:rsidRDefault="00D3685C" w:rsidP="00CA056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D3685C">
              <w:rPr>
                <w:rFonts w:ascii="Times New Roman" w:hAnsi="Times New Roman"/>
                <w:sz w:val="12"/>
                <w:szCs w:val="12"/>
                <w:lang w:val="en-GB"/>
              </w:rPr>
              <w:t>Multinomial regression demonstrated that physical stress was related to both injury and illness (range OR</w:t>
            </w:r>
            <w:r w:rsidR="00CA0563">
              <w:rPr>
                <w:rFonts w:ascii="Times New Roman" w:hAnsi="Times New Roman"/>
                <w:sz w:val="12"/>
                <w:szCs w:val="12"/>
                <w:lang w:val="en-GB"/>
              </w:rPr>
              <w:t>:</w:t>
            </w:r>
            <w:r w:rsidRPr="00D3685C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1.01</w:t>
            </w:r>
            <w:r w:rsidR="00CA0563"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D3685C">
              <w:rPr>
                <w:rFonts w:ascii="Times New Roman" w:hAnsi="Times New Roman"/>
                <w:sz w:val="12"/>
                <w:szCs w:val="12"/>
                <w:lang w:val="en-GB"/>
              </w:rPr>
              <w:t>2.59)</w:t>
            </w:r>
          </w:p>
          <w:p w14:paraId="5E072C21" w14:textId="4F791738" w:rsidR="00D3685C" w:rsidRPr="00BB22ED" w:rsidRDefault="00D3685C" w:rsidP="00CA056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D3685C">
              <w:rPr>
                <w:rFonts w:ascii="Times New Roman" w:hAnsi="Times New Roman"/>
                <w:sz w:val="12"/>
                <w:szCs w:val="12"/>
                <w:lang w:val="en-GB"/>
              </w:rPr>
              <w:t>Psychosocial stress and recovery were related the occurrence of illness (OR</w:t>
            </w:r>
            <w:r w:rsidR="00CA0563">
              <w:rPr>
                <w:rFonts w:ascii="Times New Roman" w:hAnsi="Times New Roman"/>
                <w:sz w:val="12"/>
                <w:szCs w:val="12"/>
                <w:lang w:val="en-GB"/>
              </w:rPr>
              <w:t>:</w:t>
            </w:r>
            <w:r w:rsidRPr="00D3685C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0.56 </w:t>
            </w:r>
            <w:r w:rsidR="00CA0563"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D3685C">
              <w:rPr>
                <w:rFonts w:ascii="Times New Roman" w:hAnsi="Times New Roman"/>
                <w:sz w:val="12"/>
                <w:szCs w:val="12"/>
                <w:lang w:val="en-GB"/>
              </w:rPr>
              <w:t>2.27)</w:t>
            </w:r>
          </w:p>
        </w:tc>
      </w:tr>
      <w:tr w:rsidR="008166D7" w:rsidRPr="00BB22ED" w14:paraId="0A178831" w14:textId="77777777" w:rsidTr="008166D7">
        <w:tc>
          <w:tcPr>
            <w:tcW w:w="881" w:type="dxa"/>
          </w:tcPr>
          <w:p w14:paraId="1BCA8669" w14:textId="7CC46AC8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Gleeson et al 2012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HbGVlc29uPC9BdXRob3I+PFllYXI+MjAxMjwvWWVhcj48
UmVjTnVtPjE4MDIyPC9SZWNOdW0+PERpc3BsYXlUZXh0PlsxMl08L0Rpc3BsYXlUZXh0PjxyZWNv
cmQ+PHJlYy1udW1iZXI+MTgwMjI8L3JlYy1udW1iZXI+PGZvcmVpZ24ta2V5cz48a2V5IGFwcD0i
RU4iIGRiLWlkPSJ3ZHZwMjB2YTUwZnhyaWVzNXAycHp0dDM1MHZkcjkyMDlmdGYiIHRpbWVzdGFt
cD0iMTM1MTc2ODE0NSI+MTgwMjI8L2tleT48L2ZvcmVpZ24ta2V5cz48cmVmLXR5cGUgbmFtZT0i
Sm91cm5hbCBBcnRpY2xlIj4xNzwvcmVmLXR5cGU+PGNvbnRyaWJ1dG9ycz48YXV0aG9ycz48YXV0
aG9yPkdsZWVzb24sIE0uPC9hdXRob3I+PGF1dGhvcj5CaXNob3AsIE4uPC9hdXRob3I+PGF1dGhv
cj5PbGl2ZWlyYSwgTS48L2F1dGhvcj48YXV0aG9yPk1jQ2F1bGV5LCBULjwvYXV0aG9yPjxhdXRo
b3I+VGF1bGVyLCBQLjwvYXV0aG9yPjxhdXRob3I+TXVoYW1hZCwgQS4gUy48L2F1dGhvcj48L2F1
dGhvcnM+PC9jb250cmlidXRvcnM+PGF1dGgtYWRkcmVzcz5TY2hvb2wgb2YgU3BvcnQsIEV4ZXJj
aXNlIGFuZCBIZWFsdGggU2NpZW5jZXMsIExvdWdoYm9yb3VnaCBVbml2ZXJzaXR5LCBMZWljZXN0
ZXJzaGlyZSwgVUsuIG0uZ2xlZXNvbkBsYm9yby5hYy51azwvYXV0aC1hZGRyZXNzPjx0aXRsZXM+
PHRpdGxlPlJlc3BpcmF0b3J5IGluZmVjdGlvbiByaXNrIGluIGF0aGxldGVzOiBhc3NvY2lhdGlv
biB3aXRoIGFudGlnZW4tc3RpbXVsYXRlZCBJTC0xMCBwcm9kdWN0aW9uIGFuZCBzYWxpdmFyeSBJ
Z0Egc2VjcmV0aW9uPC90aXRsZT48c2Vjb25kYXJ5LXRpdGxlPlNjYW5kaW5hdmlhbiBqb3VybmFs
IG9mIG1lZGljaW5lICZhbXA7IHNjaWVuY2UgaW4gc3BvcnRzPC9zZWNvbmRhcnktdGl0bGU+PGFs
dC10aXRsZT5TY2FuZCBKIE1lZCBTY2kgU3BvcnRzPC9hbHQtdGl0bGU+PC90aXRsZXM+PHBlcmlv
ZGljYWw+PGZ1bGwtdGl0bGU+U2NhbmRpbmF2aWFuIGpvdXJuYWwgb2YgbWVkaWNpbmUgJmFtcDsg
c2NpZW5jZSBpbiBzcG9ydHM8L2Z1bGwtdGl0bGU+PC9wZXJpb2RpY2FsPjxhbHQtcGVyaW9kaWNh
bD48ZnVsbC10aXRsZT5TY2FuZCBKIE1lZCBTY2kgU3BvcnRzPC9mdWxsLXRpdGxlPjwvYWx0LXBl
cmlvZGljYWw+PHBhZ2VzPjQxMC03PC9wYWdlcz48dm9sdW1lPjIyPC92b2x1bWU+PG51bWJlcj4z
PC9udW1iZXI+PGVkaXRpb24+MjAxMS8wMy8xMDwvZWRpdGlvbj48a2V5d29yZHM+PGtleXdvcmQ+
Qmxvb2QgQ2VsbCBDb3VudDwva2V5d29yZD48a2V5d29yZD5EaXNlYXNlIFN1c2NlcHRpYmlsaXR5
PC9rZXl3b3JkPjxrZXl3b3JkPkZlbWFsZTwva2V5d29yZD48a2V5d29yZD5IdW1hbnM8L2tleXdv
cmQ+PGtleXdvcmQ+SW1tdW5vZ2xvYnVsaW4gQSwgU2VjcmV0b3J5LyppbW11bm9sb2d5L21ldGFi
b2xpc208L2tleXdvcmQ+PGtleXdvcmQ+SW50ZXJmZXJvbi1nYW1tYS9pbW11bm9sb2d5L21ldGFi
b2xpc208L2tleXdvcmQ+PGtleXdvcmQ+SW50ZXJsZXVraW4tMS9pbW11bm9sb2d5L21ldGFib2xp
c208L2tleXdvcmQ+PGtleXdvcmQ+SW50ZXJsZXVraW4tMTAvKmltbXVub2xvZ3kvbWV0YWJvbGlz
bTwva2V5d29yZD48a2V5d29yZD5JbnRlcmxldWtpbi0yL2ltbXVub2xvZ3kvbWV0YWJvbGlzbTwv
a2V5d29yZD48a2V5d29yZD5JbnRlcmxldWtpbi00L2ltbXVub2xvZ3kvbWV0YWJvbGlzbTwva2V5
d29yZD48a2V5d29yZD5JbnRlcmxldWtpbi02L2ltbXVub2xvZ3kvbWV0YWJvbGlzbTwva2V5d29y
ZD48a2V5d29yZD5JbnRlcmxldWtpbi04L2ltbXVub2xvZ3kvbWV0YWJvbGlzbTwva2V5d29yZD48
a2V5d29yZD5JbnRlcnZpZXdzIGFzIFRvcGljPC9rZXl3b3JkPjxrZXl3b3JkPk1hbGU8L2tleXdv
cmQ+PGtleXdvcmQ+UXVlc3Rpb25uYWlyZXM8L2tleXdvcmQ+PGtleXdvcmQ+UmVzcGlyYXRvcnkg
VHJhY3QgSW5mZWN0aW9ucy8qaW1tdW5vbG9neS9tZXRhYm9saXNtPC9rZXl3b3JkPjxrZXl3b3Jk
PlJpc2s8L2tleXdvcmQ+PGtleXdvcmQ+U2FsaXZhLyppbW11bm9sb2d5L21ldGFib2xpc208L2tl
eXdvcmQ+PGtleXdvcmQ+U2Vhc29uczwva2V5d29yZD48a2V5d29yZD5TZXZlcml0eSBvZiBJbGxu
ZXNzIEluZGV4PC9rZXl3b3JkPjxrZXl3b3JkPlR1bW9yIE5lY3Jvc2lzIEZhY3Rvci1hbHBoYS9p
bW11bm9sb2d5L21ldGFib2xpc208L2tleXdvcmQ+PGtleXdvcmQ+WW91bmcgQWR1bHQ8L2tleXdv
cmQ+PC9rZXl3b3Jkcz48ZGF0ZXM+PHllYXI+MjAxMjwveWVhcj48cHViLWRhdGVzPjxkYXRlPkp1
bjwvZGF0ZT48L3B1Yi1kYXRlcz48L2RhdGVzPjxpc2JuPjE2MDAtMDgzOCAoRWxlY3Ryb25pYykm
I3hEOzA5MDUtNzE4OCAoTGlua2luZyk8L2lzYm4+PGFjY2Vzc2lvbi1udW0+MjEzODUyMTg8L2Fj
Y2Vzc2lvbi1udW0+PHdvcmstdHlwZT5Db21wYXJhdGl2ZSBTdHVkeSYjeEQ7UmVzZWFyY2ggU3Vw
cG9ydCwgTm9uLVUuUy4gR292JmFwb3M7dDwvd29yay10eXBlPjx1cmxzPjxyZWxhdGVkLXVybHM+
PHVybD5odHRwOi8vd3d3Lm5jYmkubmxtLm5paC5nb3YvcHVibWVkLzIxMzg1MjE4PC91cmw+PC9y
ZWxhdGVkLXVybHM+PC91cmxzPjxlbGVjdHJvbmljLXJlc291cmNlLW51bT4xMC4xMTExL2ouMTYw
MC0wODM4LjIwMTAuMDEyNzIueDwvZWxlY3Ryb25pYy1yZXNvdXJjZS1udW0+PGxhbmd1YWdlPmVu
ZzwvbGFuZ3VhZ2U+PC9yZWNvcmQ+PC9DaXRlPjwvRW5kTm90ZT4A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HbGVlc29uPC9BdXRob3I+PFllYXI+MjAxMjwvWWVhcj48
UmVjTnVtPjE4MDIyPC9SZWNOdW0+PERpc3BsYXlUZXh0PlsxMl08L0Rpc3BsYXlUZXh0PjxyZWNv
cmQ+PHJlYy1udW1iZXI+MTgwMjI8L3JlYy1udW1iZXI+PGZvcmVpZ24ta2V5cz48a2V5IGFwcD0i
RU4iIGRiLWlkPSJ3ZHZwMjB2YTUwZnhyaWVzNXAycHp0dDM1MHZkcjkyMDlmdGYiIHRpbWVzdGFt
cD0iMTM1MTc2ODE0NSI+MTgwMjI8L2tleT48L2ZvcmVpZ24ta2V5cz48cmVmLXR5cGUgbmFtZT0i
Sm91cm5hbCBBcnRpY2xlIj4xNzwvcmVmLXR5cGU+PGNvbnRyaWJ1dG9ycz48YXV0aG9ycz48YXV0
aG9yPkdsZWVzb24sIE0uPC9hdXRob3I+PGF1dGhvcj5CaXNob3AsIE4uPC9hdXRob3I+PGF1dGhv
cj5PbGl2ZWlyYSwgTS48L2F1dGhvcj48YXV0aG9yPk1jQ2F1bGV5LCBULjwvYXV0aG9yPjxhdXRo
b3I+VGF1bGVyLCBQLjwvYXV0aG9yPjxhdXRob3I+TXVoYW1hZCwgQS4gUy48L2F1dGhvcj48L2F1
dGhvcnM+PC9jb250cmlidXRvcnM+PGF1dGgtYWRkcmVzcz5TY2hvb2wgb2YgU3BvcnQsIEV4ZXJj
aXNlIGFuZCBIZWFsdGggU2NpZW5jZXMsIExvdWdoYm9yb3VnaCBVbml2ZXJzaXR5LCBMZWljZXN0
ZXJzaGlyZSwgVUsuIG0uZ2xlZXNvbkBsYm9yby5hYy51azwvYXV0aC1hZGRyZXNzPjx0aXRsZXM+
PHRpdGxlPlJlc3BpcmF0b3J5IGluZmVjdGlvbiByaXNrIGluIGF0aGxldGVzOiBhc3NvY2lhdGlv
biB3aXRoIGFudGlnZW4tc3RpbXVsYXRlZCBJTC0xMCBwcm9kdWN0aW9uIGFuZCBzYWxpdmFyeSBJ
Z0Egc2VjcmV0aW9uPC90aXRsZT48c2Vjb25kYXJ5LXRpdGxlPlNjYW5kaW5hdmlhbiBqb3VybmFs
IG9mIG1lZGljaW5lICZhbXA7IHNjaWVuY2UgaW4gc3BvcnRzPC9zZWNvbmRhcnktdGl0bGU+PGFs
dC10aXRsZT5TY2FuZCBKIE1lZCBTY2kgU3BvcnRzPC9hbHQtdGl0bGU+PC90aXRsZXM+PHBlcmlv
ZGljYWw+PGZ1bGwtdGl0bGU+U2NhbmRpbmF2aWFuIGpvdXJuYWwgb2YgbWVkaWNpbmUgJmFtcDsg
c2NpZW5jZSBpbiBzcG9ydHM8L2Z1bGwtdGl0bGU+PC9wZXJpb2RpY2FsPjxhbHQtcGVyaW9kaWNh
bD48ZnVsbC10aXRsZT5TY2FuZCBKIE1lZCBTY2kgU3BvcnRzPC9mdWxsLXRpdGxlPjwvYWx0LXBl
cmlvZGljYWw+PHBhZ2VzPjQxMC03PC9wYWdlcz48dm9sdW1lPjIyPC92b2x1bWU+PG51bWJlcj4z
PC9udW1iZXI+PGVkaXRpb24+MjAxMS8wMy8xMDwvZWRpdGlvbj48a2V5d29yZHM+PGtleXdvcmQ+
Qmxvb2QgQ2VsbCBDb3VudDwva2V5d29yZD48a2V5d29yZD5EaXNlYXNlIFN1c2NlcHRpYmlsaXR5
PC9rZXl3b3JkPjxrZXl3b3JkPkZlbWFsZTwva2V5d29yZD48a2V5d29yZD5IdW1hbnM8L2tleXdv
cmQ+PGtleXdvcmQ+SW1tdW5vZ2xvYnVsaW4gQSwgU2VjcmV0b3J5LyppbW11bm9sb2d5L21ldGFi
b2xpc208L2tleXdvcmQ+PGtleXdvcmQ+SW50ZXJmZXJvbi1nYW1tYS9pbW11bm9sb2d5L21ldGFi
b2xpc208L2tleXdvcmQ+PGtleXdvcmQ+SW50ZXJsZXVraW4tMS9pbW11bm9sb2d5L21ldGFib2xp
c208L2tleXdvcmQ+PGtleXdvcmQ+SW50ZXJsZXVraW4tMTAvKmltbXVub2xvZ3kvbWV0YWJvbGlz
bTwva2V5d29yZD48a2V5d29yZD5JbnRlcmxldWtpbi0yL2ltbXVub2xvZ3kvbWV0YWJvbGlzbTwv
a2V5d29yZD48a2V5d29yZD5JbnRlcmxldWtpbi00L2ltbXVub2xvZ3kvbWV0YWJvbGlzbTwva2V5
d29yZD48a2V5d29yZD5JbnRlcmxldWtpbi02L2ltbXVub2xvZ3kvbWV0YWJvbGlzbTwva2V5d29y
ZD48a2V5d29yZD5JbnRlcmxldWtpbi04L2ltbXVub2xvZ3kvbWV0YWJvbGlzbTwva2V5d29yZD48
a2V5d29yZD5JbnRlcnZpZXdzIGFzIFRvcGljPC9rZXl3b3JkPjxrZXl3b3JkPk1hbGU8L2tleXdv
cmQ+PGtleXdvcmQ+UXVlc3Rpb25uYWlyZXM8L2tleXdvcmQ+PGtleXdvcmQ+UmVzcGlyYXRvcnkg
VHJhY3QgSW5mZWN0aW9ucy8qaW1tdW5vbG9neS9tZXRhYm9saXNtPC9rZXl3b3JkPjxrZXl3b3Jk
PlJpc2s8L2tleXdvcmQ+PGtleXdvcmQ+U2FsaXZhLyppbW11bm9sb2d5L21ldGFib2xpc208L2tl
eXdvcmQ+PGtleXdvcmQ+U2Vhc29uczwva2V5d29yZD48a2V5d29yZD5TZXZlcml0eSBvZiBJbGxu
ZXNzIEluZGV4PC9rZXl3b3JkPjxrZXl3b3JkPlR1bW9yIE5lY3Jvc2lzIEZhY3Rvci1hbHBoYS9p
bW11bm9sb2d5L21ldGFib2xpc208L2tleXdvcmQ+PGtleXdvcmQ+WW91bmcgQWR1bHQ8L2tleXdv
cmQ+PC9rZXl3b3Jkcz48ZGF0ZXM+PHllYXI+MjAxMjwveWVhcj48cHViLWRhdGVzPjxkYXRlPkp1
bjwvZGF0ZT48L3B1Yi1kYXRlcz48L2RhdGVzPjxpc2JuPjE2MDAtMDgzOCAoRWxlY3Ryb25pYykm
I3hEOzA5MDUtNzE4OCAoTGlua2luZyk8L2lzYm4+PGFjY2Vzc2lvbi1udW0+MjEzODUyMTg8L2Fj
Y2Vzc2lvbi1udW0+PHdvcmstdHlwZT5Db21wYXJhdGl2ZSBTdHVkeSYjeEQ7UmVzZWFyY2ggU3Vw
cG9ydCwgTm9uLVUuUy4gR292JmFwb3M7dDwvd29yay10eXBlPjx1cmxzPjxyZWxhdGVkLXVybHM+
PHVybD5odHRwOi8vd3d3Lm5jYmkubmxtLm5paC5nb3YvcHVibWVkLzIxMzg1MjE4PC91cmw+PC9y
ZWxhdGVkLXVybHM+PC91cmxzPjxlbGVjdHJvbmljLXJlc291cmNlLW51bT4xMC4xMTExL2ouMTYw
MC0wODM4LjIwMTAuMDEyNzIueDwvZWxlY3Ryb25pYy1yZXNvdXJjZS1udW0+PGxhbmd1YWdlPmVu
ZzwvbGFuZ3VhZ2U+PC9yZWNvcmQ+PC9DaXRlPjwvRW5kTm90ZT4A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2" w:tooltip="Gleeson, 2012 #18022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2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5FBF5C71" w14:textId="6A922906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09B5257B" w14:textId="40B21860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ndurance athletes (running, cycling, swimming, triathlon, team games, racquet sports)</w:t>
            </w:r>
          </w:p>
        </w:tc>
        <w:tc>
          <w:tcPr>
            <w:tcW w:w="876" w:type="dxa"/>
          </w:tcPr>
          <w:p w14:paraId="0B5DFDDC" w14:textId="77777777" w:rsidR="008166D7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80 </w:t>
            </w:r>
          </w:p>
          <w:p w14:paraId="6727EC07" w14:textId="143B2488" w:rsidR="008166D7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ecreational student athletes</w:t>
            </w:r>
          </w:p>
          <w:p w14:paraId="17DE197B" w14:textId="15B7D0EB" w:rsidR="008166D7" w:rsidRPr="00BB22ED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46, F=34</w:t>
            </w:r>
          </w:p>
          <w:p w14:paraId="1BD5D04E" w14:textId="61A5B5EA" w:rsidR="008166D7" w:rsidRPr="00BB22ED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35 years</w:t>
            </w:r>
          </w:p>
        </w:tc>
        <w:tc>
          <w:tcPr>
            <w:tcW w:w="850" w:type="dxa"/>
          </w:tcPr>
          <w:p w14:paraId="074FCCDA" w14:textId="5F7FF447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0D9981DD" w14:textId="26FEBF2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 months</w:t>
            </w:r>
          </w:p>
        </w:tc>
        <w:tc>
          <w:tcPr>
            <w:tcW w:w="1395" w:type="dxa"/>
          </w:tcPr>
          <w:p w14:paraId="610F0DCE" w14:textId="082E8A9A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weekly)</w:t>
            </w:r>
          </w:p>
          <w:p w14:paraId="7E7974A9" w14:textId="77777777" w:rsidR="008166D7" w:rsidRDefault="008166D7" w:rsidP="00D5063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loa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IPAC weekly)</w:t>
            </w:r>
          </w:p>
          <w:p w14:paraId="36757546" w14:textId="5320BE0B" w:rsidR="008166D7" w:rsidRDefault="008166D7" w:rsidP="00D5063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Blood samples for haematological and immune parameters</w:t>
            </w:r>
          </w:p>
          <w:p w14:paraId="2A278E01" w14:textId="49761E31" w:rsidR="008166D7" w:rsidRDefault="008166D7" w:rsidP="00D5063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aliva (IgA)</w:t>
            </w:r>
          </w:p>
          <w:p w14:paraId="1A5419CF" w14:textId="2E0E46FC" w:rsidR="008166D7" w:rsidRPr="00BB22ED" w:rsidRDefault="008166D7" w:rsidP="00D50635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16C1FBB3" w14:textId="4ACB2D5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6C18C5CD" w14:textId="31CCBED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A14D686" w14:textId="6F96815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70587B9E" w14:textId="7F7B476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1A2A767A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3A17784F" w14:textId="53710EA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2E67066E" w14:textId="33F4316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2E20BD5" w14:textId="5ABD620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1C3214D7" w14:textId="379D704D" w:rsidR="008166D7" w:rsidRDefault="008166D7" w:rsidP="004B7E6D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llness-prone athletes (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n=24;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&gt;3 URS episodes in 4 mo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nth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) had highe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ab/>
              <w:t xml:space="preserve"> training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load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than 30 healthy athletes (0 URS in 4 mo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nth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7959D8AE" w14:textId="2DEA0C65" w:rsidR="008166D7" w:rsidRPr="00BB22ED" w:rsidRDefault="008166D7" w:rsidP="003424D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llness-prone athletes (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n=24;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&gt;3 URS episodes in 4 mo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nth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) had higher </w:t>
            </w: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IgASR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than 30 healthy athletes (0 URS in 4 mo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nth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</w:tc>
      </w:tr>
      <w:tr w:rsidR="008166D7" w:rsidRPr="00BB22ED" w14:paraId="2C6692CD" w14:textId="77777777" w:rsidTr="008166D7">
        <w:tc>
          <w:tcPr>
            <w:tcW w:w="881" w:type="dxa"/>
          </w:tcPr>
          <w:p w14:paraId="01708592" w14:textId="339AD49B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Cunniffe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11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DdW5uaWZmZTwvQXV0aG9yPjxZZWFyPjIwMTE8L1llYXI+
PFJlY051bT4xNjMyMjwvUmVjTnVtPjxEaXNwbGF5VGV4dD5bMTNdPC9EaXNwbGF5VGV4dD48cmVj
b3JkPjxyZWMtbnVtYmVyPjE2MzIyPC9yZWMtbnVtYmVyPjxmb3JlaWduLWtleXM+PGtleSBhcHA9
IkVOIiBkYi1pZD0id2R2cDIwdmE1MGZ4cmllczVwMnB6dHQzNTB2ZHI5MjA5ZnRmIiB0aW1lc3Rh
bXA9IjEzMTE1OTY5ODAiPjE2MzIyPC9rZXk+PC9mb3JlaWduLWtleXM+PHJlZi10eXBlIG5hbWU9
IkpvdXJuYWwgQXJ0aWNsZSI+MTc8L3JlZi10eXBlPjxjb250cmlidXRvcnM+PGF1dGhvcnM+PGF1
dGhvcj5DdW5uaWZmZSwgQi48L2F1dGhvcj48YXV0aG9yPkdyaWZmaXRocywgSC48L2F1dGhvcj48
YXV0aG9yPlByb2N0b3IsIFcuPC9hdXRob3I+PGF1dGhvcj5EYXZpZXMsIEIuPC9hdXRob3I+PGF1
dGhvcj5CYWtlciwgSi4gUy48L2F1dGhvcj48YXV0aG9yPkpvbmVzLCBLLiBQLjwvYXV0aG9yPjwv
YXV0aG9ycz48L2NvbnRyaWJ1dG9ycz48YXV0aC1hZGRyZXNzPkRlcGFydG1lbnQgb2YgSGVhbHRo
LCBFeGVyY2lzZSwgU3BvcnQgYW5kIFNjaWVuY2UsIFVuaXZlcnNpdHkgb2YgR2xhbW9yZ2FuLCBX
YWxlcywgVW5pdGVkIEtpbmdkb20uIGJyaWFuY3VubmlmZmVAaG90bWFpbC5jb208L2F1dGgtYWRk
cmVzcz48dGl0bGVzPjx0aXRsZT5NdWNvc2FsIGltbXVuaXR5IGFuZCBpbGxuZXNzIGluY2lkZW5j
ZSBpbiBlbGl0ZSBydWdieSB1bmlvbiBwbGF5ZXJzIGFjcm9zcyBhIHNlYXNvbjwvdGl0bGU+PHNl
Y29uZGFyeS10aXRsZT5NZWRpY2luZSBhbmQgU2NpZW5jZSBpbiBTcG9ydHMgYW5kIEV4ZXJjaXNl
PC9zZWNvbmRhcnktdGl0bGU+PGFsdC10aXRsZT5NZWQgU2NpIFNwb3J0cyBFeGVyYzwvYWx0LXRp
dGxlPjwvdGl0bGVzPjxwZXJpb2RpY2FsPjxmdWxsLXRpdGxlPk1lZGljaW5lIGFuZCBTY2llbmNl
IGluIFNwb3J0cyBhbmQgRXhlcmNpc2U8L2Z1bGwtdGl0bGU+PC9wZXJpb2RpY2FsPjxhbHQtcGVy
aW9kaWNhbD48ZnVsbC10aXRsZT5NZWQgU2NpIFNwb3J0cyBFeGVyYzwvZnVsbC10aXRsZT48L2Fs
dC1wZXJpb2RpY2FsPjxwYWdlcz4zODgtOTc8L3BhZ2VzPjx2b2x1bWU+NDM8L3ZvbHVtZT48bnVt
YmVyPjM8L251bWJlcj48ZWRpdGlvbj4yMDEwLzA3LzE2PC9lZGl0aW9uPjxrZXl3b3Jkcz48a2V5
d29yZD5BZHVsdDwva2V5d29yZD48a2V5d29yZD5BdGhsZXRlcy9zdGF0aXN0aWNzICZhbXA7IG51
bWVyaWNhbCBkYXRhPC9rZXl3b3JkPjxrZXl3b3JkPipGb290YmFsbDwva2V5d29yZD48a2V5d29y
ZD5IZWFydCBSYXRlL3BoeXNpb2xvZ3k8L2tleXdvcmQ+PGtleXdvcmQ+SHVtYW5zPC9rZXl3b3Jk
PjxrZXl3b3JkPkh5ZHJvY29ydGlzb25lL2ltbXVub2xvZ3k8L2tleXdvcmQ+PGtleXdvcmQ+Kklt
bXVuaXR5LCBNdWNvc2FsPC9rZXl3b3JkPjxrZXl3b3JkPkltbXVub2dsb2J1bGluIEEsIFNlY3Jl
dG9yeS9pbW11bm9sb2d5PC9rZXl3b3JkPjxrZXl3b3JkPkluY2lkZW5jZTwva2V5d29yZD48a2V5
d29yZD5NYWxlPC9rZXl3b3JkPjxrZXl3b3JkPk11cmFtaWRhc2UvaW1tdW5vbG9neTwva2V5d29y
ZD48a2V5d29yZD5PeHlnZW4gQ29uc3VtcHRpb24vcGh5c2lvbG9neTwva2V5d29yZD48a2V5d29y
ZD5SZXNwaXJhdG9yeSBUcmFjdCBJbmZlY3Rpb25zLyplcGlkZW1pb2xvZ3k8L2tleXdvcmQ+PGtl
eXdvcmQ+U2FsaXZhL2ltbXVub2xvZ3k8L2tleXdvcmQ+PGtleXdvcmQ+WW91bmcgQWR1bHQ8L2tl
eXdvcmQ+PC9rZXl3b3Jkcz48ZGF0ZXM+PHllYXI+MjAxMTwveWVhcj48cHViLWRhdGVzPjxkYXRl
Pk1hcjwvZGF0ZT48L3B1Yi1kYXRlcz48L2RhdGVzPjxpc2JuPjE1MzAtMDMxNSAoRWxlY3Ryb25p
YykmI3hEOzAxOTUtOTEzMSAoTGlua2luZyk8L2lzYm4+PGFjY2Vzc2lvbi1udW0+MjA2MzE2Mzk8
L2FjY2Vzc2lvbi1udW0+PHVybHM+PHJlbGF0ZWQtdXJscz48dXJsPmh0dHA6Ly93d3cubmNiaS5u
bG0ubmloLmdvdi9wdWJtZWQvMjA2MzE2Mzk8L3VybD48L3JlbGF0ZWQtdXJscz48L3VybHM+PGVs
ZWN0cm9uaWMtcmVzb3VyY2UtbnVtPjEwLjEyNDkvTVNTLjBiMDEzZTMxODFlZjlkNmI8L2VsZWN0
cm9uaWMtcmVzb3VyY2UtbnVtPjxsYW5ndWFnZT5lbmc8L2xhbmd1YWdlPjwvcmVjb3JkPjwvQ2l0
ZT48L0VuZE5vdGU+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DdW5uaWZmZTwvQXV0aG9yPjxZZWFyPjIwMTE8L1llYXI+
PFJlY051bT4xNjMyMjwvUmVjTnVtPjxEaXNwbGF5VGV4dD5bMTNdPC9EaXNwbGF5VGV4dD48cmVj
b3JkPjxyZWMtbnVtYmVyPjE2MzIyPC9yZWMtbnVtYmVyPjxmb3JlaWduLWtleXM+PGtleSBhcHA9
IkVOIiBkYi1pZD0id2R2cDIwdmE1MGZ4cmllczVwMnB6dHQzNTB2ZHI5MjA5ZnRmIiB0aW1lc3Rh
bXA9IjEzMTE1OTY5ODAiPjE2MzIyPC9rZXk+PC9mb3JlaWduLWtleXM+PHJlZi10eXBlIG5hbWU9
IkpvdXJuYWwgQXJ0aWNsZSI+MTc8L3JlZi10eXBlPjxjb250cmlidXRvcnM+PGF1dGhvcnM+PGF1
dGhvcj5DdW5uaWZmZSwgQi48L2F1dGhvcj48YXV0aG9yPkdyaWZmaXRocywgSC48L2F1dGhvcj48
YXV0aG9yPlByb2N0b3IsIFcuPC9hdXRob3I+PGF1dGhvcj5EYXZpZXMsIEIuPC9hdXRob3I+PGF1
dGhvcj5CYWtlciwgSi4gUy48L2F1dGhvcj48YXV0aG9yPkpvbmVzLCBLLiBQLjwvYXV0aG9yPjwv
YXV0aG9ycz48L2NvbnRyaWJ1dG9ycz48YXV0aC1hZGRyZXNzPkRlcGFydG1lbnQgb2YgSGVhbHRo
LCBFeGVyY2lzZSwgU3BvcnQgYW5kIFNjaWVuY2UsIFVuaXZlcnNpdHkgb2YgR2xhbW9yZ2FuLCBX
YWxlcywgVW5pdGVkIEtpbmdkb20uIGJyaWFuY3VubmlmZmVAaG90bWFpbC5jb208L2F1dGgtYWRk
cmVzcz48dGl0bGVzPjx0aXRsZT5NdWNvc2FsIGltbXVuaXR5IGFuZCBpbGxuZXNzIGluY2lkZW5j
ZSBpbiBlbGl0ZSBydWdieSB1bmlvbiBwbGF5ZXJzIGFjcm9zcyBhIHNlYXNvbjwvdGl0bGU+PHNl
Y29uZGFyeS10aXRsZT5NZWRpY2luZSBhbmQgU2NpZW5jZSBpbiBTcG9ydHMgYW5kIEV4ZXJjaXNl
PC9zZWNvbmRhcnktdGl0bGU+PGFsdC10aXRsZT5NZWQgU2NpIFNwb3J0cyBFeGVyYzwvYWx0LXRp
dGxlPjwvdGl0bGVzPjxwZXJpb2RpY2FsPjxmdWxsLXRpdGxlPk1lZGljaW5lIGFuZCBTY2llbmNl
IGluIFNwb3J0cyBhbmQgRXhlcmNpc2U8L2Z1bGwtdGl0bGU+PC9wZXJpb2RpY2FsPjxhbHQtcGVy
aW9kaWNhbD48ZnVsbC10aXRsZT5NZWQgU2NpIFNwb3J0cyBFeGVyYzwvZnVsbC10aXRsZT48L2Fs
dC1wZXJpb2RpY2FsPjxwYWdlcz4zODgtOTc8L3BhZ2VzPjx2b2x1bWU+NDM8L3ZvbHVtZT48bnVt
YmVyPjM8L251bWJlcj48ZWRpdGlvbj4yMDEwLzA3LzE2PC9lZGl0aW9uPjxrZXl3b3Jkcz48a2V5
d29yZD5BZHVsdDwva2V5d29yZD48a2V5d29yZD5BdGhsZXRlcy9zdGF0aXN0aWNzICZhbXA7IG51
bWVyaWNhbCBkYXRhPC9rZXl3b3JkPjxrZXl3b3JkPipGb290YmFsbDwva2V5d29yZD48a2V5d29y
ZD5IZWFydCBSYXRlL3BoeXNpb2xvZ3k8L2tleXdvcmQ+PGtleXdvcmQ+SHVtYW5zPC9rZXl3b3Jk
PjxrZXl3b3JkPkh5ZHJvY29ydGlzb25lL2ltbXVub2xvZ3k8L2tleXdvcmQ+PGtleXdvcmQ+Kklt
bXVuaXR5LCBNdWNvc2FsPC9rZXl3b3JkPjxrZXl3b3JkPkltbXVub2dsb2J1bGluIEEsIFNlY3Jl
dG9yeS9pbW11bm9sb2d5PC9rZXl3b3JkPjxrZXl3b3JkPkluY2lkZW5jZTwva2V5d29yZD48a2V5
d29yZD5NYWxlPC9rZXl3b3JkPjxrZXl3b3JkPk11cmFtaWRhc2UvaW1tdW5vbG9neTwva2V5d29y
ZD48a2V5d29yZD5PeHlnZW4gQ29uc3VtcHRpb24vcGh5c2lvbG9neTwva2V5d29yZD48a2V5d29y
ZD5SZXNwaXJhdG9yeSBUcmFjdCBJbmZlY3Rpb25zLyplcGlkZW1pb2xvZ3k8L2tleXdvcmQ+PGtl
eXdvcmQ+U2FsaXZhL2ltbXVub2xvZ3k8L2tleXdvcmQ+PGtleXdvcmQ+WW91bmcgQWR1bHQ8L2tl
eXdvcmQ+PC9rZXl3b3Jkcz48ZGF0ZXM+PHllYXI+MjAxMTwveWVhcj48cHViLWRhdGVzPjxkYXRl
Pk1hcjwvZGF0ZT48L3B1Yi1kYXRlcz48L2RhdGVzPjxpc2JuPjE1MzAtMDMxNSAoRWxlY3Ryb25p
YykmI3hEOzAxOTUtOTEzMSAoTGlua2luZyk8L2lzYm4+PGFjY2Vzc2lvbi1udW0+MjA2MzE2Mzk8
L2FjY2Vzc2lvbi1udW0+PHVybHM+PHJlbGF0ZWQtdXJscz48dXJsPmh0dHA6Ly93d3cubmNiaS5u
bG0ubmloLmdvdi9wdWJtZWQvMjA2MzE2Mzk8L3VybD48L3JlbGF0ZWQtdXJscz48L3VybHM+PGVs
ZWN0cm9uaWMtcmVzb3VyY2UtbnVtPjEwLjEyNDkvTVNTLjBiMDEzZTMxODFlZjlkNmI8L2VsZWN0
cm9uaWMtcmVzb3VyY2UtbnVtPjxsYW5ndWFnZT5lbmc8L2xhbmd1YWdlPjwvcmVjb3JkPjwvQ2l0
ZT48L0VuZE5vdGU+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3" w:tooltip="Cunniffe, 2011 #16322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3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7951BB32" w14:textId="6553AE20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09589053" w14:textId="21E72EA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gby union</w:t>
            </w:r>
          </w:p>
        </w:tc>
        <w:tc>
          <w:tcPr>
            <w:tcW w:w="876" w:type="dxa"/>
          </w:tcPr>
          <w:p w14:paraId="0B311E16" w14:textId="77777777" w:rsidR="008166D7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31 </w:t>
            </w:r>
          </w:p>
          <w:p w14:paraId="0077488D" w14:textId="1D7ECDE0" w:rsidR="008166D7" w:rsidRPr="00BB22ED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lite </w:t>
            </w:r>
          </w:p>
          <w:p w14:paraId="3F1D3374" w14:textId="2E3428EB" w:rsidR="008166D7" w:rsidRPr="00BB22ED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Males</w:t>
            </w:r>
          </w:p>
          <w:p w14:paraId="7929ED36" w14:textId="126FBC9A" w:rsidR="008166D7" w:rsidRPr="00BB22ED" w:rsidRDefault="008166D7" w:rsidP="00A67B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0-34 years</w:t>
            </w:r>
          </w:p>
        </w:tc>
        <w:tc>
          <w:tcPr>
            <w:tcW w:w="850" w:type="dxa"/>
          </w:tcPr>
          <w:p w14:paraId="13C753EA" w14:textId="6D167318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0B867EC3" w14:textId="4C91DB41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1 months</w:t>
            </w:r>
          </w:p>
        </w:tc>
        <w:tc>
          <w:tcPr>
            <w:tcW w:w="1395" w:type="dxa"/>
          </w:tcPr>
          <w:p w14:paraId="49F81695" w14:textId="08C2A48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weekly) web-based diary</w:t>
            </w:r>
          </w:p>
          <w:p w14:paraId="7139A964" w14:textId="77777777" w:rsidR="008166D7" w:rsidRDefault="008166D7" w:rsidP="004A6D5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loa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RPE based, daily using web-based diary)</w:t>
            </w:r>
          </w:p>
          <w:p w14:paraId="63A996ED" w14:textId="3ED1DC7C" w:rsidR="008166D7" w:rsidRPr="00BB22ED" w:rsidRDefault="008166D7" w:rsidP="00D6440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aliva (IgA, cortisol)</w:t>
            </w:r>
          </w:p>
        </w:tc>
        <w:tc>
          <w:tcPr>
            <w:tcW w:w="589" w:type="dxa"/>
          </w:tcPr>
          <w:p w14:paraId="636EEED1" w14:textId="20AA099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19F49257" w14:textId="363DF25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6DD30DF" w14:textId="0185E3D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32FF9936" w14:textId="0881B35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7F31411C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149ACF2E" w14:textId="72C94E4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50A811BD" w14:textId="3066CF4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74B5A920" w14:textId="7E52FC5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6C7F4899" w14:textId="425A988C" w:rsidR="008166D7" w:rsidRPr="00BB22ED" w:rsidRDefault="008166D7" w:rsidP="000403BE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Peaks in URS incidence in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wer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preceded by periods of increased training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load (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intensity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</w:tc>
      </w:tr>
      <w:tr w:rsidR="008166D7" w:rsidRPr="00BB22ED" w14:paraId="44A8044E" w14:textId="77777777" w:rsidTr="008166D7">
        <w:tc>
          <w:tcPr>
            <w:tcW w:w="881" w:type="dxa"/>
          </w:tcPr>
          <w:p w14:paraId="077107C9" w14:textId="60D8AD8C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95589A">
              <w:rPr>
                <w:rFonts w:ascii="Times New Roman" w:hAnsi="Times New Roman"/>
                <w:sz w:val="12"/>
                <w:szCs w:val="12"/>
                <w:lang w:val="en-GB"/>
              </w:rPr>
              <w:t>Moreira et al 2011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sz w:val="12"/>
                <w:szCs w:val="12"/>
                <w:lang w:val="en-GB"/>
              </w:rPr>
              <w:instrText xml:space="preserve"> ADDIN EN.CITE &lt;EndNote&gt;&lt;Cite&gt;&lt;Author&gt;Moreira&lt;/Author&gt;&lt;Year&gt;2011&lt;/Year&gt;&lt;RecNum&gt;20645&lt;/RecNum&gt;&lt;DisplayText&gt;[14]&lt;/DisplayText&gt;&lt;record&gt;&lt;rec-number&gt;20645&lt;/rec-number&gt;&lt;foreign-keys&gt;&lt;key app="EN" db-id="wdvp20va50fxries5p2pztt350vdr9209ftf" timestamp="1453467408"&gt;20645&lt;/key&gt;&lt;/foreign-keys&gt;&lt;ref-type name="Journal Article"&gt;17&lt;/ref-type&gt;&lt;contributors&gt;&lt;authors&gt;&lt;author&gt;Moreira, A. Arsati,F. Lima-Arsati, Y. Simoes, A. De Araujo, V&lt;/author&gt;&lt;/authors&gt;&lt;/contributors&gt;&lt;titles&gt;&lt;title&gt;Monitoring Stress Tolerance and Occurrences of Upper Respiratory Illness in Basketball Players by Means of Psychometric Tools and Salivary Biomarkers&lt;/title&gt;&lt;secondary-title&gt;Stess and Health&lt;/secondary-title&gt;&lt;/titles&gt;&lt;periodical&gt;&lt;full-title&gt;Stess and Health&lt;/full-title&gt;&lt;/periodical&gt;&lt;pages&gt;e166-e172&lt;/pages&gt;&lt;volume&gt;27&lt;/volume&gt;&lt;dates&gt;&lt;year&gt;2011&lt;/year&gt;&lt;/dates&gt;&lt;urls&gt;&lt;/urls&gt;&lt;/record&gt;&lt;/Cite&gt;&lt;/EndNote&gt;</w:instrText>
            </w:r>
            <w:r w:rsidR="00AA7103">
              <w:rPr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noProof/>
                <w:sz w:val="12"/>
                <w:szCs w:val="12"/>
                <w:lang w:val="en-GB"/>
              </w:rPr>
              <w:t>[</w:t>
            </w:r>
            <w:hyperlink w:anchor="_ENREF_14" w:tooltip="Moreira, 2011 #20645" w:history="1">
              <w:r w:rsidR="00C02061">
                <w:rPr>
                  <w:noProof/>
                  <w:sz w:val="12"/>
                  <w:szCs w:val="12"/>
                  <w:lang w:val="en-GB"/>
                </w:rPr>
                <w:t>14</w:t>
              </w:r>
            </w:hyperlink>
            <w:r w:rsidR="00C02061">
              <w:rPr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17173C85" w14:textId="75AF9FD4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54D0B600" w14:textId="4031362F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Basketball</w:t>
            </w:r>
          </w:p>
        </w:tc>
        <w:tc>
          <w:tcPr>
            <w:tcW w:w="876" w:type="dxa"/>
          </w:tcPr>
          <w:p w14:paraId="016AAC76" w14:textId="77777777" w:rsidR="008166D7" w:rsidRDefault="008166D7" w:rsidP="00A203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5 </w:t>
            </w:r>
          </w:p>
          <w:p w14:paraId="6CA04736" w14:textId="47A45CFB" w:rsidR="008166D7" w:rsidRPr="00BB22ED" w:rsidRDefault="008166D7" w:rsidP="00A203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b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-elite</w:t>
            </w:r>
          </w:p>
          <w:p w14:paraId="6F781589" w14:textId="3B32CBFF" w:rsidR="008166D7" w:rsidRPr="00BB22ED" w:rsidRDefault="008166D7" w:rsidP="00A203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Males </w:t>
            </w:r>
          </w:p>
          <w:p w14:paraId="7B6042D4" w14:textId="20C7CEF0" w:rsidR="008166D7" w:rsidRPr="00BB22ED" w:rsidRDefault="008166D7" w:rsidP="00A203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21 years</w:t>
            </w:r>
          </w:p>
        </w:tc>
        <w:tc>
          <w:tcPr>
            <w:tcW w:w="850" w:type="dxa"/>
          </w:tcPr>
          <w:p w14:paraId="3249E3D6" w14:textId="1B93759F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WURSS-21 questionnair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e)</w:t>
            </w:r>
          </w:p>
        </w:tc>
        <w:tc>
          <w:tcPr>
            <w:tcW w:w="851" w:type="dxa"/>
          </w:tcPr>
          <w:p w14:paraId="0BB2C256" w14:textId="2C5A8803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4 weeks</w:t>
            </w:r>
          </w:p>
        </w:tc>
        <w:tc>
          <w:tcPr>
            <w:tcW w:w="1395" w:type="dxa"/>
          </w:tcPr>
          <w:p w14:paraId="6206A1F0" w14:textId="2EF5F119" w:rsidR="008166D7" w:rsidRDefault="008166D7" w:rsidP="0014327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WURS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 weekly</w:t>
            </w:r>
          </w:p>
          <w:p w14:paraId="2800B8CF" w14:textId="2498C85C" w:rsidR="008166D7" w:rsidRDefault="008166D7" w:rsidP="0014327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ad daily (DALDA, session-RPE)</w:t>
            </w:r>
          </w:p>
          <w:p w14:paraId="0CBC5B14" w14:textId="478BB5FC" w:rsidR="008166D7" w:rsidRPr="00BB22ED" w:rsidRDefault="008166D7" w:rsidP="0014327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Saliva (IgA, cortisol)</w:t>
            </w:r>
          </w:p>
        </w:tc>
        <w:tc>
          <w:tcPr>
            <w:tcW w:w="589" w:type="dxa"/>
          </w:tcPr>
          <w:p w14:paraId="141E69C7" w14:textId="2E2716D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Y</w:t>
            </w:r>
          </w:p>
        </w:tc>
        <w:tc>
          <w:tcPr>
            <w:tcW w:w="567" w:type="dxa"/>
          </w:tcPr>
          <w:p w14:paraId="26AC86C2" w14:textId="2CA32D3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188D7311" w14:textId="0B0A4FE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73CDA08B" w14:textId="25A912BD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395531B1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3C59ABD" w14:textId="624095C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5E1FA03C" w14:textId="62BDF6A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6C3A660A" w14:textId="242FF03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5BF08C1F" w14:textId="7FCE7682" w:rsidR="008166D7" w:rsidRPr="00BB22ED" w:rsidRDefault="008166D7" w:rsidP="00AD1A3F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ighest incidence of URS during 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k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with highest training load</w:t>
            </w:r>
          </w:p>
        </w:tc>
      </w:tr>
      <w:tr w:rsidR="008166D7" w:rsidRPr="00BB22ED" w14:paraId="7D612400" w14:textId="77777777" w:rsidTr="008166D7">
        <w:tc>
          <w:tcPr>
            <w:tcW w:w="881" w:type="dxa"/>
          </w:tcPr>
          <w:p w14:paraId="47465C0E" w14:textId="79AF0AC1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 xml:space="preserve">Matthews et al, 2010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Matthews&lt;/Author&gt;&lt;Year&gt;2010&lt;/Year&gt;&lt;RecNum&gt;20136&lt;/RecNum&gt;&lt;DisplayText&gt;[15]&lt;/DisplayText&gt;&lt;record&gt;&lt;rec-number&gt;20136&lt;/rec-number&gt;&lt;foreign-keys&gt;&lt;key app="EN" db-id="wdvp20va50fxries5p2pztt350vdr9209ftf" timestamp="1412859263"&gt;20136&lt;/key&gt;&lt;/foreign-keys&gt;&lt;ref-type name="Journal Article"&gt;17&lt;/ref-type&gt;&lt;contributors&gt;&lt;authors&gt;&lt;author&gt;Matthews, A.&lt;/author&gt;&lt;author&gt;Pyne, D.&lt;/author&gt;&lt;author&gt;Saunders, P.&lt;/author&gt;&lt;author&gt;Fallon, K.&lt;/author&gt;&lt;author&gt;Fricker, P.&lt;/author&gt;&lt;/authors&gt;&lt;/contributors&gt;&lt;auth-address&gt;Medical School, Australian National University, Canberra, ACT, Australia.&lt;/auth-address&gt;&lt;titles&gt;&lt;title&gt;A self-reported questionnaire for quantifying illness symptoms in elite athletes&lt;/title&gt;&lt;secondary-title&gt;Open Access J Sports Med&lt;/secondary-title&gt;&lt;alt-title&gt;Open access journal of sports medicine&lt;/alt-title&gt;&lt;/titles&gt;&lt;periodical&gt;&lt;full-title&gt;Open Access J Sports Med&lt;/full-title&gt;&lt;/periodical&gt;&lt;alt-periodical&gt;&lt;full-title&gt;Open Access journal of Sports Medicine&lt;/full-title&gt;&lt;/alt-periodical&gt;&lt;pages&gt;15-22&lt;/pages&gt;&lt;volume&gt;1&lt;/volume&gt;&lt;dates&gt;&lt;year&gt;2010&lt;/year&gt;&lt;/dates&gt;&lt;isbn&gt;1179-1543 (Electronic)&amp;#xD;1179-1543 (Linking)&lt;/isbn&gt;&lt;accession-num&gt;24198538&lt;/accession-num&gt;&lt;urls&gt;&lt;related-urls&gt;&lt;url&gt;http://www.ncbi.nlm.nih.gov/pubmed/24198538&lt;/url&gt;&lt;/related-urls&gt;&lt;/urls&gt;&lt;custom2&gt;3781850&lt;/custom2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5" w:tooltip="Matthews, 2010 #20136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5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71465A34" w14:textId="05766A9A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32FF63EB" w14:textId="5D665068" w:rsidR="008166D7" w:rsidRPr="00BB22ED" w:rsidRDefault="008166D7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unners</w:t>
            </w:r>
          </w:p>
        </w:tc>
        <w:tc>
          <w:tcPr>
            <w:tcW w:w="876" w:type="dxa"/>
          </w:tcPr>
          <w:p w14:paraId="12999897" w14:textId="1F3D81BC" w:rsidR="008166D7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5 (12 highly trained runners, 23 students)</w:t>
            </w:r>
          </w:p>
          <w:p w14:paraId="319DEF25" w14:textId="77777777" w:rsidR="008166D7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17, F=18</w:t>
            </w:r>
          </w:p>
          <w:p w14:paraId="0AA8FEEC" w14:textId="0B7FD099" w:rsidR="008166D7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10486154" w14:textId="5B681272" w:rsidR="008166D7" w:rsidRDefault="008166D7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ymptoms of illness</w:t>
            </w:r>
          </w:p>
        </w:tc>
        <w:tc>
          <w:tcPr>
            <w:tcW w:w="851" w:type="dxa"/>
          </w:tcPr>
          <w:p w14:paraId="43CA92D5" w14:textId="4DEF4AB6" w:rsidR="008166D7" w:rsidRPr="00BB22ED" w:rsidRDefault="008166D7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 months</w:t>
            </w:r>
          </w:p>
        </w:tc>
        <w:tc>
          <w:tcPr>
            <w:tcW w:w="1395" w:type="dxa"/>
          </w:tcPr>
          <w:p w14:paraId="308841B5" w14:textId="20E7DB39" w:rsidR="008166D7" w:rsidRDefault="008166D7" w:rsidP="009B542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pisodes (AIS self reported daily illness log) </w:t>
            </w:r>
          </w:p>
          <w:p w14:paraId="4D6FBB83" w14:textId="4844A0F0" w:rsidR="008166D7" w:rsidRPr="00BB22ED" w:rsidRDefault="008166D7" w:rsidP="009B542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ad (duration and intensity) daily</w:t>
            </w:r>
          </w:p>
        </w:tc>
        <w:tc>
          <w:tcPr>
            <w:tcW w:w="589" w:type="dxa"/>
          </w:tcPr>
          <w:p w14:paraId="52796B07" w14:textId="7011FC1C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170BCE9A" w14:textId="7D01AFC2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B01A25E" w14:textId="44C0B3C4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48BEC15F" w14:textId="77777777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590D2F74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69E25C17" w14:textId="795F18DE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2BF3CE3A" w14:textId="026F0D55" w:rsidR="008166D7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33B41D0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67863579" w14:textId="6676FCA2" w:rsidR="008166D7" w:rsidRDefault="008166D7" w:rsidP="00F2401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Frequency of illness episodes was similar in runners and controls</w:t>
            </w:r>
          </w:p>
          <w:p w14:paraId="7DC6BF0B" w14:textId="77777777" w:rsidR="008166D7" w:rsidRDefault="008166D7" w:rsidP="00F2401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duration and load was higher in runners</w:t>
            </w:r>
          </w:p>
          <w:p w14:paraId="0CB10032" w14:textId="4A6DB7FE" w:rsidR="008166D7" w:rsidRDefault="008166D7" w:rsidP="00F2401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unners who were prone to illness had marginally higher training loads</w:t>
            </w:r>
          </w:p>
        </w:tc>
      </w:tr>
      <w:tr w:rsidR="00C7312B" w:rsidRPr="00BB22ED" w14:paraId="34A5A354" w14:textId="77777777" w:rsidTr="008166D7">
        <w:tc>
          <w:tcPr>
            <w:tcW w:w="881" w:type="dxa"/>
          </w:tcPr>
          <w:p w14:paraId="0E712FE4" w14:textId="6BA2B2BD" w:rsidR="00C7312B" w:rsidRPr="00BB22ED" w:rsidRDefault="00C7312B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ain et al, 2010</w:t>
            </w:r>
            <w:r w:rsidR="00F07E94"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Main&lt;/Author&gt;&lt;Year&gt;2010&lt;/Year&gt;&lt;RecNum&gt;19726&lt;/RecNum&gt;&lt;DisplayText&gt;[16]&lt;/DisplayText&gt;&lt;record&gt;&lt;rec-number&gt;19726&lt;/rec-number&gt;&lt;foreign-keys&gt;&lt;key app="EN" db-id="wdvp20va50fxries5p2pztt350vdr9209ftf" timestamp="1412842798"&gt;19726&lt;/key&gt;&lt;/foreign-keys&gt;&lt;ref-type name="Journal Article"&gt;17&lt;/ref-type&gt;&lt;contributors&gt;&lt;authors&gt;&lt;author&gt;Main, L. C.&lt;/author&gt;&lt;author&gt;Landers, G. J.&lt;/author&gt;&lt;author&gt;Grove, J. R.&lt;/author&gt;&lt;author&gt;Dawson, B.&lt;/author&gt;&lt;author&gt;Goodman, C.&lt;/author&gt;&lt;/authors&gt;&lt;/contributors&gt;&lt;auth-address&gt;School of Sport Science, Exercise and Health, The University of Western Australia, Perth, Australia. lmain@iinet.net.au&lt;/auth-address&gt;&lt;titles&gt;&lt;title&gt;Training patterns and negative health outcomes in triathlon: longitudinal observations across a full competitive season&lt;/title&gt;&lt;secondary-title&gt;J Sports Med Phys Fitness&lt;/secondary-title&gt;&lt;alt-title&gt;The Journal of sports medicine and physical fitness&lt;/alt-title&gt;&lt;/titles&gt;&lt;periodical&gt;&lt;full-title&gt;J Sports Med Phys Fitness&lt;/full-title&gt;&lt;/periodical&gt;&lt;pages&gt;475-85&lt;/pages&gt;&lt;volume&gt;50&lt;/volume&gt;&lt;number&gt;4&lt;/number&gt;&lt;keywords&gt;&lt;keyword&gt;Adult&lt;/keyword&gt;&lt;keyword&gt;Affect&lt;/keyword&gt;&lt;keyword&gt;Athletes/psychology&lt;/keyword&gt;&lt;keyword&gt;Athletic Injuries/physiopathology&lt;/keyword&gt;&lt;keyword&gt;Female&lt;/keyword&gt;&lt;keyword&gt;Humans&lt;/keyword&gt;&lt;keyword&gt;Linear Models&lt;/keyword&gt;&lt;keyword&gt;Male&lt;/keyword&gt;&lt;keyword&gt;Physical Education and Training/*methods&lt;/keyword&gt;&lt;keyword&gt;Sports/*physiology/*psychology&lt;/keyword&gt;&lt;keyword&gt;Stress, Psychological/psychology&lt;/keyword&gt;&lt;/keywords&gt;&lt;dates&gt;&lt;year&gt;2010&lt;/year&gt;&lt;pub-dates&gt;&lt;date&gt;Dec&lt;/date&gt;&lt;/pub-dates&gt;&lt;/dates&gt;&lt;isbn&gt;0022-4707 (Print)&amp;#xD;0022-4707 (Linking)&lt;/isbn&gt;&lt;accession-num&gt;21178935&lt;/accession-num&gt;&lt;urls&gt;&lt;related-urls&gt;&lt;url&gt;http://www.ncbi.nlm.nih.gov/pubmed/21178935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6" w:tooltip="Main, 2010 #19726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6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274707B6" w14:textId="2EA224AA" w:rsidR="00C7312B" w:rsidRPr="00BB22ED" w:rsidRDefault="0099287D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6AFF8856" w14:textId="72CFC898" w:rsidR="00C7312B" w:rsidRPr="00BB22ED" w:rsidRDefault="00C7312B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iathletes</w:t>
            </w:r>
          </w:p>
        </w:tc>
        <w:tc>
          <w:tcPr>
            <w:tcW w:w="876" w:type="dxa"/>
          </w:tcPr>
          <w:p w14:paraId="681E466C" w14:textId="7309F76F" w:rsidR="00C7312B" w:rsidRDefault="00EE6471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0  (well trained, M=20; 27.1</w:t>
            </w:r>
            <w:r w:rsidRPr="00EE6471">
              <w:rPr>
                <w:rFonts w:ascii="Times New Roman" w:hAnsi="Times New Roman"/>
                <w:sz w:val="12"/>
                <w:szCs w:val="12"/>
                <w:u w:val="single"/>
                <w:lang w:val="en-GB"/>
              </w:rPr>
              <w:t>+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9.1 </w:t>
            </w:r>
            <w:r w:rsidR="004742DF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years; </w:t>
            </w:r>
            <w:r w:rsidR="004F0A10">
              <w:rPr>
                <w:rFonts w:ascii="Times New Roman" w:hAnsi="Times New Roman"/>
                <w:sz w:val="12"/>
                <w:szCs w:val="12"/>
                <w:lang w:val="en-GB"/>
              </w:rPr>
              <w:t>F=10</w:t>
            </w:r>
            <w:r w:rsidR="004742DF">
              <w:rPr>
                <w:rFonts w:ascii="Times New Roman" w:hAnsi="Times New Roman"/>
                <w:sz w:val="12"/>
                <w:szCs w:val="12"/>
                <w:lang w:val="en-GB"/>
              </w:rPr>
              <w:t>; 27.4</w:t>
            </w:r>
            <w:r w:rsidR="004742DF" w:rsidRPr="004742DF">
              <w:rPr>
                <w:rFonts w:ascii="Times New Roman" w:hAnsi="Times New Roman"/>
                <w:sz w:val="12"/>
                <w:szCs w:val="12"/>
                <w:u w:val="single"/>
                <w:lang w:val="en-GB"/>
              </w:rPr>
              <w:t>+</w:t>
            </w:r>
            <w:r w:rsidR="004742DF">
              <w:rPr>
                <w:rFonts w:ascii="Times New Roman" w:hAnsi="Times New Roman"/>
                <w:sz w:val="12"/>
                <w:szCs w:val="12"/>
                <w:lang w:val="en-GB"/>
              </w:rPr>
              <w:t>6.6 years</w:t>
            </w:r>
            <w:r w:rsidR="004F0A10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</w:tc>
        <w:tc>
          <w:tcPr>
            <w:tcW w:w="850" w:type="dxa"/>
          </w:tcPr>
          <w:p w14:paraId="6C808EC0" w14:textId="63D89A25" w:rsidR="00C7312B" w:rsidRDefault="0065534C" w:rsidP="0020485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episodes </w:t>
            </w:r>
          </w:p>
        </w:tc>
        <w:tc>
          <w:tcPr>
            <w:tcW w:w="851" w:type="dxa"/>
          </w:tcPr>
          <w:p w14:paraId="1AF13CB6" w14:textId="6875AAA5" w:rsidR="00C7312B" w:rsidRPr="00BB22ED" w:rsidRDefault="00DF5382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45 weeks</w:t>
            </w:r>
          </w:p>
        </w:tc>
        <w:tc>
          <w:tcPr>
            <w:tcW w:w="1395" w:type="dxa"/>
          </w:tcPr>
          <w:p w14:paraId="78951963" w14:textId="308EFC5A" w:rsidR="00C7312B" w:rsidRDefault="0020485E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 (10 point symptom and sign</w:t>
            </w:r>
            <w:r w:rsidR="00E50F9F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SAS)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checklist weekly</w:t>
            </w:r>
            <w:r w:rsidR="00E069C4">
              <w:rPr>
                <w:rFonts w:ascii="Times New Roman" w:hAnsi="Times New Roman"/>
                <w:sz w:val="12"/>
                <w:szCs w:val="12"/>
                <w:lang w:val="en-GB"/>
              </w:rPr>
              <w:t>; injuries weekly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04EACB4C" w14:textId="77777777" w:rsidR="0020485E" w:rsidRDefault="0020485E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raining load </w:t>
            </w:r>
            <w:r w:rsidR="00E069C4">
              <w:rPr>
                <w:rFonts w:ascii="Times New Roman" w:hAnsi="Times New Roman"/>
                <w:sz w:val="12"/>
                <w:szCs w:val="12"/>
                <w:lang w:val="en-GB"/>
              </w:rPr>
              <w:t>(weekly session number, duration, intensity</w:t>
            </w:r>
            <w:r w:rsidR="00247AEF">
              <w:rPr>
                <w:rFonts w:ascii="Times New Roman" w:hAnsi="Times New Roman"/>
                <w:sz w:val="12"/>
                <w:szCs w:val="12"/>
                <w:lang w:val="en-GB"/>
              </w:rPr>
              <w:t>, perceived effort)</w:t>
            </w:r>
          </w:p>
          <w:p w14:paraId="33B2C764" w14:textId="3E85CD2B" w:rsidR="00EB5E29" w:rsidRPr="00BB22ED" w:rsidRDefault="00EB5E29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sychological (stress, mood, training stress, burnout)</w:t>
            </w:r>
          </w:p>
        </w:tc>
        <w:tc>
          <w:tcPr>
            <w:tcW w:w="589" w:type="dxa"/>
          </w:tcPr>
          <w:p w14:paraId="6C9826C9" w14:textId="66625352" w:rsidR="00C7312B" w:rsidRDefault="00247AEF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2414D698" w14:textId="65235E8F" w:rsidR="00C7312B" w:rsidRDefault="00247AEF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E795C82" w14:textId="18EF71C3" w:rsidR="00C7312B" w:rsidRDefault="00247AEF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20DED885" w14:textId="77777777" w:rsidR="00C7312B" w:rsidRPr="00BB22ED" w:rsidRDefault="00C7312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025325F" w14:textId="77777777" w:rsidR="00C7312B" w:rsidRPr="00BB22ED" w:rsidRDefault="00C7312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E0A2800" w14:textId="11B451E7" w:rsidR="00C7312B" w:rsidRDefault="001C21A6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76AD5865" w14:textId="77777777" w:rsidR="00C7312B" w:rsidRDefault="00C7312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73251712" w14:textId="4DB6D3BF" w:rsidR="00C7312B" w:rsidRPr="00BB22ED" w:rsidRDefault="001C21A6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0AE666D0" w14:textId="77777777" w:rsidR="00C7312B" w:rsidRDefault="00E50F9F" w:rsidP="00811947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 illness episodes were significantly associated with </w:t>
            </w:r>
            <w:r w:rsidR="00720FD1">
              <w:rPr>
                <w:rFonts w:ascii="Times New Roman" w:hAnsi="Times New Roman"/>
                <w:sz w:val="12"/>
                <w:szCs w:val="12"/>
                <w:lang w:val="en-GB"/>
              </w:rPr>
              <w:t>increases in training factors (p&lt;0.05)</w:t>
            </w:r>
          </w:p>
          <w:p w14:paraId="367762FE" w14:textId="594155E2" w:rsidR="00720FD1" w:rsidRDefault="00720FD1" w:rsidP="00720FD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 illness episodes were significantly associated with </w:t>
            </w:r>
            <w:r w:rsidR="001D100B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psychological stresso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p&lt;0.0</w:t>
            </w:r>
            <w:r w:rsidR="001D100B">
              <w:rPr>
                <w:rFonts w:ascii="Times New Roman" w:hAnsi="Times New Roman"/>
                <w:sz w:val="12"/>
                <w:szCs w:val="12"/>
                <w:lang w:val="en-GB"/>
              </w:rPr>
              <w:t>01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70F2FB75" w14:textId="32770226" w:rsidR="00720FD1" w:rsidRDefault="001D100B" w:rsidP="00811947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Common symptoms of overtraining were significantly affected by increased </w:t>
            </w:r>
            <w:r w:rsidR="00452DC1">
              <w:rPr>
                <w:rFonts w:ascii="Times New Roman" w:hAnsi="Times New Roman"/>
                <w:sz w:val="12"/>
                <w:szCs w:val="12"/>
                <w:lang w:val="en-GB"/>
              </w:rPr>
              <w:t>training and psychological stressors (p&lt;0.001)</w:t>
            </w:r>
          </w:p>
        </w:tc>
      </w:tr>
      <w:tr w:rsidR="008166D7" w:rsidRPr="00BB22ED" w14:paraId="25EE63E1" w14:textId="77777777" w:rsidTr="008166D7">
        <w:tc>
          <w:tcPr>
            <w:tcW w:w="881" w:type="dxa"/>
          </w:tcPr>
          <w:p w14:paraId="575387DA" w14:textId="0E61439A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pence et al 2007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Spence&lt;/Author&gt;&lt;Year&gt;2007&lt;/Year&gt;&lt;RecNum&gt;20137&lt;/RecNum&gt;&lt;DisplayText&gt;[17]&lt;/DisplayText&gt;&lt;record&gt;&lt;rec-number&gt;20137&lt;/rec-number&gt;&lt;foreign-keys&gt;&lt;key app="EN" db-id="wdvp20va50fxries5p2pztt350vdr9209ftf" timestamp="1412859263"&gt;20137&lt;/key&gt;&lt;/foreign-keys&gt;&lt;ref-type name="Journal Article"&gt;17&lt;/ref-type&gt;&lt;contributors&gt;&lt;authors&gt;&lt;author&gt;Spence, L.&lt;/author&gt;&lt;author&gt;Brown, W. J.&lt;/author&gt;&lt;author&gt;Pyne, D. B.&lt;/author&gt;&lt;author&gt;Nissen, M. D.&lt;/author&gt;&lt;author&gt;Sloots, T. P.&lt;/author&gt;&lt;author&gt;McCormack, J. G.&lt;/author&gt;&lt;author&gt;Locke, A. S.&lt;/author&gt;&lt;author&gt;Fricker, P. A.&lt;/author&gt;&lt;/authors&gt;&lt;/contributors&gt;&lt;auth-address&gt;School of Human Movement Studies, The University of Queensland, Brisbane, Australia. Lspence@hms.up.edu.au&lt;/auth-address&gt;&lt;titles&gt;&lt;title&gt;Incidence, etiology, and symptomatology of upper respiratory illness in elite athletes&lt;/title&gt;&lt;secondary-title&gt;Med Sci Sports Exerc&lt;/secondary-title&gt;&lt;alt-title&gt;Medicine and science in sports and exercise&lt;/alt-title&gt;&lt;/titles&gt;&lt;periodical&gt;&lt;full-title&gt;Med Sci Sports Exerc&lt;/full-title&gt;&lt;/periodical&gt;&lt;alt-periodical&gt;&lt;full-title&gt;Medicine and Science in Sports and Exercise&lt;/full-title&gt;&lt;/alt-periodical&gt;&lt;pages&gt;577-86&lt;/pages&gt;&lt;volume&gt;39&lt;/volume&gt;&lt;number&gt;4&lt;/number&gt;&lt;keywords&gt;&lt;keyword&gt;Adolescent&lt;/keyword&gt;&lt;keyword&gt;Adult&lt;/keyword&gt;&lt;keyword&gt;Australia/epidemiology&lt;/keyword&gt;&lt;keyword&gt;Common Cold&lt;/keyword&gt;&lt;keyword&gt;Exercise&lt;/keyword&gt;&lt;keyword&gt;Female&lt;/keyword&gt;&lt;keyword&gt;Health Surveys&lt;/keyword&gt;&lt;keyword&gt;Humans&lt;/keyword&gt;&lt;keyword&gt;Male&lt;/keyword&gt;&lt;keyword&gt;Population Surveillance&lt;/keyword&gt;&lt;keyword&gt;Prospective Studies&lt;/keyword&gt;&lt;keyword&gt;*Respiratory Tract Infections/diagnosis/epidemiology/etiology&lt;/keyword&gt;&lt;keyword&gt;*Sports&lt;/keyword&gt;&lt;/keywords&gt;&lt;dates&gt;&lt;year&gt;2007&lt;/year&gt;&lt;pub-dates&gt;&lt;date&gt;Apr&lt;/date&gt;&lt;/pub-dates&gt;&lt;/dates&gt;&lt;isbn&gt;0195-9131 (Print)&amp;#xD;0195-9131 (Linking)&lt;/isbn&gt;&lt;accession-num&gt;17414793&lt;/accession-num&gt;&lt;urls&gt;&lt;related-urls&gt;&lt;url&gt;http://www.ncbi.nlm.nih.gov/pubmed/17414793&lt;/url&gt;&lt;/related-urls&gt;&lt;/urls&gt;&lt;electronic-resource-num&gt;10.1249/mss.0b013e31802e851a&lt;/electronic-resource-num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7" w:tooltip="Spence, 2007 #20137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7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5BCBE707" w14:textId="72303183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4EF76887" w14:textId="482FEBE6" w:rsidR="008166D7" w:rsidRPr="00BB22ED" w:rsidRDefault="008166D7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ndurance athlete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triathletes and cyclists) and sedentary controls</w:t>
            </w:r>
          </w:p>
        </w:tc>
        <w:tc>
          <w:tcPr>
            <w:tcW w:w="876" w:type="dxa"/>
          </w:tcPr>
          <w:p w14:paraId="61286B21" w14:textId="70D932C0" w:rsidR="008166D7" w:rsidRPr="00BB22ED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83 (32 elite athletes, 31 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creationally activ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, </w:t>
            </w:r>
          </w:p>
          <w:p w14:paraId="71B0AD27" w14:textId="33EDDDD1" w:rsidR="008166D7" w:rsidRPr="00BB22ED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0 sedentary control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3FD354D7" w14:textId="77777777" w:rsidR="008166D7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ale and female</w:t>
            </w:r>
          </w:p>
          <w:p w14:paraId="49DF5BF4" w14:textId="376411C8" w:rsidR="008166D7" w:rsidRPr="00BB22ED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34 years</w:t>
            </w:r>
          </w:p>
        </w:tc>
        <w:tc>
          <w:tcPr>
            <w:tcW w:w="850" w:type="dxa"/>
          </w:tcPr>
          <w:p w14:paraId="0A0ACA27" w14:textId="1F82E5A0" w:rsidR="008166D7" w:rsidRPr="00BB22ED" w:rsidRDefault="008166D7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WURSS-44 questionnaire)</w:t>
            </w:r>
          </w:p>
        </w:tc>
        <w:tc>
          <w:tcPr>
            <w:tcW w:w="851" w:type="dxa"/>
          </w:tcPr>
          <w:p w14:paraId="246C2A1D" w14:textId="150AF2E9" w:rsidR="008166D7" w:rsidRPr="00BB22ED" w:rsidRDefault="008166D7" w:rsidP="00EF72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5 months</w:t>
            </w:r>
          </w:p>
        </w:tc>
        <w:tc>
          <w:tcPr>
            <w:tcW w:w="1395" w:type="dxa"/>
          </w:tcPr>
          <w:p w14:paraId="2CEF9B32" w14:textId="4933217C" w:rsidR="008166D7" w:rsidRDefault="008166D7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WURS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 daily</w:t>
            </w:r>
          </w:p>
          <w:p w14:paraId="4998607F" w14:textId="3F002C2D" w:rsidR="008166D7" w:rsidRDefault="008166D7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ad daily (distance, duration, intensity)</w:t>
            </w:r>
          </w:p>
          <w:p w14:paraId="753A1049" w14:textId="77777777" w:rsidR="008166D7" w:rsidRDefault="008166D7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Nasopharyngeal throat swabs</w:t>
            </w:r>
          </w:p>
          <w:p w14:paraId="12EAD7EF" w14:textId="3A274C56" w:rsidR="008166D7" w:rsidRDefault="008166D7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aliva (IgA, cortisol)</w:t>
            </w:r>
          </w:p>
          <w:p w14:paraId="3A443A6F" w14:textId="77777777" w:rsidR="008166D7" w:rsidRDefault="008166D7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Blood (serology)</w:t>
            </w:r>
          </w:p>
          <w:p w14:paraId="3B3B4697" w14:textId="01CCBA69" w:rsidR="008166D7" w:rsidRPr="00BB22ED" w:rsidRDefault="008166D7" w:rsidP="001257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45BD56CA" w14:textId="7F01832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639D4233" w14:textId="7810916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34D6DF2" w14:textId="2EA8205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1579BFDA" w14:textId="6ADB709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47BC3ABE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13AE8F19" w14:textId="5224F19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61736D2B" w14:textId="6E564B6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44E40B3" w14:textId="2FC2DBB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6D4DEC3D" w14:textId="47AE4081" w:rsidR="008166D7" w:rsidRPr="00BB22ED" w:rsidRDefault="008166D7" w:rsidP="00811947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ncidence 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atio for 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 (elite athletes=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.5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,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ecreationally activ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=1,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edentary control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=1.9)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</w:tc>
      </w:tr>
      <w:tr w:rsidR="008166D7" w:rsidRPr="00BB22ED" w14:paraId="7A631E35" w14:textId="77777777" w:rsidTr="008166D7">
        <w:tc>
          <w:tcPr>
            <w:tcW w:w="881" w:type="dxa"/>
          </w:tcPr>
          <w:p w14:paraId="319B0F2D" w14:textId="22805809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kblom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06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Ekblom&lt;/Author&gt;&lt;Year&gt;2006&lt;/Year&gt;&lt;RecNum&gt;391&lt;/RecNum&gt;&lt;DisplayText&gt;[18]&lt;/DisplayText&gt;&lt;record&gt;&lt;rec-number&gt;391&lt;/rec-number&gt;&lt;foreign-keys&gt;&lt;key app="EN" db-id="wdvp20va50fxries5p2pztt350vdr9209ftf" timestamp="1290266668"&gt;391&lt;/key&gt;&lt;/foreign-keys&gt;&lt;ref-type name="Journal Article"&gt;17&lt;/ref-type&gt;&lt;contributors&gt;&lt;authors&gt;&lt;author&gt;Ekblom, B.&lt;/author&gt;&lt;author&gt;Ekblom, O.&lt;/author&gt;&lt;author&gt;Malm, C.&lt;/author&gt;&lt;/authors&gt;&lt;/contributors&gt;&lt;auth-address&gt;Astrand Laboratory, University College of Physical Education and Sports, Stockholm, Sweden. bjorn.ekblom@ihs.se&lt;/auth-address&gt;&lt;titles&gt;&lt;title&gt;Infectious episodes before and after a marathon race&lt;/title&gt;&lt;secondary-title&gt;Scand J Med Sci Sports&lt;/secondary-title&gt;&lt;/titles&gt;&lt;periodical&gt;&lt;full-title&gt;Scand J Med Sci Sports&lt;/full-title&gt;&lt;/periodical&gt;&lt;pages&gt;287-293&lt;/pages&gt;&lt;volume&gt;16&lt;/volume&gt;&lt;number&gt;4&lt;/number&gt;&lt;reprint-edition&gt;NOT IN FILE&lt;/reprint-edition&gt;&lt;keywords&gt;&lt;keyword&gt;analysis&lt;/keyword&gt;&lt;keyword&gt;Athletes&lt;/keyword&gt;&lt;keyword&gt;education&lt;/keyword&gt;&lt;keyword&gt;Exercise&lt;/keyword&gt;&lt;keyword&gt;Health&lt;/keyword&gt;&lt;keyword&gt;Health Status&lt;/keyword&gt;&lt;keyword&gt;Incidence&lt;/keyword&gt;&lt;keyword&gt;Infection&lt;/keyword&gt;&lt;keyword&gt;Laboratories&lt;/keyword&gt;&lt;keyword&gt;marathon&lt;/keyword&gt;&lt;keyword&gt;Nausea&lt;/keyword&gt;&lt;keyword&gt;Questionnaires&lt;/keyword&gt;&lt;keyword&gt;Regression Analysis&lt;/keyword&gt;&lt;keyword&gt;Running&lt;/keyword&gt;&lt;keyword&gt;Sports&lt;/keyword&gt;&lt;keyword&gt;Sweden&lt;/keyword&gt;&lt;keyword&gt;Time&lt;/keyword&gt;&lt;keyword&gt;training&lt;/keyword&gt;&lt;keyword&gt;Universities&lt;/keyword&gt;&lt;keyword&gt;Women&lt;/keyword&gt;&lt;/keywords&gt;&lt;dates&gt;&lt;year&gt;2006&lt;/year&gt;&lt;/dates&gt;&lt;urls&gt;&lt;related-urls&gt;&lt;url&gt;PM:16895535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8" w:tooltip="Ekblom, 2006 #391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8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76202090" w14:textId="44C27959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e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ospective cohort</w:t>
            </w:r>
          </w:p>
        </w:tc>
        <w:tc>
          <w:tcPr>
            <w:tcW w:w="652" w:type="dxa"/>
          </w:tcPr>
          <w:p w14:paraId="1FCBF4EC" w14:textId="0535443F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 (marathon)</w:t>
            </w:r>
          </w:p>
        </w:tc>
        <w:tc>
          <w:tcPr>
            <w:tcW w:w="876" w:type="dxa"/>
          </w:tcPr>
          <w:p w14:paraId="3EA2E8A2" w14:textId="28319CBC" w:rsidR="008166D7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694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unners </w:t>
            </w:r>
          </w:p>
          <w:p w14:paraId="1256A6E6" w14:textId="3910265E" w:rsidR="008166D7" w:rsidRPr="00BB22ED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1354, F=340</w:t>
            </w:r>
          </w:p>
          <w:p w14:paraId="1EC944EF" w14:textId="30754C77" w:rsidR="008166D7" w:rsidRPr="00BB22ED" w:rsidRDefault="008166D7" w:rsidP="00AA67C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65 years</w:t>
            </w:r>
          </w:p>
        </w:tc>
        <w:tc>
          <w:tcPr>
            <w:tcW w:w="850" w:type="dxa"/>
          </w:tcPr>
          <w:p w14:paraId="3EB7804A" w14:textId="457927DD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episodes (questionnaire) </w:t>
            </w:r>
          </w:p>
        </w:tc>
        <w:tc>
          <w:tcPr>
            <w:tcW w:w="851" w:type="dxa"/>
          </w:tcPr>
          <w:p w14:paraId="474AFD55" w14:textId="00FAE933" w:rsidR="008166D7" w:rsidRPr="00BB22ED" w:rsidRDefault="008166D7" w:rsidP="00AF52E4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 weeks</w:t>
            </w:r>
          </w:p>
        </w:tc>
        <w:tc>
          <w:tcPr>
            <w:tcW w:w="1395" w:type="dxa"/>
          </w:tcPr>
          <w:p w14:paraId="14AA9D7B" w14:textId="7F3DB021" w:rsidR="008166D7" w:rsidRPr="00BB22ED" w:rsidRDefault="008166D7" w:rsidP="0073630C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episode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(retrospectively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3 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k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befor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,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an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prospectively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3 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k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after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a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42.2-km rac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366DA838" w14:textId="352ACFAF" w:rsidR="008166D7" w:rsidRPr="00BB22ED" w:rsidRDefault="008166D7" w:rsidP="00FF0BF4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volume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km/week) (retrospective 6 months before the race)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questionnaire</w:t>
            </w:r>
          </w:p>
        </w:tc>
        <w:tc>
          <w:tcPr>
            <w:tcW w:w="589" w:type="dxa"/>
          </w:tcPr>
          <w:p w14:paraId="55997706" w14:textId="1FFFA4F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0AE95A85" w14:textId="15B82CC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25BA28F6" w14:textId="2D67F14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776EC6CC" w14:textId="611CB78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BA79C12" w14:textId="07A09D1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67F6361B" w14:textId="31D0E15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42CF8F8D" w14:textId="0FEA7D2D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043CE1E6" w14:textId="1FD74F9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38093737" w14:textId="2215BE4F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similar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pre-rac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17%) an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post-race (19%)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  <w:p w14:paraId="510E1363" w14:textId="02BD6115" w:rsidR="008166D7" w:rsidRPr="006100B9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pisodes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h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>igher post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>race in those who had pr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ce 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pisodes 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(33%)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vs. 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>those who did not have pr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ce 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pisodes </w:t>
            </w:r>
            <w:r w:rsidRPr="006100B9">
              <w:rPr>
                <w:rFonts w:ascii="Times New Roman" w:hAnsi="Times New Roman"/>
                <w:sz w:val="12"/>
                <w:szCs w:val="12"/>
                <w:lang w:val="en-GB"/>
              </w:rPr>
              <w:t>(16%)</w:t>
            </w:r>
          </w:p>
          <w:p w14:paraId="0FF70FA6" w14:textId="3133E07A" w:rsidR="008166D7" w:rsidRDefault="008166D7" w:rsidP="00136F8D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e-race 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volume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was not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elated to pr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or post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ce U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pisodes</w:t>
            </w:r>
          </w:p>
          <w:p w14:paraId="14B69540" w14:textId="54C23C8F" w:rsidR="008166D7" w:rsidRPr="00BB22ED" w:rsidRDefault="008166D7" w:rsidP="00D9475C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ounger age was a risk factor f</w:t>
            </w:r>
            <w:r w:rsidR="00D9475C">
              <w:rPr>
                <w:rFonts w:ascii="Times New Roman" w:hAnsi="Times New Roman"/>
                <w:sz w:val="12"/>
                <w:szCs w:val="12"/>
                <w:lang w:val="en-GB"/>
              </w:rPr>
              <w:t>or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pre-race URS episodes</w:t>
            </w:r>
          </w:p>
        </w:tc>
      </w:tr>
      <w:tr w:rsidR="008166D7" w:rsidRPr="00BB22ED" w14:paraId="19D9ECEF" w14:textId="77777777" w:rsidTr="008166D7">
        <w:tc>
          <w:tcPr>
            <w:tcW w:w="881" w:type="dxa"/>
          </w:tcPr>
          <w:p w14:paraId="730D963A" w14:textId="0CB15B2D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Novas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02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Novas&lt;/Author&gt;&lt;Year&gt;2002&lt;/Year&gt;&lt;RecNum&gt;6741&lt;/RecNum&gt;&lt;DisplayText&gt;[19]&lt;/DisplayText&gt;&lt;record&gt;&lt;rec-number&gt;6741&lt;/rec-number&gt;&lt;foreign-keys&gt;&lt;key app="EN" db-id="wdvp20va50fxries5p2pztt350vdr9209ftf" timestamp="1290266960"&gt;6741&lt;/key&gt;&lt;/foreign-keys&gt;&lt;ref-type name="Journal Article"&gt;17&lt;/ref-type&gt;&lt;contributors&gt;&lt;authors&gt;&lt;author&gt;Novas, A.&lt;/author&gt;&lt;author&gt;Rowbottom, D.&lt;/author&gt;&lt;author&gt;Jenkins, D.&lt;/author&gt;&lt;/authors&gt;&lt;/contributors&gt;&lt;auth-address&gt;School of Human Movement Studies, Queensland University of Technology, Brisbane, Australia. anovas2002@yahoo.com.au&lt;/auth-address&gt;&lt;titles&gt;&lt;title&gt;Total daily energy expenditure and incidence of upper respiratory tract infection symptoms in young females&lt;/title&gt;&lt;secondary-title&gt;Int J Sports Med&lt;/secondary-title&gt;&lt;/titles&gt;&lt;periodical&gt;&lt;full-title&gt;Int J Sports Med&lt;/full-title&gt;&lt;/periodical&gt;&lt;pages&gt;465-470&lt;/pages&gt;&lt;volume&gt;23&lt;/volume&gt;&lt;number&gt;7&lt;/number&gt;&lt;reprint-edition&gt;NOT IN FILE&lt;/reprint-edition&gt;&lt;keywords&gt;&lt;keyword&gt;Adolescent&lt;/keyword&gt;&lt;keyword&gt;Adult&lt;/keyword&gt;&lt;keyword&gt;Aged&lt;/keyword&gt;&lt;keyword&gt;Analysis of Variance&lt;/keyword&gt;&lt;keyword&gt;Article&lt;/keyword&gt;&lt;keyword&gt;Australia&lt;/keyword&gt;&lt;keyword&gt;Energy Metabolism&lt;/keyword&gt;&lt;keyword&gt;epidemiology&lt;/keyword&gt;&lt;keyword&gt;Exercise&lt;/keyword&gt;&lt;keyword&gt;Female&lt;/keyword&gt;&lt;keyword&gt;Human&lt;/keyword&gt;&lt;keyword&gt;IN&lt;/keyword&gt;&lt;keyword&gt;Incidence&lt;/keyword&gt;&lt;keyword&gt;Infection&lt;/keyword&gt;&lt;keyword&gt;Linear Models&lt;/keyword&gt;&lt;keyword&gt;methods&lt;/keyword&gt;&lt;keyword&gt;Movement&lt;/keyword&gt;&lt;keyword&gt;physical activity&lt;/keyword&gt;&lt;keyword&gt;physiology&lt;/keyword&gt;&lt;keyword&gt;physiopathology&lt;/keyword&gt;&lt;keyword&gt;PLAYERS&lt;/keyword&gt;&lt;keyword&gt;Queensland&lt;/keyword&gt;&lt;keyword&gt;RANGE&lt;/keyword&gt;&lt;keyword&gt;Respiratory Tract Infections&lt;/keyword&gt;&lt;keyword&gt;Risk Factors&lt;/keyword&gt;&lt;keyword&gt;Socioeconomic Factors&lt;/keyword&gt;&lt;keyword&gt;Technology&lt;/keyword&gt;&lt;keyword&gt;Tennis&lt;/keyword&gt;&lt;keyword&gt;training&lt;/keyword&gt;&lt;keyword&gt;Universities&lt;/keyword&gt;&lt;/keywords&gt;&lt;dates&gt;&lt;year&gt;2002&lt;/year&gt;&lt;/dates&gt;&lt;urls&gt;&lt;related-urls&gt;&lt;url&gt;PM:12402176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19" w:tooltip="Novas, 2002 #6741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19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6D371814" w14:textId="732B4C3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3609B6C3" w14:textId="255031EB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Wide range of physical activities in high school or university students</w:t>
            </w:r>
          </w:p>
        </w:tc>
        <w:tc>
          <w:tcPr>
            <w:tcW w:w="876" w:type="dxa"/>
          </w:tcPr>
          <w:p w14:paraId="2171B981" w14:textId="77777777" w:rsidR="008166D7" w:rsidRDefault="008166D7" w:rsidP="00D434D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31 </w:t>
            </w:r>
          </w:p>
          <w:p w14:paraId="3574BB25" w14:textId="7BC8B304" w:rsidR="008166D7" w:rsidRPr="00BB22ED" w:rsidRDefault="008166D7" w:rsidP="00D434D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Wide range of physical activity (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elite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tennis to non-athletic students)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  <w:p w14:paraId="317A62A6" w14:textId="3F2746A8" w:rsidR="008166D7" w:rsidRPr="00BB22ED" w:rsidRDefault="008166D7" w:rsidP="00D434D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Females</w:t>
            </w:r>
          </w:p>
          <w:p w14:paraId="30877CC1" w14:textId="0FADDAC0" w:rsidR="008166D7" w:rsidRPr="00BB22ED" w:rsidRDefault="008166D7" w:rsidP="000B7EF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4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-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21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years</w:t>
            </w:r>
          </w:p>
        </w:tc>
        <w:tc>
          <w:tcPr>
            <w:tcW w:w="850" w:type="dxa"/>
          </w:tcPr>
          <w:p w14:paraId="37EBBC6E" w14:textId="4FFD8416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592AE9F9" w14:textId="7181580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3 months</w:t>
            </w:r>
          </w:p>
        </w:tc>
        <w:tc>
          <w:tcPr>
            <w:tcW w:w="1395" w:type="dxa"/>
          </w:tcPr>
          <w:p w14:paraId="181D3582" w14:textId="7777777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daily)</w:t>
            </w:r>
          </w:p>
          <w:p w14:paraId="1AA2AF38" w14:textId="461C4AF8" w:rsidR="008166D7" w:rsidRDefault="008166D7" w:rsidP="007C44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3-day physical activity record (3 blocks of weekdays and 1 weekend day) (total daily energy expenditure)(quartiles)</w:t>
            </w:r>
          </w:p>
          <w:p w14:paraId="6DEFA2BC" w14:textId="31490F6F" w:rsidR="008166D7" w:rsidRDefault="008166D7" w:rsidP="007C44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Daily tennis training diary (tennis players sub-group)(session-RPE)</w:t>
            </w:r>
          </w:p>
          <w:p w14:paraId="22E3C1F4" w14:textId="24E866D2" w:rsidR="008166D7" w:rsidRPr="00BB22ED" w:rsidRDefault="008166D7" w:rsidP="007C445B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273ACC31" w14:textId="0C90260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FF0DDC0" w14:textId="4DF3912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 (sub-group)</w:t>
            </w:r>
          </w:p>
        </w:tc>
        <w:tc>
          <w:tcPr>
            <w:tcW w:w="851" w:type="dxa"/>
          </w:tcPr>
          <w:p w14:paraId="3FD1725A" w14:textId="14150F0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3A220A6A" w14:textId="32727B9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40FF84A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280428F6" w14:textId="1A47DB2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73841344" w14:textId="6B86A8B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227915B1" w14:textId="488D65B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16741B92" w14:textId="03CBE5F2" w:rsidR="008166D7" w:rsidRPr="00BB22ED" w:rsidRDefault="008166D7" w:rsidP="00B56F3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symptom index higher in low training load quartile but highest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in th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ighest training load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quartile</w:t>
            </w:r>
          </w:p>
        </w:tc>
      </w:tr>
      <w:tr w:rsidR="008166D7" w:rsidRPr="00BB22ED" w14:paraId="2EF1B960" w14:textId="77777777" w:rsidTr="008166D7">
        <w:tc>
          <w:tcPr>
            <w:tcW w:w="881" w:type="dxa"/>
          </w:tcPr>
          <w:p w14:paraId="6D82B1F8" w14:textId="48729B6E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Fahlman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&amp; Engels 2005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Fahlman&lt;/Author&gt;&lt;Year&gt;2005&lt;/Year&gt;&lt;RecNum&gt;20621&lt;/RecNum&gt;&lt;DisplayText&gt;[20]&lt;/DisplayText&gt;&lt;record&gt;&lt;rec-number&gt;20621&lt;/rec-number&gt;&lt;foreign-keys&gt;&lt;key app="EN" db-id="wdvp20va50fxries5p2pztt350vdr9209ftf" timestamp="1453033346"&gt;20621&lt;/key&gt;&lt;/foreign-keys&gt;&lt;ref-type name="Journal Article"&gt;17&lt;/ref-type&gt;&lt;contributors&gt;&lt;authors&gt;&lt;author&gt;Fahlman, M. M.&lt;/author&gt;&lt;author&gt;Engels, H. J.&lt;/author&gt;&lt;/authors&gt;&lt;/contributors&gt;&lt;auth-address&gt;Wayne State University, Detroit, MI 48202, USA. m.fahlman@wayne.edu&lt;/auth-address&gt;&lt;titles&gt;&lt;title&gt;Mucosal IgA and URTI in American college football players: a year longitudinal study&lt;/title&gt;&lt;secondary-title&gt;Med Sci Sports Exerc&lt;/secondary-title&gt;&lt;/titles&gt;&lt;periodical&gt;&lt;full-title&gt;Med Sci Sports Exerc&lt;/full-title&gt;&lt;/periodical&gt;&lt;pages&gt;374-80&lt;/pages&gt;&lt;volume&gt;37&lt;/volume&gt;&lt;number&gt;3&lt;/number&gt;&lt;keywords&gt;&lt;keyword&gt;Adult&lt;/keyword&gt;&lt;keyword&gt;Case-Control Studies&lt;/keyword&gt;&lt;keyword&gt;Football/*physiology&lt;/keyword&gt;&lt;keyword&gt;Humans&lt;/keyword&gt;&lt;keyword&gt;Immunoglobulin A/*metabolism&lt;/keyword&gt;&lt;keyword&gt;Longitudinal Studies&lt;/keyword&gt;&lt;keyword&gt;Male&lt;/keyword&gt;&lt;keyword&gt;Predictive Value of Tests&lt;/keyword&gt;&lt;keyword&gt;Regression Analysis&lt;/keyword&gt;&lt;keyword&gt;Respiratory Tract Infections/epidemiology/*immunology/*metabolism&lt;/keyword&gt;&lt;keyword&gt;Saliva/metabolism&lt;/keyword&gt;&lt;keyword&gt;Time Factors&lt;/keyword&gt;&lt;/keywords&gt;&lt;dates&gt;&lt;year&gt;2005&lt;/year&gt;&lt;pub-dates&gt;&lt;date&gt;Mar&lt;/date&gt;&lt;/pub-dates&gt;&lt;/dates&gt;&lt;isbn&gt;0195-9131 (Print)&amp;#xD;0195-9131 (Linking)&lt;/isbn&gt;&lt;accession-num&gt;15741834&lt;/accession-num&gt;&lt;urls&gt;&lt;related-urls&gt;&lt;url&gt;http://www.ncbi.nlm.nih.gov/pubmed/15741834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0" w:tooltip="Fahlman, 2005 #20621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0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253DE2DB" w14:textId="53B1353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Prospective cohort study</w:t>
            </w:r>
          </w:p>
        </w:tc>
        <w:tc>
          <w:tcPr>
            <w:tcW w:w="652" w:type="dxa"/>
          </w:tcPr>
          <w:p w14:paraId="19C62425" w14:textId="03591164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American football</w:t>
            </w:r>
          </w:p>
        </w:tc>
        <w:tc>
          <w:tcPr>
            <w:tcW w:w="876" w:type="dxa"/>
          </w:tcPr>
          <w:p w14:paraId="2E6EED70" w14:textId="5083D633" w:rsidR="008166D7" w:rsidRPr="00BB22ED" w:rsidRDefault="008166D7" w:rsidP="00D434D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00 (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75 college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footbal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laye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,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5 control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1D6296B8" w14:textId="77777777" w:rsidR="008166D7" w:rsidRPr="00BB22ED" w:rsidRDefault="008166D7" w:rsidP="00D434D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Males</w:t>
            </w:r>
          </w:p>
          <w:p w14:paraId="5162F0FE" w14:textId="7EC7CD81" w:rsidR="008166D7" w:rsidRPr="00BB22ED" w:rsidRDefault="008166D7" w:rsidP="00D434D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25 years</w:t>
            </w:r>
          </w:p>
        </w:tc>
        <w:tc>
          <w:tcPr>
            <w:tcW w:w="850" w:type="dxa"/>
          </w:tcPr>
          <w:p w14:paraId="06EC34C9" w14:textId="25C9AEAA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 (questionnaire)</w:t>
            </w:r>
          </w:p>
        </w:tc>
        <w:tc>
          <w:tcPr>
            <w:tcW w:w="851" w:type="dxa"/>
          </w:tcPr>
          <w:p w14:paraId="766E8657" w14:textId="485F21E3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2 months</w:t>
            </w:r>
          </w:p>
        </w:tc>
        <w:tc>
          <w:tcPr>
            <w:tcW w:w="1395" w:type="dxa"/>
          </w:tcPr>
          <w:p w14:paraId="1B81018E" w14:textId="5E11C4DA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questionnaire (weekly)</w:t>
            </w:r>
          </w:p>
          <w:p w14:paraId="5E5932BC" w14:textId="4E5EAF9E" w:rsidR="008166D7" w:rsidRDefault="008166D7" w:rsidP="00CD061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ining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physical activity questionnaires) (8 times in the 12 month period)</w:t>
            </w:r>
          </w:p>
          <w:p w14:paraId="066CA1E2" w14:textId="048FDD57" w:rsidR="008166D7" w:rsidRDefault="008166D7" w:rsidP="00CD061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and C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ompetition period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defined)</w:t>
            </w:r>
          </w:p>
          <w:p w14:paraId="594CA04E" w14:textId="407923EC" w:rsidR="008166D7" w:rsidRPr="00BB22ED" w:rsidRDefault="008166D7" w:rsidP="00CD061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aliva (IgA)</w:t>
            </w:r>
          </w:p>
        </w:tc>
        <w:tc>
          <w:tcPr>
            <w:tcW w:w="589" w:type="dxa"/>
          </w:tcPr>
          <w:p w14:paraId="127BAA1E" w14:textId="1E2B039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20622332" w14:textId="4C6D26F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361545D4" w14:textId="1C3D6B5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71CB2DD1" w14:textId="0C624EB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1D8D92E6" w14:textId="05BF628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10B7215" w14:textId="1A33EB4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499DDF54" w14:textId="54D5BD8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6B4D77A5" w14:textId="156E757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0E6CB036" w14:textId="77777777" w:rsidR="008166D7" w:rsidRDefault="008166D7" w:rsidP="003504B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ncidence of URS episodes h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igher during training/competition periods v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.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off-season </w:t>
            </w:r>
          </w:p>
          <w:p w14:paraId="4D16AF16" w14:textId="746086EF" w:rsidR="008166D7" w:rsidRPr="00BB22ED" w:rsidRDefault="008166D7" w:rsidP="00D9475C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URS episodes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associated with lower </w:t>
            </w: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SIgA</w:t>
            </w:r>
            <w:r w:rsidR="00D9475C">
              <w:rPr>
                <w:rFonts w:ascii="Times New Roman" w:hAnsi="Times New Roman"/>
                <w:sz w:val="12"/>
                <w:szCs w:val="12"/>
                <w:lang w:val="en-GB"/>
              </w:rPr>
              <w:t>SR</w:t>
            </w:r>
            <w:proofErr w:type="spellEnd"/>
          </w:p>
        </w:tc>
      </w:tr>
      <w:tr w:rsidR="008166D7" w:rsidRPr="00BB22ED" w14:paraId="0902C61B" w14:textId="77777777" w:rsidTr="008166D7">
        <w:tc>
          <w:tcPr>
            <w:tcW w:w="881" w:type="dxa"/>
          </w:tcPr>
          <w:p w14:paraId="75CBF0DF" w14:textId="1351670A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Fricker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 xml:space="preserve">2005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Fricker&lt;/Author&gt;&lt;Year&gt;2005&lt;/Year&gt;&lt;RecNum&gt;20590&lt;/RecNum&gt;&lt;DisplayText&gt;[21]&lt;/DisplayText&gt;&lt;record&gt;&lt;rec-number&gt;20590&lt;/rec-number&gt;&lt;foreign-keys&gt;&lt;key app="EN" db-id="wdvp20va50fxries5p2pztt350vdr9209ftf" timestamp="1452597088"&gt;20590&lt;/key&gt;&lt;/foreign-keys&gt;&lt;ref-type name="Journal Article"&gt;17&lt;/ref-type&gt;&lt;contributors&gt;&lt;authors&gt;&lt;author&gt;Fricker, P. A.&lt;/author&gt;&lt;author&gt;Pyne, D. B.&lt;/author&gt;&lt;author&gt;Saunders, P. U.&lt;/author&gt;&lt;author&gt;Cox, A. J.&lt;/author&gt;&lt;author&gt;Gleeson, M.&lt;/author&gt;&lt;author&gt;Telford, R. D.&lt;/author&gt;&lt;/authors&gt;&lt;/contributors&gt;&lt;auth-address&gt;Technical Direction, Australian Institute of Sport, Canberra, Australia. peter.fricker@ausport.gov.au&lt;/auth-address&gt;&lt;titles&gt;&lt;title&gt;Influence of training loads on patterns of illness in elite distance runners&lt;/title&gt;&lt;secondary-title&gt;Clin J Sport Med&lt;/secondary-title&gt;&lt;/titles&gt;&lt;periodical&gt;&lt;full-title&gt;Clin J Sport Med&lt;/full-title&gt;&lt;/periodical&gt;&lt;pages&gt;246-52&lt;/pages&gt;&lt;volume&gt;15&lt;/volume&gt;&lt;number&gt;4&lt;/number&gt;&lt;keywords&gt;&lt;keyword&gt;Adult&lt;/keyword&gt;&lt;keyword&gt;Cost of Illness&lt;/keyword&gt;&lt;keyword&gt;Humans&lt;/keyword&gt;&lt;keyword&gt;Longitudinal Studies&lt;/keyword&gt;&lt;keyword&gt;Male&lt;/keyword&gt;&lt;keyword&gt;New South Wales/epidemiology&lt;/keyword&gt;&lt;keyword&gt;Respiratory Tract Diseases/*epidemiology/etiology/*physiopathology&lt;/keyword&gt;&lt;keyword&gt;Running/*physiology&lt;/keyword&gt;&lt;keyword&gt;Task Performance and Analysis&lt;/keyword&gt;&lt;/keywords&gt;&lt;dates&gt;&lt;year&gt;2005&lt;/year&gt;&lt;pub-dates&gt;&lt;date&gt;Jul&lt;/date&gt;&lt;/pub-dates&gt;&lt;/dates&gt;&lt;isbn&gt;1050-642X (Print)&amp;#xD;1050-642X (Linking)&lt;/isbn&gt;&lt;accession-num&gt;16003039&lt;/accession-num&gt;&lt;urls&gt;&lt;related-urls&gt;&lt;url&gt;http://www.ncbi.nlm.nih.gov/pubmed/16003039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1" w:tooltip="Fricker, 2005 #20590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1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4BFEBD50" w14:textId="395778B3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 xml:space="preserve">Prospective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cohort</w:t>
            </w:r>
          </w:p>
        </w:tc>
        <w:tc>
          <w:tcPr>
            <w:tcW w:w="652" w:type="dxa"/>
          </w:tcPr>
          <w:p w14:paraId="0AFC2713" w14:textId="3F0E784C" w:rsidR="008166D7" w:rsidRPr="00BB22ED" w:rsidRDefault="008166D7" w:rsidP="00FC0C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Runne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(800m to marathon)</w:t>
            </w:r>
          </w:p>
        </w:tc>
        <w:tc>
          <w:tcPr>
            <w:tcW w:w="876" w:type="dxa"/>
          </w:tcPr>
          <w:p w14:paraId="02AFE151" w14:textId="77777777" w:rsidR="008166D7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 xml:space="preserve">20 </w:t>
            </w:r>
          </w:p>
          <w:p w14:paraId="33F67930" w14:textId="701E2C37" w:rsidR="008166D7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Elite (national and international level)</w:t>
            </w:r>
          </w:p>
          <w:p w14:paraId="50931D69" w14:textId="77777777" w:rsidR="008166D7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ale</w:t>
            </w:r>
          </w:p>
          <w:p w14:paraId="0F60E2BC" w14:textId="29760DC9" w:rsidR="008166D7" w:rsidRPr="00BB22ED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24</w:t>
            </w:r>
            <w:r w:rsidRPr="00D6130D">
              <w:rPr>
                <w:rFonts w:ascii="Times New Roman" w:hAnsi="Times New Roman"/>
                <w:sz w:val="12"/>
                <w:szCs w:val="12"/>
                <w:u w:val="single"/>
                <w:lang w:val="en-GB"/>
              </w:rPr>
              <w:t>+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3 years (</w:t>
            </w:r>
            <w:proofErr w:type="spellStart"/>
            <w:r>
              <w:rPr>
                <w:rFonts w:ascii="Times New Roman" w:hAnsi="Times New Roman"/>
                <w:sz w:val="12"/>
                <w:szCs w:val="12"/>
                <w:lang w:val="en-GB"/>
              </w:rPr>
              <w:t>mean</w:t>
            </w:r>
            <w:r w:rsidRPr="00D6130D">
              <w:rPr>
                <w:rFonts w:ascii="Times New Roman" w:hAnsi="Times New Roman"/>
                <w:sz w:val="12"/>
                <w:szCs w:val="12"/>
                <w:u w:val="single"/>
                <w:lang w:val="en-GB"/>
              </w:rPr>
              <w:t>+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SD</w:t>
            </w:r>
            <w:proofErr w:type="spellEnd"/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</w:tc>
        <w:tc>
          <w:tcPr>
            <w:tcW w:w="850" w:type="dxa"/>
          </w:tcPr>
          <w:p w14:paraId="712C0965" w14:textId="3767DC86" w:rsidR="008166D7" w:rsidRPr="00BB22ED" w:rsidRDefault="008166D7" w:rsidP="00FC0C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episodes  (questionnaire)</w:t>
            </w:r>
          </w:p>
        </w:tc>
        <w:tc>
          <w:tcPr>
            <w:tcW w:w="851" w:type="dxa"/>
          </w:tcPr>
          <w:p w14:paraId="5D175B20" w14:textId="0F585F7A" w:rsidR="008166D7" w:rsidRPr="00BB22ED" w:rsidRDefault="008166D7" w:rsidP="00FC0C2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4 months</w:t>
            </w:r>
          </w:p>
        </w:tc>
        <w:tc>
          <w:tcPr>
            <w:tcW w:w="1395" w:type="dxa"/>
          </w:tcPr>
          <w:p w14:paraId="57551E7C" w14:textId="77777777" w:rsidR="008166D7" w:rsidRDefault="008166D7" w:rsidP="00FB3EC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questionnaire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(daily)</w:t>
            </w:r>
          </w:p>
          <w:p w14:paraId="0C9AA277" w14:textId="77777777" w:rsidR="008166D7" w:rsidRDefault="008166D7" w:rsidP="00FB3EC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aining load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(weekly mileage and intensity)</w:t>
            </w:r>
          </w:p>
          <w:p w14:paraId="31D38924" w14:textId="6205B3C4" w:rsidR="008166D7" w:rsidRDefault="008166D7" w:rsidP="00FB3EC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erformance testing (start and end)</w:t>
            </w:r>
          </w:p>
          <w:p w14:paraId="29023828" w14:textId="14E89C13" w:rsidR="008166D7" w:rsidRPr="00BB22ED" w:rsidRDefault="008166D7" w:rsidP="00FB3EC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0ECC3DD7" w14:textId="3AB84BB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Y</w:t>
            </w:r>
          </w:p>
        </w:tc>
        <w:tc>
          <w:tcPr>
            <w:tcW w:w="567" w:type="dxa"/>
          </w:tcPr>
          <w:p w14:paraId="6FB6C0F6" w14:textId="4B3D518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DD195C6" w14:textId="0A6E25D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76B88988" w14:textId="07D1883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372DAD9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536D6C93" w14:textId="32226A1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4B72FD5B" w14:textId="6D4CD0A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786E6DA" w14:textId="0C5C494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57D3F08E" w14:textId="248BD5D8" w:rsidR="008166D7" w:rsidRPr="00BB22ED" w:rsidRDefault="008166D7" w:rsidP="00CE7704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URS episodes was not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associated with w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ekly training load </w:t>
            </w:r>
          </w:p>
        </w:tc>
      </w:tr>
      <w:tr w:rsidR="008166D7" w:rsidRPr="00BB22ED" w14:paraId="0CF55A67" w14:textId="77777777" w:rsidTr="008166D7">
        <w:tc>
          <w:tcPr>
            <w:tcW w:w="881" w:type="dxa"/>
          </w:tcPr>
          <w:p w14:paraId="79D61950" w14:textId="5DDACF61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Novas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2003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Ob3ZhczwvQXV0aG9yPjxZZWFyPjIwMDM8L1llYXI+PFJl
Y051bT42NzIzPC9SZWNOdW0+PERpc3BsYXlUZXh0PlsyMl08L0Rpc3BsYXlUZXh0PjxyZWNvcmQ+
PHJlYy1udW1iZXI+NjcyMzwvcmVjLW51bWJlcj48Zm9yZWlnbi1rZXlzPjxrZXkgYXBwPSJFTiIg
ZGItaWQ9IndkdnAyMHZhNTBmeHJpZXM1cDJwenR0MzUwdmRyOTIwOWZ0ZiIgdGltZXN0YW1wPSIx
MjkwMjY2OTU4Ij42NzIzPC9rZXk+PC9mb3JlaWduLWtleXM+PHJlZi10eXBlIG5hbWU9IkpvdXJu
YWwgQXJ0aWNsZSI+MTc8L3JlZi10eXBlPjxjb250cmlidXRvcnM+PGF1dGhvcnM+PGF1dGhvcj5O
b3ZhcywgQS4gTS48L2F1dGhvcj48YXV0aG9yPlJvd2JvdHRvbSwgRC4gRy48L2F1dGhvcj48YXV0
aG9yPkplbmtpbnMsIEQuIEcuPC9hdXRob3I+PC9hdXRob3JzPjwvY29udHJpYnV0b3JzPjxhdXRo
LWFkZHJlc3M+U2Nob29sIG9mIEh1bWFuIE1vdmVtZW50IFN0dWRpZXMsIFF1ZWVuc2xhbmQgVW5p
dmVyc2l0eSBvZiBUZWNobm9sb2d5LCBWaWN0b3JpYSBQYXJrIFJvYWQsIEtHIENhbXB1cywgQnJp
c2JhbmUsIFF1ZWVuc2xhbmQgNDA1OSwgQXVzdHJhbGlhLiBhbm92YXMyMDAyQHlhaG9vLmNvPC9h
dXRoLWFkZHJlc3M+PHRpdGxlcz48dGl0bGU+VGVubmlzLCBpbmNpZGVuY2Ugb2YgVVJUSSBhbmQg
c2FsaXZhcnkgSWdBPC90aXRsZT48c2Vjb25kYXJ5LXRpdGxlPkludCBKIFNwb3J0cyBNZWQ8L3Nl
Y29uZGFyeS10aXRsZT48L3RpdGxlcz48cGVyaW9kaWNhbD48ZnVsbC10aXRsZT5JbnQgSiBTcG9y
dHMgTWVkPC9mdWxsLXRpdGxlPjwvcGVyaW9kaWNhbD48cGFnZXM+MjIzLTIyOTwvcGFnZXM+PHZv
bHVtZT4yNDwvdm9sdW1lPjxudW1iZXI+MzwvbnVtYmVyPjxyZXByaW50LWVkaXRpb24+Tk9UIElO
IEZJTEU8L3JlcHJpbnQtZWRpdGlvbj48a2V5d29yZHM+PGtleXdvcmQ+QWRhcHRhdGlvbixQaHlz
aW9sb2dpY2FsPC9rZXl3b3JkPjxrZXl3b3JkPkFkb2xlc2NlbnQ8L2tleXdvcmQ+PGtleXdvcmQ+
QWR1bHQ8L2tleXdvcmQ+PGtleXdvcmQ+QU48L2tleXdvcmQ+PGtleXdvcmQ+YW5hbHlzaXM8L2tl
eXdvcmQ+PGtleXdvcmQ+QXJ0aWNsZTwva2V5d29yZD48a2V5d29yZD5BdGhsZXRlczwva2V5d29y
ZD48a2V5d29yZD5BdXN0cmFsaWE8L2tleXdvcmQ+PGtleXdvcmQ+QmlvbG9naWNhbCBNYXJrZXJz
PC9rZXl3b3JkPjxrZXl3b3JkPmNoZW1pc3RyeTwva2V5d29yZD48a2V5d29yZD5DbGluaWNhbCBU
cmlhbDwva2V5d29yZD48a2V5d29yZD5EVVJBVElPTjwva2V5d29yZD48a2V5d29yZD5lcGlkZW1p
b2xvZ3k8L2tleXdvcmQ+PGtleXdvcmQ+RXhlcmNpc2U8L2tleXdvcmQ+PGtleXdvcmQ+RmVtYWxl
PC9rZXl3b3JkPjxrZXl3b3JkPkh1bWFuPC9rZXl3b3JkPjxrZXl3b3JkPkltbXVub2dsb2J1bGlu
IEE8L2tleXdvcmQ+PGtleXdvcmQ+SW1tdW5vZ2xvYnVsaW4gQSxTZWNyZXRvcnk8L2tleXdvcmQ+
PGtleXdvcmQ+aW1tdW5vbG9neTwva2V5d29yZD48a2V5d29yZD5JTjwva2V5d29yZD48a2V5d29y
ZD5JbmNpZGVuY2U8L2tleXdvcmQ+PGtleXdvcmQ+SW5mZWN0aW9uPC9rZXl3b3JkPjxrZXl3b3Jk
Pm1ldGhvZHM8L2tleXdvcmQ+PGtleXdvcmQ+TW92ZW1lbnQ8L2tleXdvcmQ+PGtleXdvcmQ+UGh5
c2ljYWwgRWR1Y2F0aW9uIGFuZCBUcmFpbmluZzwva2V5d29yZD48a2V5d29yZD5waHlzaW9sb2d5
PC9rZXl3b3JkPjxrZXl3b3JkPlBMQVlFUlM8L2tleXdvcmQ+PGtleXdvcmQ+UXVlZW5zbGFuZDwv
a2V5d29yZD48a2V5d29yZD5SZXNwaXJhdG9yeSBUcmFjdCBJbmZlY3Rpb25zPC9rZXl3b3JkPjxr
ZXl3b3JkPlJpc2s8L2tleXdvcmQ+PGtleXdvcmQ+U2FsaXZhPC9rZXl3b3JkPjxrZXl3b3JkPnNl
Y3JldGlvbjwva2V5d29yZD48a2V5d29yZD5TdHJlc3M8L2tleXdvcmQ+PGtleXdvcmQ+VGVjaG5v
bG9neTwva2V5d29yZD48a2V5d29yZD5UZW5uaXM8L2tleXdvcmQ+PGtleXdvcmQ+VGltZTwva2V5
d29yZD48a2V5d29yZD50cmFpbmluZzwva2V5d29yZD48a2V5d29yZD5Vbml2ZXJzaXRpZXM8L2tl
eXdvcmQ+PGtleXdvcmQ+VmljdG9yaWE8L2tleXdvcmQ+PC9rZXl3b3Jkcz48ZGF0ZXM+PHllYXI+
MjAwMzwveWVhcj48L2RhdGVzPjx1cmxzPjxyZWxhdGVkLXVybHM+PHVybD5QTToxMjc0MDc0NDwv
dXJsPjwvcmVsYXRlZC11cmxzPjwvdXJscz48L3JlY29yZD48L0NpdGU+PC9FbmROb3RlPn=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Ob3ZhczwvQXV0aG9yPjxZZWFyPjIwMDM8L1llYXI+PFJl
Y051bT42NzIzPC9SZWNOdW0+PERpc3BsYXlUZXh0PlsyMl08L0Rpc3BsYXlUZXh0PjxyZWNvcmQ+
PHJlYy1udW1iZXI+NjcyMzwvcmVjLW51bWJlcj48Zm9yZWlnbi1rZXlzPjxrZXkgYXBwPSJFTiIg
ZGItaWQ9IndkdnAyMHZhNTBmeHJpZXM1cDJwenR0MzUwdmRyOTIwOWZ0ZiIgdGltZXN0YW1wPSIx
MjkwMjY2OTU4Ij42NzIzPC9rZXk+PC9mb3JlaWduLWtleXM+PHJlZi10eXBlIG5hbWU9IkpvdXJu
YWwgQXJ0aWNsZSI+MTc8L3JlZi10eXBlPjxjb250cmlidXRvcnM+PGF1dGhvcnM+PGF1dGhvcj5O
b3ZhcywgQS4gTS48L2F1dGhvcj48YXV0aG9yPlJvd2JvdHRvbSwgRC4gRy48L2F1dGhvcj48YXV0
aG9yPkplbmtpbnMsIEQuIEcuPC9hdXRob3I+PC9hdXRob3JzPjwvY29udHJpYnV0b3JzPjxhdXRo
LWFkZHJlc3M+U2Nob29sIG9mIEh1bWFuIE1vdmVtZW50IFN0dWRpZXMsIFF1ZWVuc2xhbmQgVW5p
dmVyc2l0eSBvZiBUZWNobm9sb2d5LCBWaWN0b3JpYSBQYXJrIFJvYWQsIEtHIENhbXB1cywgQnJp
c2JhbmUsIFF1ZWVuc2xhbmQgNDA1OSwgQXVzdHJhbGlhLiBhbm92YXMyMDAyQHlhaG9vLmNvPC9h
dXRoLWFkZHJlc3M+PHRpdGxlcz48dGl0bGU+VGVubmlzLCBpbmNpZGVuY2Ugb2YgVVJUSSBhbmQg
c2FsaXZhcnkgSWdBPC90aXRsZT48c2Vjb25kYXJ5LXRpdGxlPkludCBKIFNwb3J0cyBNZWQ8L3Nl
Y29uZGFyeS10aXRsZT48L3RpdGxlcz48cGVyaW9kaWNhbD48ZnVsbC10aXRsZT5JbnQgSiBTcG9y
dHMgTWVkPC9mdWxsLXRpdGxlPjwvcGVyaW9kaWNhbD48cGFnZXM+MjIzLTIyOTwvcGFnZXM+PHZv
bHVtZT4yNDwvdm9sdW1lPjxudW1iZXI+MzwvbnVtYmVyPjxyZXByaW50LWVkaXRpb24+Tk9UIElO
IEZJTEU8L3JlcHJpbnQtZWRpdGlvbj48a2V5d29yZHM+PGtleXdvcmQ+QWRhcHRhdGlvbixQaHlz
aW9sb2dpY2FsPC9rZXl3b3JkPjxrZXl3b3JkPkFkb2xlc2NlbnQ8L2tleXdvcmQ+PGtleXdvcmQ+
QWR1bHQ8L2tleXdvcmQ+PGtleXdvcmQ+QU48L2tleXdvcmQ+PGtleXdvcmQ+YW5hbHlzaXM8L2tl
eXdvcmQ+PGtleXdvcmQ+QXJ0aWNsZTwva2V5d29yZD48a2V5d29yZD5BdGhsZXRlczwva2V5d29y
ZD48a2V5d29yZD5BdXN0cmFsaWE8L2tleXdvcmQ+PGtleXdvcmQ+QmlvbG9naWNhbCBNYXJrZXJz
PC9rZXl3b3JkPjxrZXl3b3JkPmNoZW1pc3RyeTwva2V5d29yZD48a2V5d29yZD5DbGluaWNhbCBU
cmlhbDwva2V5d29yZD48a2V5d29yZD5EVVJBVElPTjwva2V5d29yZD48a2V5d29yZD5lcGlkZW1p
b2xvZ3k8L2tleXdvcmQ+PGtleXdvcmQ+RXhlcmNpc2U8L2tleXdvcmQ+PGtleXdvcmQ+RmVtYWxl
PC9rZXl3b3JkPjxrZXl3b3JkPkh1bWFuPC9rZXl3b3JkPjxrZXl3b3JkPkltbXVub2dsb2J1bGlu
IEE8L2tleXdvcmQ+PGtleXdvcmQ+SW1tdW5vZ2xvYnVsaW4gQSxTZWNyZXRvcnk8L2tleXdvcmQ+
PGtleXdvcmQ+aW1tdW5vbG9neTwva2V5d29yZD48a2V5d29yZD5JTjwva2V5d29yZD48a2V5d29y
ZD5JbmNpZGVuY2U8L2tleXdvcmQ+PGtleXdvcmQ+SW5mZWN0aW9uPC9rZXl3b3JkPjxrZXl3b3Jk
Pm1ldGhvZHM8L2tleXdvcmQ+PGtleXdvcmQ+TW92ZW1lbnQ8L2tleXdvcmQ+PGtleXdvcmQ+UGh5
c2ljYWwgRWR1Y2F0aW9uIGFuZCBUcmFpbmluZzwva2V5d29yZD48a2V5d29yZD5waHlzaW9sb2d5
PC9rZXl3b3JkPjxrZXl3b3JkPlBMQVlFUlM8L2tleXdvcmQ+PGtleXdvcmQ+UXVlZW5zbGFuZDwv
a2V5d29yZD48a2V5d29yZD5SZXNwaXJhdG9yeSBUcmFjdCBJbmZlY3Rpb25zPC9rZXl3b3JkPjxr
ZXl3b3JkPlJpc2s8L2tleXdvcmQ+PGtleXdvcmQ+U2FsaXZhPC9rZXl3b3JkPjxrZXl3b3JkPnNl
Y3JldGlvbjwva2V5d29yZD48a2V5d29yZD5TdHJlc3M8L2tleXdvcmQ+PGtleXdvcmQ+VGVjaG5v
bG9neTwva2V5d29yZD48a2V5d29yZD5UZW5uaXM8L2tleXdvcmQ+PGtleXdvcmQ+VGltZTwva2V5
d29yZD48a2V5d29yZD50cmFpbmluZzwva2V5d29yZD48a2V5d29yZD5Vbml2ZXJzaXRpZXM8L2tl
eXdvcmQ+PGtleXdvcmQ+VmljdG9yaWE8L2tleXdvcmQ+PC9rZXl3b3Jkcz48ZGF0ZXM+PHllYXI+
MjAwMzwveWVhcj48L2RhdGVzPjx1cmxzPjxyZWxhdGVkLXVybHM+PHVybD5QTToxMjc0MDc0NDwv
dXJsPjwvcmVsYXRlZC11cmxzPjwvdXJscz48L3JlY29yZD48L0NpdGU+PC9FbmROb3RlPn=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2" w:tooltip="Novas, 2003 #6723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2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65F42B04" w14:textId="53C02A66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22FAF722" w14:textId="42018646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Tennis</w:t>
            </w:r>
          </w:p>
        </w:tc>
        <w:tc>
          <w:tcPr>
            <w:tcW w:w="876" w:type="dxa"/>
          </w:tcPr>
          <w:p w14:paraId="3F217EE7" w14:textId="77777777" w:rsidR="008166D7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7 </w:t>
            </w:r>
          </w:p>
          <w:p w14:paraId="05409E63" w14:textId="1998762D" w:rsidR="008166D7" w:rsidRPr="00BB22ED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lite </w:t>
            </w:r>
          </w:p>
          <w:p w14:paraId="4DD1CAE3" w14:textId="04614A59" w:rsidR="008166D7" w:rsidRPr="00BB22ED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Females</w:t>
            </w:r>
          </w:p>
          <w:p w14:paraId="41091E1D" w14:textId="30B01278" w:rsidR="008166D7" w:rsidRPr="00BB22ED" w:rsidRDefault="008166D7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4-21 years</w:t>
            </w:r>
          </w:p>
        </w:tc>
        <w:tc>
          <w:tcPr>
            <w:tcW w:w="850" w:type="dxa"/>
          </w:tcPr>
          <w:p w14:paraId="345B6895" w14:textId="7712D413" w:rsidR="008166D7" w:rsidRPr="00BB22ED" w:rsidRDefault="008166D7" w:rsidP="0033042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4B0399F6" w14:textId="2B801924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3 months</w:t>
            </w:r>
          </w:p>
        </w:tc>
        <w:tc>
          <w:tcPr>
            <w:tcW w:w="1395" w:type="dxa"/>
          </w:tcPr>
          <w:p w14:paraId="7119A407" w14:textId="7777777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daily)</w:t>
            </w:r>
          </w:p>
          <w:p w14:paraId="2ED52BC3" w14:textId="7777777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raining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load (daily) (session-RPE)</w:t>
            </w:r>
          </w:p>
          <w:p w14:paraId="25EF4EB0" w14:textId="52ECAB46" w:rsidR="008166D7" w:rsidRDefault="008166D7" w:rsidP="00D96E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Competitions (matches per week)</w:t>
            </w:r>
          </w:p>
          <w:p w14:paraId="58451EC6" w14:textId="68AA6A76" w:rsidR="008166D7" w:rsidRPr="00BB22ED" w:rsidRDefault="008166D7" w:rsidP="00D96E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Saliva (IgA)</w:t>
            </w:r>
          </w:p>
        </w:tc>
        <w:tc>
          <w:tcPr>
            <w:tcW w:w="589" w:type="dxa"/>
          </w:tcPr>
          <w:p w14:paraId="6F948415" w14:textId="238BAEB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40E8A03" w14:textId="40BB6A5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5E70A2E8" w14:textId="70EC6C9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123AC875" w14:textId="390ED1E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775F8595" w14:textId="08970D8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034ED3DF" w14:textId="5C7376B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463C24CB" w14:textId="549E45F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160E3D74" w14:textId="2B8FC9C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130A03E8" w14:textId="76BCB623" w:rsidR="008166D7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ore URS episodes associated with higher training volume</w:t>
            </w:r>
          </w:p>
          <w:p w14:paraId="266E1891" w14:textId="77777777" w:rsidR="008166D7" w:rsidRDefault="008166D7" w:rsidP="00BD113D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More URS episodes associated with increased matches per week </w:t>
            </w:r>
          </w:p>
          <w:p w14:paraId="5ECC644F" w14:textId="0437BE7D" w:rsidR="008166D7" w:rsidRPr="00BB22ED" w:rsidRDefault="008166D7" w:rsidP="00BD113D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D113D">
              <w:rPr>
                <w:rFonts w:ascii="Times New Roman" w:hAnsi="Times New Roman"/>
                <w:sz w:val="12"/>
                <w:szCs w:val="12"/>
                <w:lang w:val="en-GB"/>
              </w:rPr>
              <w:t>More URS episodes associated with higher competition level</w:t>
            </w:r>
          </w:p>
        </w:tc>
      </w:tr>
      <w:tr w:rsidR="0099287D" w:rsidRPr="00BB22ED" w14:paraId="3537FB3A" w14:textId="77777777" w:rsidTr="008166D7">
        <w:tc>
          <w:tcPr>
            <w:tcW w:w="881" w:type="dxa"/>
          </w:tcPr>
          <w:p w14:paraId="0123EC22" w14:textId="3A8D7241" w:rsidR="0099287D" w:rsidRPr="00BB22ED" w:rsidRDefault="0099287D" w:rsidP="00C02061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Anderson et al 2003</w:t>
            </w:r>
            <w:r w:rsidR="00636A39"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Anderson&lt;/Author&gt;&lt;Year&gt;2003&lt;/Year&gt;&lt;RecNum&gt;21076&lt;/RecNum&gt;&lt;DisplayText&gt;[23]&lt;/DisplayText&gt;&lt;record&gt;&lt;rec-number&gt;21076&lt;/rec-number&gt;&lt;foreign-keys&gt;&lt;key app="EN" db-id="wdvp20va50fxries5p2pztt350vdr9209ftf" timestamp="1465553099"&gt;21076&lt;/key&gt;&lt;/foreign-keys&gt;&lt;ref-type name="Journal Article"&gt;17&lt;/ref-type&gt;&lt;contributors&gt;&lt;authors&gt;&lt;author&gt;Anderson, L.&lt;/author&gt;&lt;author&gt;Triplett-McBride, T.&lt;/author&gt;&lt;author&gt;Foster, C.&lt;/author&gt;&lt;author&gt;Doberstein, S.&lt;/author&gt;&lt;author&gt;Brice, G.&lt;/author&gt;&lt;/authors&gt;&lt;/contributors&gt;&lt;auth-address&gt;Department of Exercise and Sport Science, University of Wisconsin-La Crosse, La Crosse, Wisconsin 54601, USA. ljeber@gundluth.org&lt;/auth-address&gt;&lt;titles&gt;&lt;title&gt;Impact of training patterns on incidence of illness and injury during a women&amp;apos;s collegiate basketball season&lt;/title&gt;&lt;secondary-title&gt;J Strength Cond Res&lt;/secondary-title&gt;&lt;/titles&gt;&lt;periodical&gt;&lt;full-title&gt;J Strength Cond Res&lt;/full-title&gt;&lt;/periodical&gt;&lt;pages&gt;734-8&lt;/pages&gt;&lt;volume&gt;17&lt;/volume&gt;&lt;number&gt;4&lt;/number&gt;&lt;keywords&gt;&lt;keyword&gt;Adolescent&lt;/keyword&gt;&lt;keyword&gt;Adult&lt;/keyword&gt;&lt;keyword&gt;Athletic Injuries/epidemiology/prevention &amp;amp; control&lt;/keyword&gt;&lt;keyword&gt;Basketball/*injuries&lt;/keyword&gt;&lt;keyword&gt;Disease Susceptibility/*epidemiology&lt;/keyword&gt;&lt;keyword&gt;Female&lt;/keyword&gt;&lt;keyword&gt;Humans&lt;/keyword&gt;&lt;keyword&gt;Periodicity&lt;/keyword&gt;&lt;keyword&gt;Physical Education and Training/*methods&lt;/keyword&gt;&lt;keyword&gt;*Physical Exertion&lt;/keyword&gt;&lt;keyword&gt;Risk&lt;/keyword&gt;&lt;keyword&gt;Risk Factors&lt;/keyword&gt;&lt;keyword&gt;Wisconsin/epidemiology&lt;/keyword&gt;&lt;/keywords&gt;&lt;dates&gt;&lt;year&gt;2003&lt;/year&gt;&lt;pub-dates&gt;&lt;date&gt;Nov&lt;/date&gt;&lt;/pub-dates&gt;&lt;/dates&gt;&lt;isbn&gt;1064-8011 (Print)&amp;#xD;1064-8011 (Linking)&lt;/isbn&gt;&lt;accession-num&gt;14636112&lt;/accession-num&gt;&lt;urls&gt;&lt;related-urls&gt;&lt;url&gt;http://www.ncbi.nlm.nih.gov/pubmed/14636112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3" w:tooltip="Anderson, 2003 #21076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3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5A26783E" w14:textId="19F0DFAF" w:rsidR="0099287D" w:rsidRPr="00BB22ED" w:rsidRDefault="00EA0504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10DFBC97" w14:textId="48C20C5F" w:rsidR="0099287D" w:rsidRPr="00BB22ED" w:rsidRDefault="00EA0504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Basketball</w:t>
            </w:r>
          </w:p>
        </w:tc>
        <w:tc>
          <w:tcPr>
            <w:tcW w:w="876" w:type="dxa"/>
          </w:tcPr>
          <w:p w14:paraId="74096C67" w14:textId="77777777" w:rsidR="00052932" w:rsidRDefault="00EA0504" w:rsidP="00FC1F3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2 (</w:t>
            </w:r>
          </w:p>
          <w:p w14:paraId="39FDF55D" w14:textId="77777777" w:rsidR="00052932" w:rsidRDefault="00052932" w:rsidP="0005293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College level </w:t>
            </w:r>
            <w:r w:rsidR="00EA0504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Females </w:t>
            </w:r>
          </w:p>
          <w:p w14:paraId="7252B888" w14:textId="485FEF9A" w:rsidR="0099287D" w:rsidRPr="00BB22ED" w:rsidRDefault="00EA0504" w:rsidP="0005293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18-22 years</w:t>
            </w:r>
          </w:p>
        </w:tc>
        <w:tc>
          <w:tcPr>
            <w:tcW w:w="850" w:type="dxa"/>
          </w:tcPr>
          <w:p w14:paraId="6A7E24C7" w14:textId="2377B998" w:rsidR="0099287D" w:rsidRDefault="00052932" w:rsidP="0033042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</w:t>
            </w:r>
          </w:p>
        </w:tc>
        <w:tc>
          <w:tcPr>
            <w:tcW w:w="851" w:type="dxa"/>
          </w:tcPr>
          <w:p w14:paraId="0455CB60" w14:textId="4317BD1B" w:rsidR="0099287D" w:rsidRPr="00BB22ED" w:rsidRDefault="00052932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20 weeks</w:t>
            </w:r>
          </w:p>
        </w:tc>
        <w:tc>
          <w:tcPr>
            <w:tcW w:w="1395" w:type="dxa"/>
          </w:tcPr>
          <w:p w14:paraId="1CF8CE60" w14:textId="18FFF3A4" w:rsidR="0099287D" w:rsidRDefault="00BE2B2D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llness episodes (after each training session)</w:t>
            </w:r>
          </w:p>
          <w:p w14:paraId="6A67D69F" w14:textId="14FAE84B" w:rsidR="00BE2B2D" w:rsidRDefault="009237E2" w:rsidP="009237E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ad (s</w:t>
            </w:r>
            <w:r w:rsidR="00BE2B2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ssion RPE,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session duration), monotony, training strain</w:t>
            </w:r>
          </w:p>
        </w:tc>
        <w:tc>
          <w:tcPr>
            <w:tcW w:w="589" w:type="dxa"/>
          </w:tcPr>
          <w:p w14:paraId="2CA18D2C" w14:textId="78AE4921" w:rsidR="0099287D" w:rsidRDefault="009237E2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CB18AAE" w14:textId="5138668E" w:rsidR="0099287D" w:rsidRDefault="009237E2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522209CE" w14:textId="24E1B470" w:rsidR="0099287D" w:rsidRDefault="00C20CA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7EDF0072" w14:textId="01D3E0FE" w:rsidR="0099287D" w:rsidRDefault="00C20CA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4C2102BC" w14:textId="4556F5A7" w:rsidR="0099287D" w:rsidRDefault="006A000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2972C0BD" w14:textId="08833DEF" w:rsidR="0099287D" w:rsidRDefault="0099287D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3258CF5A" w14:textId="2DEBA4C2" w:rsidR="0099287D" w:rsidRDefault="006A000B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14178E7C" w14:textId="77777777" w:rsidR="0099287D" w:rsidRPr="00BB22ED" w:rsidRDefault="0099287D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55A70EFD" w14:textId="77777777" w:rsidR="0099287D" w:rsidRDefault="001B14E9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No correlation between total weekly training load and illness rates)</w:t>
            </w:r>
          </w:p>
          <w:p w14:paraId="66C1D5E7" w14:textId="62E264E5" w:rsidR="001B14E9" w:rsidRPr="009C3A68" w:rsidRDefault="001B14E9" w:rsidP="009C3A68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</w:tr>
      <w:tr w:rsidR="008166D7" w:rsidRPr="00BB22ED" w14:paraId="64DC51EB" w14:textId="77777777" w:rsidTr="008166D7">
        <w:tc>
          <w:tcPr>
            <w:tcW w:w="881" w:type="dxa"/>
          </w:tcPr>
          <w:p w14:paraId="05ACD60B" w14:textId="3CFC84CA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Peters et al 1993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Peters&lt;/Author&gt;&lt;Year&gt;1993&lt;/Year&gt;&lt;RecNum&gt;596&lt;/RecNum&gt;&lt;DisplayText&gt;[24]&lt;/DisplayText&gt;&lt;record&gt;&lt;rec-number&gt;596&lt;/rec-number&gt;&lt;foreign-keys&gt;&lt;key app="EN" db-id="wdvp20va50fxries5p2pztt350vdr9209ftf" timestamp="1290266674"&gt;596&lt;/key&gt;&lt;/foreign-keys&gt;&lt;ref-type name="Journal Article"&gt;17&lt;/ref-type&gt;&lt;contributors&gt;&lt;authors&gt;&lt;author&gt;Peters, E. M.&lt;/author&gt;&lt;author&gt;Goetzsche, J. M.&lt;/author&gt;&lt;author&gt;Grobbelaar, B.&lt;/author&gt;&lt;author&gt;Noakes, T. D.&lt;/author&gt;&lt;/authors&gt;&lt;/contributors&gt;&lt;auth-address&gt;Division of Physical Education, University of the Witwatersrand, Johannesburg, South Africa&lt;/auth-address&gt;&lt;titles&gt;&lt;title&gt;Vitamin C supplementation reduces the incidence of postrace symptoms of upper-respiratory-tract infection in ultramarathon runners&lt;/title&gt;&lt;secondary-title&gt;Am.J.Clin.Nutr.&lt;/secondary-title&gt;&lt;/titles&gt;&lt;periodical&gt;&lt;full-title&gt;Am.J.Clin.Nutr.&lt;/full-title&gt;&lt;/periodical&gt;&lt;pages&gt;170-174&lt;/pages&gt;&lt;volume&gt;57&lt;/volume&gt;&lt;number&gt;2&lt;/number&gt;&lt;reprint-edition&gt;NOT IN FILE&lt;/reprint-edition&gt;&lt;keywords&gt;&lt;keyword&gt;administration &amp;amp; dosage&lt;/keyword&gt;&lt;keyword&gt;Adult&lt;/keyword&gt;&lt;keyword&gt;Africa&lt;/keyword&gt;&lt;keyword&gt;Ascorbic Acid&lt;/keyword&gt;&lt;keyword&gt;education&lt;/keyword&gt;&lt;keyword&gt;epidemiology&lt;/keyword&gt;&lt;keyword&gt;Exercise&lt;/keyword&gt;&lt;keyword&gt;Female&lt;/keyword&gt;&lt;keyword&gt;Humans&lt;/keyword&gt;&lt;keyword&gt;Incidence&lt;/keyword&gt;&lt;keyword&gt;Infection&lt;/keyword&gt;&lt;keyword&gt;Male&lt;/keyword&gt;&lt;keyword&gt;prevention &amp;amp; control&lt;/keyword&gt;&lt;keyword&gt;Research&lt;/keyword&gt;&lt;keyword&gt;Respiratory Tract Infections&lt;/keyword&gt;&lt;keyword&gt;Running&lt;/keyword&gt;&lt;keyword&gt;South Africa&lt;/keyword&gt;&lt;keyword&gt;therapeutic use&lt;/keyword&gt;&lt;keyword&gt;Universities&lt;/keyword&gt;&lt;/keywords&gt;&lt;dates&gt;&lt;year&gt;1993&lt;/year&gt;&lt;/dates&gt;&lt;urls&gt;&lt;related-urls&gt;&lt;url&gt;PM:8185726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4" w:tooltip="Peters, 1993 #596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4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542E1128" w14:textId="35AD45D5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Randomised controlled trial (RCT)</w:t>
            </w:r>
          </w:p>
        </w:tc>
        <w:tc>
          <w:tcPr>
            <w:tcW w:w="652" w:type="dxa"/>
          </w:tcPr>
          <w:p w14:paraId="1F9928C1" w14:textId="317CFC44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 (ultra-marathon)</w:t>
            </w:r>
          </w:p>
        </w:tc>
        <w:tc>
          <w:tcPr>
            <w:tcW w:w="876" w:type="dxa"/>
          </w:tcPr>
          <w:p w14:paraId="708A2711" w14:textId="77777777" w:rsidR="008166D7" w:rsidRDefault="008166D7" w:rsidP="0088558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57 </w:t>
            </w:r>
          </w:p>
          <w:p w14:paraId="1E4F710D" w14:textId="3C6B4699" w:rsidR="008166D7" w:rsidRDefault="008166D7" w:rsidP="000F609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84 runne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n=84, M=82, F=2:) Controls (n=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73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</w:t>
            </w:r>
          </w:p>
          <w:p w14:paraId="287CEA6C" w14:textId="68B0B67E" w:rsidR="008166D7" w:rsidRPr="00BB22ED" w:rsidRDefault="008166D7" w:rsidP="000F609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5B2C0B31" w14:textId="57E3B60A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119AC47D" w14:textId="32BFE53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 weeks</w:t>
            </w:r>
          </w:p>
        </w:tc>
        <w:tc>
          <w:tcPr>
            <w:tcW w:w="1395" w:type="dxa"/>
          </w:tcPr>
          <w:p w14:paraId="01661BC3" w14:textId="22ED5635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2 weeks post race in the Vitamin C supplemented group and a Control group)</w:t>
            </w:r>
          </w:p>
          <w:p w14:paraId="011B725D" w14:textId="5E55F782" w:rsidR="008166D7" w:rsidRPr="00BB22ED" w:rsidRDefault="008166D7" w:rsidP="00AB4763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e-race training history (training status: ratio of training distance to training speed)</w:t>
            </w:r>
          </w:p>
        </w:tc>
        <w:tc>
          <w:tcPr>
            <w:tcW w:w="589" w:type="dxa"/>
          </w:tcPr>
          <w:p w14:paraId="318FF38B" w14:textId="1B4875E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0985530B" w14:textId="1B3A95C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B0EAE83" w14:textId="45E04F6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62E0E1C6" w14:textId="63E45E9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FAB9ECC" w14:textId="4951E6A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08A938FD" w14:textId="3264D1C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3B61A1FA" w14:textId="660A40C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68EC0BB" w14:textId="360365B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5F454E9E" w14:textId="77777777" w:rsidR="008166D7" w:rsidRDefault="008166D7" w:rsidP="001137B2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pisodes was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igher in runners (68%) vs. controls (45%)</w:t>
            </w:r>
          </w:p>
          <w:p w14:paraId="7761A18A" w14:textId="50F3F945" w:rsidR="008166D7" w:rsidRPr="00BB22ED" w:rsidRDefault="008166D7" w:rsidP="001137B2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pisodes was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igher in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runners with higher training status (increased load)</w:t>
            </w:r>
          </w:p>
        </w:tc>
      </w:tr>
      <w:tr w:rsidR="008166D7" w:rsidRPr="00BB22ED" w14:paraId="1302142D" w14:textId="77777777" w:rsidTr="008166D7">
        <w:tc>
          <w:tcPr>
            <w:tcW w:w="881" w:type="dxa"/>
          </w:tcPr>
          <w:p w14:paraId="4848F99F" w14:textId="7A68E91B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eath et al 1991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IZWF0aDwvQXV0aG9yPjxZZWFyPjE5OTE8L1llYXI+PFJl
Y051bT4xMDQ4NDwvUmVjTnVtPjxEaXNwbGF5VGV4dD5bMjVdPC9EaXNwbGF5VGV4dD48cmVjb3Jk
PjxyZWMtbnVtYmVyPjEwNDg0PC9yZWMtbnVtYmVyPjxmb3JlaWduLWtleXM+PGtleSBhcHA9IkVO
IiBkYi1pZD0id2R2cDIwdmE1MGZ4cmllczVwMnB6dHQzNTB2ZHI5MjA5ZnRmIiB0aW1lc3RhbXA9
IjEyOTAyNjcxOTEiPjEwNDg0PC9rZXk+PC9mb3JlaWduLWtleXM+PHJlZi10eXBlIG5hbWU9Ikpv
dXJuYWwgQXJ0aWNsZSI+MTc8L3JlZi10eXBlPjxjb250cmlidXRvcnM+PGF1dGhvcnM+PGF1dGhv
cj5IZWF0aCwgRy4gVy48L2F1dGhvcj48YXV0aG9yPkZvcmQsIEUuIFMuPC9hdXRob3I+PGF1dGhv
cj5DcmF2ZW4sIFQuIEUuPC9hdXRob3I+PGF1dGhvcj5NYWNlcmEsIEMuIEEuPC9hdXRob3I+PGF1
dGhvcj5KYWNrc29uLCBLLiBMLjwvYXV0aG9yPjxhdXRob3I+UGF0ZSwgUi4gUi48L2F1dGhvcj48
L2F1dGhvcnM+PC9jb250cmlidXRvcnM+PGF1dGgtYWRkcmVzcz5EaXZpc2lvbiBvZiBDaHJvbmlj
IERpc2Vhc2UgQ29udHJvbCwgQ2VudGVycyBmb3IgRGlzZWFzZSBDb250cm9sLCBBdGxhbnRhLCBH
QSAzMDMzMzwvYXV0aC1hZGRyZXNzPjx0aXRsZXM+PHRpdGxlPkV4ZXJjaXNlIGFuZCB0aGUgaW5j
aWRlbmNlIG9mIHVwcGVyIHJlc3BpcmF0b3J5IHRyYWN0IGluZmVjdGlvbnM8L3RpdGxlPjxzZWNv
bmRhcnktdGl0bGU+TWVkLlNjaS5TcG9ydHMgRXhlcmMuPC9zZWNvbmRhcnktdGl0bGU+PC90aXRs
ZXM+PHBlcmlvZGljYWw+PGZ1bGwtdGl0bGU+TWVkLlNjaS5TcG9ydHMgRXhlcmMuPC9mdWxsLXRp
dGxlPjwvcGVyaW9kaWNhbD48cGFnZXM+MTUyLTE1NzwvcGFnZXM+PHZvbHVtZT4yMzwvdm9sdW1l
PjxudW1iZXI+MjwvbnVtYmVyPjxyZXByaW50LWVkaXRpb24+Tk9UIElOIEZJTEU8L3JlcHJpbnQt
ZWRpdGlvbj48a2V5d29yZHM+PGtleXdvcmQ+QWRvbGVzY2VuY2U8L2tleXdvcmQ+PGtleXdvcmQ+
QWR1bHQ8L2tleXdvcmQ+PGtleXdvcmQ+YWR2ZXJzZSBlZmZlY3RzPC9rZXl3b3JkPjxrZXl3b3Jk
PkFnZWQ8L2tleXdvcmQ+PGtleXdvcmQ+QWxjb2hvbCBEcmlua2luZzwva2V5d29yZD48a2V5d29y
ZD5BTjwva2V5d29yZD48a2V5d29yZD5BcnRpY2xlPC9rZXl3b3JkPjxrZXl3b3JkPkFzdGhtYTwv
a2V5d29yZD48a2V5d29yZD5Cb2R5IE1hc3MgSW5kZXg8L2tleXdvcmQ+PGtleXdvcmQ+Q2hyb25p
YyBEaXNlYXNlPC9rZXl3b3JkPjxrZXl3b3JkPkNvaG9ydCBTdHVkaWVzPC9rZXl3b3JkPjxrZXl3
b3JkPkNvdWdoPC9rZXl3b3JkPjxrZXl3b3JkPkRpc2Vhc2U8L2tleXdvcmQ+PGtleXdvcmQ+ZXBp
ZGVtaW9sb2d5PC9rZXl3b3JkPjxrZXl3b3JkPkV4ZXJjaXNlPC9rZXl3b3JkPjxrZXl3b3JkPkV4
ZXJ0aW9uPC9rZXl3b3JkPjxrZXl3b3JkPkZlbWFsZTwva2V5d29yZD48a2V5d29yZD5Gb2xsb3cg
VXA8L2tleXdvcmQ+PGtleXdvcmQ+SHVtYW48L2tleXdvcmQ+PGtleXdvcmQ+SU48L2tleXdvcmQ+
PGtleXdvcmQ+SW5jaWRlbmNlPC9rZXl3b3JkPjxrZXl3b3JkPkluZmVjdGlvbjwva2V5d29yZD48
a2V5d29yZD5NYWxlPC9rZXl3b3JkPjxrZXl3b3JkPk1pZGRsZSBBZ2U8L2tleXdvcmQ+PGtleXdv
cmQ+TXVsdGl2YXJpYXRlIEFuYWx5c2lzPC9rZXl3b3JkPjxrZXl3b3JkPk5vc2U8L2tleXdvcmQ+
PGtleXdvcmQ+T2RkcyBSYXRpbzwva2V5d29yZD48a2V5d29yZD5RdWVzdGlvbm5haXJlczwva2V5
d29yZD48a2V5d29yZD5SZXNwaXJhdG9yeSBUcmFjdCBJbmZlY3Rpb25zPC9rZXl3b3JkPjxrZXl3
b3JkPlJpc2s8L2tleXdvcmQ+PGtleXdvcmQ+UmlzayBGYWN0b3JzPC9rZXl3b3JkPjxrZXl3b3Jk
PlJVTk5FUlM8L2tleXdvcmQ+PGtleXdvcmQ+UnVubmluZzwva2V5d29yZD48a2V5d29yZD5TZXgg
RmFjdG9yczwva2V5d29yZD48a2V5d29yZD5Vbml0ZWQgU3RhdGVzPC9rZXl3b3JkPjwva2V5d29y
ZHM+PGRhdGVzPjx5ZWFyPjE5OTE8L3llYXI+PC9kYXRlcz48dXJscz48cmVsYXRlZC11cmxzPjx1
cmw+UE06MjAxNzAxMDwvdXJsPjwvcmVsYXRlZC11cmxzPjwvdXJscz48L3JlY29yZD48L0NpdGU+
PC9FbmROb3RlPgB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>
                <w:fldData xml:space="preserve">PEVuZE5vdGU+PENpdGU+PEF1dGhvcj5IZWF0aDwvQXV0aG9yPjxZZWFyPjE5OTE8L1llYXI+PFJl
Y051bT4xMDQ4NDwvUmVjTnVtPjxEaXNwbGF5VGV4dD5bMjVdPC9EaXNwbGF5VGV4dD48cmVjb3Jk
PjxyZWMtbnVtYmVyPjEwNDg0PC9yZWMtbnVtYmVyPjxmb3JlaWduLWtleXM+PGtleSBhcHA9IkVO
IiBkYi1pZD0id2R2cDIwdmE1MGZ4cmllczVwMnB6dHQzNTB2ZHI5MjA5ZnRmIiB0aW1lc3RhbXA9
IjEyOTAyNjcxOTEiPjEwNDg0PC9rZXk+PC9mb3JlaWduLWtleXM+PHJlZi10eXBlIG5hbWU9Ikpv
dXJuYWwgQXJ0aWNsZSI+MTc8L3JlZi10eXBlPjxjb250cmlidXRvcnM+PGF1dGhvcnM+PGF1dGhv
cj5IZWF0aCwgRy4gVy48L2F1dGhvcj48YXV0aG9yPkZvcmQsIEUuIFMuPC9hdXRob3I+PGF1dGhv
cj5DcmF2ZW4sIFQuIEUuPC9hdXRob3I+PGF1dGhvcj5NYWNlcmEsIEMuIEEuPC9hdXRob3I+PGF1
dGhvcj5KYWNrc29uLCBLLiBMLjwvYXV0aG9yPjxhdXRob3I+UGF0ZSwgUi4gUi48L2F1dGhvcj48
L2F1dGhvcnM+PC9jb250cmlidXRvcnM+PGF1dGgtYWRkcmVzcz5EaXZpc2lvbiBvZiBDaHJvbmlj
IERpc2Vhc2UgQ29udHJvbCwgQ2VudGVycyBmb3IgRGlzZWFzZSBDb250cm9sLCBBdGxhbnRhLCBH
QSAzMDMzMzwvYXV0aC1hZGRyZXNzPjx0aXRsZXM+PHRpdGxlPkV4ZXJjaXNlIGFuZCB0aGUgaW5j
aWRlbmNlIG9mIHVwcGVyIHJlc3BpcmF0b3J5IHRyYWN0IGluZmVjdGlvbnM8L3RpdGxlPjxzZWNv
bmRhcnktdGl0bGU+TWVkLlNjaS5TcG9ydHMgRXhlcmMuPC9zZWNvbmRhcnktdGl0bGU+PC90aXRs
ZXM+PHBlcmlvZGljYWw+PGZ1bGwtdGl0bGU+TWVkLlNjaS5TcG9ydHMgRXhlcmMuPC9mdWxsLXRp
dGxlPjwvcGVyaW9kaWNhbD48cGFnZXM+MTUyLTE1NzwvcGFnZXM+PHZvbHVtZT4yMzwvdm9sdW1l
PjxudW1iZXI+MjwvbnVtYmVyPjxyZXByaW50LWVkaXRpb24+Tk9UIElOIEZJTEU8L3JlcHJpbnQt
ZWRpdGlvbj48a2V5d29yZHM+PGtleXdvcmQ+QWRvbGVzY2VuY2U8L2tleXdvcmQ+PGtleXdvcmQ+
QWR1bHQ8L2tleXdvcmQ+PGtleXdvcmQ+YWR2ZXJzZSBlZmZlY3RzPC9rZXl3b3JkPjxrZXl3b3Jk
PkFnZWQ8L2tleXdvcmQ+PGtleXdvcmQ+QWxjb2hvbCBEcmlua2luZzwva2V5d29yZD48a2V5d29y
ZD5BTjwva2V5d29yZD48a2V5d29yZD5BcnRpY2xlPC9rZXl3b3JkPjxrZXl3b3JkPkFzdGhtYTwv
a2V5d29yZD48a2V5d29yZD5Cb2R5IE1hc3MgSW5kZXg8L2tleXdvcmQ+PGtleXdvcmQ+Q2hyb25p
YyBEaXNlYXNlPC9rZXl3b3JkPjxrZXl3b3JkPkNvaG9ydCBTdHVkaWVzPC9rZXl3b3JkPjxrZXl3
b3JkPkNvdWdoPC9rZXl3b3JkPjxrZXl3b3JkPkRpc2Vhc2U8L2tleXdvcmQ+PGtleXdvcmQ+ZXBp
ZGVtaW9sb2d5PC9rZXl3b3JkPjxrZXl3b3JkPkV4ZXJjaXNlPC9rZXl3b3JkPjxrZXl3b3JkPkV4
ZXJ0aW9uPC9rZXl3b3JkPjxrZXl3b3JkPkZlbWFsZTwva2V5d29yZD48a2V5d29yZD5Gb2xsb3cg
VXA8L2tleXdvcmQ+PGtleXdvcmQ+SHVtYW48L2tleXdvcmQ+PGtleXdvcmQ+SU48L2tleXdvcmQ+
PGtleXdvcmQ+SW5jaWRlbmNlPC9rZXl3b3JkPjxrZXl3b3JkPkluZmVjdGlvbjwva2V5d29yZD48
a2V5d29yZD5NYWxlPC9rZXl3b3JkPjxrZXl3b3JkPk1pZGRsZSBBZ2U8L2tleXdvcmQ+PGtleXdv
cmQ+TXVsdGl2YXJpYXRlIEFuYWx5c2lzPC9rZXl3b3JkPjxrZXl3b3JkPk5vc2U8L2tleXdvcmQ+
PGtleXdvcmQ+T2RkcyBSYXRpbzwva2V5d29yZD48a2V5d29yZD5RdWVzdGlvbm5haXJlczwva2V5
d29yZD48a2V5d29yZD5SZXNwaXJhdG9yeSBUcmFjdCBJbmZlY3Rpb25zPC9rZXl3b3JkPjxrZXl3
b3JkPlJpc2s8L2tleXdvcmQ+PGtleXdvcmQ+UmlzayBGYWN0b3JzPC9rZXl3b3JkPjxrZXl3b3Jk
PlJVTk5FUlM8L2tleXdvcmQ+PGtleXdvcmQ+UnVubmluZzwva2V5d29yZD48a2V5d29yZD5TZXgg
RmFjdG9yczwva2V5d29yZD48a2V5d29yZD5Vbml0ZWQgU3RhdGVzPC9rZXl3b3JkPjwva2V5d29y
ZHM+PGRhdGVzPjx5ZWFyPjE5OTE8L3llYXI+PC9kYXRlcz48dXJscz48cmVsYXRlZC11cmxzPjx1
cmw+UE06MjAxNzAxMDwvdXJsPjwvcmVsYXRlZC11cmxzPjwvdXJscz48L3JlY29yZD48L0NpdGU+
PC9FbmROb3RlPgB=
</w:fldData>
              </w:fldCha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.DATA </w:instrText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5" w:tooltip="Heath, 1991 #10484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5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09DAFB3C" w14:textId="7B035C9D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65282989" w14:textId="7F4CDC48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</w:t>
            </w:r>
          </w:p>
        </w:tc>
        <w:tc>
          <w:tcPr>
            <w:tcW w:w="876" w:type="dxa"/>
          </w:tcPr>
          <w:p w14:paraId="0F945AFA" w14:textId="77777777" w:rsidR="008166D7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530 </w:t>
            </w:r>
          </w:p>
          <w:p w14:paraId="0783A64D" w14:textId="78556129" w:rsidR="008166D7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</w:t>
            </w:r>
          </w:p>
          <w:p w14:paraId="27EC3889" w14:textId="69C893CA" w:rsidR="008166D7" w:rsidRPr="00BB22ED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447, F=83</w:t>
            </w:r>
          </w:p>
          <w:p w14:paraId="5BA556A2" w14:textId="36B1EB6F" w:rsidR="008166D7" w:rsidRPr="00BB22ED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3-75 years</w:t>
            </w:r>
          </w:p>
        </w:tc>
        <w:tc>
          <w:tcPr>
            <w:tcW w:w="850" w:type="dxa"/>
          </w:tcPr>
          <w:p w14:paraId="42A250A7" w14:textId="0B121C49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74A3A7EA" w14:textId="62A1DF82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 year</w:t>
            </w:r>
          </w:p>
        </w:tc>
        <w:tc>
          <w:tcPr>
            <w:tcW w:w="1395" w:type="dxa"/>
          </w:tcPr>
          <w:p w14:paraId="50D3C0EF" w14:textId="09079DB8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questionnaire (daily)</w:t>
            </w:r>
          </w:p>
          <w:p w14:paraId="2F621813" w14:textId="77777777" w:rsidR="008166D7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log (monthly) (mileage, racing)</w:t>
            </w:r>
          </w:p>
          <w:p w14:paraId="1653A489" w14:textId="667B0D3E" w:rsidR="008166D7" w:rsidRPr="00BB22ED" w:rsidRDefault="008166D7" w:rsidP="005E6CF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Multiple other risk factors </w:t>
            </w:r>
          </w:p>
        </w:tc>
        <w:tc>
          <w:tcPr>
            <w:tcW w:w="589" w:type="dxa"/>
          </w:tcPr>
          <w:p w14:paraId="73B5A9A8" w14:textId="19B7ED5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640504B3" w14:textId="4017FF9B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A6D7312" w14:textId="40184EE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51250FF2" w14:textId="7F981E9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9" w:type="dxa"/>
          </w:tcPr>
          <w:p w14:paraId="6CF0E375" w14:textId="3B2663E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29CDF2E" w14:textId="2F73A44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39D4DBDC" w14:textId="5EFBF2C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12CFEDAB" w14:textId="57EACE7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294AD3BC" w14:textId="77777777" w:rsidR="008166D7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Increased mileage (training load) was an independent risk factor for URS episodes</w:t>
            </w:r>
          </w:p>
          <w:p w14:paraId="5AF67A0E" w14:textId="4B752F4A" w:rsidR="008166D7" w:rsidRPr="00110376" w:rsidRDefault="008166D7" w:rsidP="0011037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Other independent risk factors for URS episodes were living alone, increased BMI, and male gender</w:t>
            </w:r>
          </w:p>
        </w:tc>
      </w:tr>
      <w:tr w:rsidR="008166D7" w:rsidRPr="00BB22ED" w14:paraId="5731AD2F" w14:textId="77777777" w:rsidTr="008166D7">
        <w:tc>
          <w:tcPr>
            <w:tcW w:w="881" w:type="dxa"/>
          </w:tcPr>
          <w:p w14:paraId="51F497BA" w14:textId="2DAFDEF1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Nieman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1990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Nieman&lt;/Author&gt;&lt;Year&gt;1990&lt;/Year&gt;&lt;RecNum&gt;20420&lt;/RecNum&gt;&lt;DisplayText&gt;[26]&lt;/DisplayText&gt;&lt;record&gt;&lt;rec-number&gt;20420&lt;/rec-number&gt;&lt;foreign-keys&gt;&lt;key app="EN" db-id="wdvp20va50fxries5p2pztt350vdr9209ftf" timestamp="1443691692"&gt;20420&lt;/key&gt;&lt;/foreign-keys&gt;&lt;ref-type name="Journal Article"&gt;17&lt;/ref-type&gt;&lt;contributors&gt;&lt;authors&gt;&lt;author&gt;Nieman, D. C.&lt;/author&gt;&lt;author&gt;Johanssen, L. M.&lt;/author&gt;&lt;author&gt;Lee, J. W.&lt;/author&gt;&lt;author&gt;Arabatzis, K.&lt;/author&gt;&lt;/authors&gt;&lt;/contributors&gt;&lt;auth-address&gt;School of Public Health, Loma Linda University.&lt;/auth-address&gt;&lt;titles&gt;&lt;title&gt;Infectious episodes in runners before and after the Los Angeles Marathon&lt;/title&gt;&lt;secondary-title&gt;J Sports Med Phys Fitness&lt;/secondary-title&gt;&lt;/titles&gt;&lt;periodical&gt;&lt;full-title&gt;J Sports Med Phys Fitness&lt;/full-title&gt;&lt;/periodical&gt;&lt;pages&gt;316-28&lt;/pages&gt;&lt;volume&gt;30&lt;/volume&gt;&lt;number&gt;3&lt;/number&gt;&lt;keywords&gt;&lt;keyword&gt;Adult&lt;/keyword&gt;&lt;keyword&gt;Female&lt;/keyword&gt;&lt;keyword&gt;Humans&lt;/keyword&gt;&lt;keyword&gt;Infection/*epidemiology&lt;/keyword&gt;&lt;keyword&gt;Life Style&lt;/keyword&gt;&lt;keyword&gt;Logistic Models&lt;/keyword&gt;&lt;keyword&gt;Los Angeles/epidemiology&lt;/keyword&gt;&lt;keyword&gt;Male&lt;/keyword&gt;&lt;keyword&gt;Questionnaires&lt;/keyword&gt;&lt;keyword&gt;*Running&lt;/keyword&gt;&lt;/keywords&gt;&lt;dates&gt;&lt;year&gt;1990&lt;/year&gt;&lt;pub-dates&gt;&lt;date&gt;Sep&lt;/date&gt;&lt;/pub-dates&gt;&lt;/dates&gt;&lt;isbn&gt;0022-4707 (Print)&amp;#xD;0022-4707 (Linking)&lt;/isbn&gt;&lt;accession-num&gt;2266764&lt;/accession-num&gt;&lt;urls&gt;&lt;related-urls&gt;&lt;url&gt;http://www.ncbi.nlm.nih.gov/pubmed/2266764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6" w:tooltip="Nieman, 1990 #20420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6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5834A6D3" w14:textId="2288E41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Cross sectional</w:t>
            </w:r>
          </w:p>
        </w:tc>
        <w:tc>
          <w:tcPr>
            <w:tcW w:w="652" w:type="dxa"/>
          </w:tcPr>
          <w:p w14:paraId="1917EB10" w14:textId="60F2BB8B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 (marathon)</w:t>
            </w:r>
          </w:p>
        </w:tc>
        <w:tc>
          <w:tcPr>
            <w:tcW w:w="876" w:type="dxa"/>
          </w:tcPr>
          <w:p w14:paraId="33AA32EA" w14:textId="77777777" w:rsidR="008166D7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2311 </w:t>
            </w:r>
          </w:p>
          <w:p w14:paraId="4E3DD8DF" w14:textId="5AC49878" w:rsidR="008166D7" w:rsidRDefault="002556A6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ecreational (M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>=</w:t>
            </w:r>
            <w:r w:rsidR="00B61C95">
              <w:rPr>
                <w:rFonts w:ascii="Times New Roman" w:hAnsi="Times New Roman"/>
                <w:sz w:val="12"/>
                <w:szCs w:val="12"/>
                <w:lang w:val="en-GB"/>
              </w:rPr>
              <w:t>1992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>; F=</w:t>
            </w:r>
            <w:r w:rsidR="00B61C95">
              <w:rPr>
                <w:rFonts w:ascii="Times New Roman" w:hAnsi="Times New Roman"/>
                <w:sz w:val="12"/>
                <w:szCs w:val="12"/>
                <w:lang w:val="en-GB"/>
              </w:rPr>
              <w:t>319</w:t>
            </w:r>
            <w:r w:rsidR="008166D7"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2D1D784F" w14:textId="0849496B" w:rsidR="008166D7" w:rsidRPr="00BB22ED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Non finishers (n=295)</w:t>
            </w:r>
          </w:p>
          <w:p w14:paraId="2E83A67E" w14:textId="6502371F" w:rsidR="008166D7" w:rsidRPr="00BB22ED" w:rsidRDefault="008166D7" w:rsidP="00D13176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6B44F82F" w14:textId="44AEFDDC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1B73110B" w14:textId="03891ADF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 months</w:t>
            </w:r>
          </w:p>
        </w:tc>
        <w:tc>
          <w:tcPr>
            <w:tcW w:w="1395" w:type="dxa"/>
          </w:tcPr>
          <w:p w14:paraId="5F544CBD" w14:textId="165FFD6B" w:rsidR="008166D7" w:rsidRDefault="008166D7" w:rsidP="0083048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once)</w:t>
            </w:r>
          </w:p>
          <w:p w14:paraId="1CDE89A6" w14:textId="77777777" w:rsidR="008166D7" w:rsidRDefault="008166D7" w:rsidP="0083048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2 month pre-race, and 7 day post race)</w:t>
            </w:r>
          </w:p>
          <w:p w14:paraId="44BD8B47" w14:textId="205376D4" w:rsidR="008166D7" w:rsidRDefault="008166D7" w:rsidP="0083048F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raining history in 2 months before race </w:t>
            </w:r>
          </w:p>
          <w:p w14:paraId="09B179BB" w14:textId="2CA3D34C" w:rsidR="008166D7" w:rsidRPr="00BB22ED" w:rsidRDefault="008166D7" w:rsidP="006F35C4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nergy, stress levels, sleep (questionnaire)</w:t>
            </w:r>
          </w:p>
        </w:tc>
        <w:tc>
          <w:tcPr>
            <w:tcW w:w="589" w:type="dxa"/>
          </w:tcPr>
          <w:p w14:paraId="0FE7864D" w14:textId="61A270B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14FAEB34" w14:textId="2FCC48F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5C6E20A" w14:textId="23EDCE7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08FC937B" w14:textId="3DD5952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3B36F3C8" w14:textId="7517A75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18A75114" w14:textId="4CBDBE6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047EC42F" w14:textId="263F967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41B045DC" w14:textId="707C53E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2551" w:type="dxa"/>
          </w:tcPr>
          <w:p w14:paraId="53B78FE5" w14:textId="51793662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re-race URS risk was higher in 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nners training &gt;97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km/week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v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.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32 km/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k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OR=2.0) </w:t>
            </w:r>
          </w:p>
          <w:p w14:paraId="3E196DCF" w14:textId="03B617A8" w:rsidR="008166D7" w:rsidRPr="00BB22ED" w:rsidRDefault="008166D7" w:rsidP="006770C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Post-race URS risk was higher in finishers vs. non finishers (OR=5.9)</w:t>
            </w:r>
          </w:p>
        </w:tc>
      </w:tr>
      <w:tr w:rsidR="008166D7" w:rsidRPr="00BB22ED" w14:paraId="54D05C96" w14:textId="77777777" w:rsidTr="008166D7">
        <w:tc>
          <w:tcPr>
            <w:tcW w:w="881" w:type="dxa"/>
          </w:tcPr>
          <w:p w14:paraId="1C6454FB" w14:textId="447726FB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eters 1990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Peters&lt;/Author&gt;&lt;Year&gt;1990&lt;/Year&gt;&lt;RecNum&gt;10077&lt;/RecNum&gt;&lt;DisplayText&gt;[27]&lt;/DisplayText&gt;&lt;record&gt;&lt;rec-number&gt;10077&lt;/rec-number&gt;&lt;foreign-keys&gt;&lt;key app="EN" db-id="wdvp20va50fxries5p2pztt350vdr9209ftf" timestamp="1290267164"&gt;10077&lt;/key&gt;&lt;/foreign-keys&gt;&lt;ref-type name="Journal Article"&gt;17&lt;/ref-type&gt;&lt;contributors&gt;&lt;authors&gt;&lt;author&gt;Peters, E. M.&lt;/author&gt;&lt;/authors&gt;&lt;/contributors&gt;&lt;titles&gt;&lt;title&gt;Altitude fails to increase susceptibility of ultramarathon runners to post-race upper respiratory tract infections&lt;/title&gt;&lt;secondary-title&gt;S Afr J Sports Med&lt;/secondary-title&gt;&lt;/titles&gt;&lt;periodical&gt;&lt;full-title&gt;S Afr J Sports Med&lt;/full-title&gt;&lt;/periodical&gt;&lt;pages&gt;4-8&lt;/pages&gt;&lt;volume&gt;5&lt;/volume&gt;&lt;reprint-edition&gt;NOT IN FILE&lt;/reprint-edition&gt;&lt;keywords&gt;&lt;keyword&gt;Altitude&lt;/keyword&gt;&lt;keyword&gt;Infection&lt;/keyword&gt;&lt;keyword&gt;Respiratory Tract Infections&lt;/keyword&gt;&lt;keyword&gt;RUNNERS&lt;/keyword&gt;&lt;/keywords&gt;&lt;dates&gt;&lt;year&gt;1990&lt;/year&gt;&lt;/dates&gt;&lt;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7" w:tooltip="Peters, 1990 #10077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7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0EA259F3" w14:textId="269D518F" w:rsidR="008166D7" w:rsidRPr="00BB22ED" w:rsidRDefault="008166D7" w:rsidP="0098740C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Case control</w:t>
            </w:r>
          </w:p>
        </w:tc>
        <w:tc>
          <w:tcPr>
            <w:tcW w:w="652" w:type="dxa"/>
          </w:tcPr>
          <w:p w14:paraId="62C3902F" w14:textId="0DD348B9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 (ultra-marathon)</w:t>
            </w:r>
          </w:p>
        </w:tc>
        <w:tc>
          <w:tcPr>
            <w:tcW w:w="876" w:type="dxa"/>
          </w:tcPr>
          <w:p w14:paraId="1BECFCF8" w14:textId="0D1AAE2D" w:rsidR="008166D7" w:rsidRPr="00BB22ED" w:rsidRDefault="008166D7" w:rsidP="000907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08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M=</w:t>
            </w:r>
            <w:r w:rsidR="00B61C95">
              <w:rPr>
                <w:rFonts w:ascii="Times New Roman" w:hAnsi="Times New Roman"/>
                <w:sz w:val="12"/>
                <w:szCs w:val="12"/>
                <w:lang w:val="en-GB"/>
              </w:rPr>
              <w:t>97, F=11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)</w:t>
            </w:r>
          </w:p>
          <w:p w14:paraId="7DE5E66B" w14:textId="77777777" w:rsidR="008166D7" w:rsidRPr="00BB22ED" w:rsidRDefault="008166D7" w:rsidP="000907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08 controls</w:t>
            </w:r>
          </w:p>
          <w:p w14:paraId="3BCEA3EA" w14:textId="176A8009" w:rsidR="008166D7" w:rsidRPr="00BB22ED" w:rsidRDefault="008166D7" w:rsidP="000907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15436382" w14:textId="704DEFC3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41597727" w14:textId="6BBE9A88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 weeks</w:t>
            </w:r>
          </w:p>
        </w:tc>
        <w:tc>
          <w:tcPr>
            <w:tcW w:w="1395" w:type="dxa"/>
          </w:tcPr>
          <w:p w14:paraId="6D5022CE" w14:textId="5A00F542" w:rsidR="008166D7" w:rsidRDefault="008166D7" w:rsidP="00012154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twice) – 7 days before and 2 weeks after a race</w:t>
            </w:r>
          </w:p>
          <w:p w14:paraId="6C152A62" w14:textId="3FD54DB8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history (distance / week) in preparation for the race</w:t>
            </w:r>
          </w:p>
        </w:tc>
        <w:tc>
          <w:tcPr>
            <w:tcW w:w="589" w:type="dxa"/>
          </w:tcPr>
          <w:p w14:paraId="1EC1BFE1" w14:textId="75135C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08524161" w14:textId="18A8CCB3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5F182F25" w14:textId="02CF2C2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46A10E73" w14:textId="05F9E6CE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2E411305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19A4BD76" w14:textId="60DDB5CC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40BF1E26" w14:textId="349446F4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780131F5" w14:textId="4BC0DBD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36E6636A" w14:textId="77777777" w:rsidR="008166D7" w:rsidRDefault="008166D7" w:rsidP="008D2A9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he 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pisodes was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twice as high in runners (29%) vs. controls (13%)</w:t>
            </w:r>
          </w:p>
          <w:p w14:paraId="44DF17CB" w14:textId="0A8A9BCA" w:rsidR="008166D7" w:rsidRPr="00BB22ED" w:rsidRDefault="008166D7" w:rsidP="008D2A91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Less trained runners had a higher incidence of URS episodes</w:t>
            </w:r>
          </w:p>
        </w:tc>
      </w:tr>
      <w:tr w:rsidR="008166D7" w:rsidRPr="00BB22ED" w14:paraId="199F4348" w14:textId="77777777" w:rsidTr="008166D7">
        <w:tc>
          <w:tcPr>
            <w:tcW w:w="881" w:type="dxa"/>
          </w:tcPr>
          <w:p w14:paraId="7D4806DD" w14:textId="54333562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Nieman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1989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Nieman&lt;/Author&gt;&lt;Year&gt;1989&lt;/Year&gt;&lt;RecNum&gt;10516&lt;/RecNum&gt;&lt;DisplayText&gt;[28]&lt;/DisplayText&gt;&lt;record&gt;&lt;rec-number&gt;10516&lt;/rec-number&gt;&lt;foreign-keys&gt;&lt;key app="EN" db-id="wdvp20va50fxries5p2pztt350vdr9209ftf" timestamp="1290267193"&gt;10516&lt;/key&gt;&lt;/foreign-keys&gt;&lt;ref-type name="Journal Article"&gt;17&lt;/ref-type&gt;&lt;contributors&gt;&lt;authors&gt;&lt;author&gt;Nieman, D. C.&lt;/author&gt;&lt;author&gt;Johanssen, L. M.&lt;/author&gt;&lt;author&gt;Lee, J. W.&lt;/author&gt;&lt;/authors&gt;&lt;/contributors&gt;&lt;titles&gt;&lt;title&gt;Infectious episodes in runners before and after a roadrace&lt;/title&gt;&lt;secondary-title&gt;J Sports Med Phys.Fitness&lt;/secondary-title&gt;&lt;/titles&gt;&lt;periodical&gt;&lt;full-title&gt;J Sports Med Phys.Fitness&lt;/full-title&gt;&lt;/periodical&gt;&lt;pages&gt;289-296&lt;/pages&gt;&lt;volume&gt;29  &lt;/volume&gt;&lt;reprint-edition&gt;NOT IN FILE&lt;/reprint-edition&gt;&lt;keywords&gt;&lt;keyword&gt;Asthma&lt;/keyword&gt;&lt;keyword&gt;IN&lt;/keyword&gt;&lt;keyword&gt;Infection&lt;/keyword&gt;&lt;keyword&gt;RUNNERS&lt;/keyword&gt;&lt;/keywords&gt;&lt;dates&gt;&lt;year&gt;1989&lt;/year&gt;&lt;/dates&gt;&lt;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8" w:tooltip="Nieman, 1989 #10516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8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0517B7D3" w14:textId="1AE8A2CB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Cross sectional</w:t>
            </w:r>
          </w:p>
        </w:tc>
        <w:tc>
          <w:tcPr>
            <w:tcW w:w="652" w:type="dxa"/>
          </w:tcPr>
          <w:p w14:paraId="46C990E1" w14:textId="22E286D0" w:rsidR="008166D7" w:rsidRPr="00BB22ED" w:rsidRDefault="008166D7" w:rsidP="001E05FD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 (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5km, 10km, 21km)</w:t>
            </w:r>
          </w:p>
        </w:tc>
        <w:tc>
          <w:tcPr>
            <w:tcW w:w="876" w:type="dxa"/>
          </w:tcPr>
          <w:p w14:paraId="0A03C25E" w14:textId="77777777" w:rsidR="008166D7" w:rsidRDefault="008166D7" w:rsidP="000907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273 </w:t>
            </w:r>
          </w:p>
          <w:p w14:paraId="047E4546" w14:textId="51082A18" w:rsidR="008166D7" w:rsidRPr="00BB22ED" w:rsidRDefault="008166D7" w:rsidP="000907F9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</w:t>
            </w:r>
          </w:p>
          <w:p w14:paraId="3B0AE0F8" w14:textId="77777777" w:rsidR="008166D7" w:rsidRDefault="008166D7" w:rsidP="003649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M=193, F=90)</w:t>
            </w:r>
          </w:p>
          <w:p w14:paraId="39BB09EF" w14:textId="2B65667B" w:rsidR="008166D7" w:rsidRPr="00BB22ED" w:rsidRDefault="008166D7" w:rsidP="003649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&gt; 18 years</w:t>
            </w:r>
          </w:p>
        </w:tc>
        <w:tc>
          <w:tcPr>
            <w:tcW w:w="850" w:type="dxa"/>
          </w:tcPr>
          <w:p w14:paraId="0DC5C3E2" w14:textId="78F40DC3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5E03C463" w14:textId="625A8D5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 months</w:t>
            </w:r>
          </w:p>
        </w:tc>
        <w:tc>
          <w:tcPr>
            <w:tcW w:w="1395" w:type="dxa"/>
          </w:tcPr>
          <w:p w14:paraId="12DAF789" w14:textId="77777777" w:rsidR="008166D7" w:rsidRDefault="008166D7" w:rsidP="00012154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once)</w:t>
            </w:r>
          </w:p>
          <w:p w14:paraId="68A66E45" w14:textId="62837A4F" w:rsidR="008166D7" w:rsidRDefault="008166D7" w:rsidP="004A6D4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episode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2 months pre-race and 7 days post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5-, 10- and 21-km races</w:t>
            </w:r>
          </w:p>
          <w:p w14:paraId="5E6D7047" w14:textId="0CEB2B72" w:rsidR="008166D7" w:rsidRPr="00BB22ED" w:rsidRDefault="008166D7" w:rsidP="004A6D4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Training history in the 2 months before races</w:t>
            </w:r>
          </w:p>
        </w:tc>
        <w:tc>
          <w:tcPr>
            <w:tcW w:w="589" w:type="dxa"/>
          </w:tcPr>
          <w:p w14:paraId="1B75FE48" w14:textId="71F778A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3F0BA439" w14:textId="3DDBCED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A8FB404" w14:textId="349C09C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381733CC" w14:textId="2EE60D0F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7D4D3A4D" w14:textId="4AD34BEA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3C1B25F2" w14:textId="3BEAA3A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708" w:type="dxa"/>
          </w:tcPr>
          <w:p w14:paraId="439F27A6" w14:textId="54B15228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07566C66" w14:textId="31A9A45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3918FF49" w14:textId="60B29B7A" w:rsidR="008166D7" w:rsidRPr="00BB22ED" w:rsidRDefault="008166D7" w:rsidP="00617FB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incidence was lower in runners t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aining 42 vs. 12 km/w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k </w:t>
            </w:r>
          </w:p>
          <w:p w14:paraId="3508EB4C" w14:textId="702E8C53" w:rsidR="008166D7" w:rsidRPr="00BB22ED" w:rsidRDefault="008166D7" w:rsidP="00EF5BFC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ace participation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(5km, 10km and 21km) was not associated with increased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URS episodes</w:t>
            </w:r>
          </w:p>
        </w:tc>
      </w:tr>
      <w:tr w:rsidR="008166D7" w:rsidRPr="00BB22ED" w14:paraId="23F4B3BD" w14:textId="77777777" w:rsidTr="008166D7">
        <w:tc>
          <w:tcPr>
            <w:tcW w:w="881" w:type="dxa"/>
          </w:tcPr>
          <w:p w14:paraId="583DBE7F" w14:textId="52445EBD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proofErr w:type="spell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Linde</w:t>
            </w:r>
            <w:proofErr w:type="spellEnd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et al 1987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Linde&lt;/Author&gt;&lt;Year&gt;1987&lt;/Year&gt;&lt;RecNum&gt;10503&lt;/RecNum&gt;&lt;DisplayText&gt;[29]&lt;/DisplayText&gt;&lt;record&gt;&lt;rec-number&gt;10503&lt;/rec-number&gt;&lt;foreign-keys&gt;&lt;key app="EN" db-id="wdvp20va50fxries5p2pztt350vdr9209ftf" timestamp="1290267192"&gt;10503&lt;/key&gt;&lt;/foreign-keys&gt;&lt;ref-type name="Journal Article"&gt;17&lt;/ref-type&gt;&lt;contributors&gt;&lt;authors&gt;&lt;author&gt;Linde, F.&lt;/author&gt;&lt;/authors&gt;&lt;/contributors&gt;&lt;titles&gt;&lt;title&gt;Running and upper respiratory tract infections&lt;/title&gt;&lt;secondary-title&gt;Scan J Sports Sci&lt;/secondary-title&gt;&lt;/titles&gt;&lt;periodical&gt;&lt;full-title&gt;Scan J Sports Sci&lt;/full-title&gt;&lt;/periodical&gt;&lt;pages&gt;21-23&lt;/pages&gt;&lt;volume&gt;9  &lt;/volume&gt;&lt;reprint-edition&gt;NOT IN FILE&lt;/reprint-edition&gt;&lt;keywords&gt;&lt;keyword&gt;Asthma&lt;/keyword&gt;&lt;keyword&gt;Infection&lt;/keyword&gt;&lt;keyword&gt;Respiratory Tract Infections&lt;/keyword&gt;&lt;keyword&gt;Running&lt;/keyword&gt;&lt;/keywords&gt;&lt;dates&gt;&lt;year&gt;1987&lt;/year&gt;&lt;/dates&gt;&lt;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29" w:tooltip="Linde, 1987 #10503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29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1AD7683B" w14:textId="3CE34E6A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Prospective cohort</w:t>
            </w:r>
          </w:p>
        </w:tc>
        <w:tc>
          <w:tcPr>
            <w:tcW w:w="652" w:type="dxa"/>
          </w:tcPr>
          <w:p w14:paraId="39E06886" w14:textId="085B7F33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Orienteering</w:t>
            </w:r>
          </w:p>
        </w:tc>
        <w:tc>
          <w:tcPr>
            <w:tcW w:w="876" w:type="dxa"/>
          </w:tcPr>
          <w:p w14:paraId="74F673C7" w14:textId="77777777" w:rsidR="008166D7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44 </w:t>
            </w:r>
          </w:p>
          <w:p w14:paraId="0D94963B" w14:textId="21FCE351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E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lite </w:t>
            </w:r>
          </w:p>
          <w:p w14:paraId="686FC3D5" w14:textId="77777777" w:rsidR="008166D7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44 </w:t>
            </w:r>
          </w:p>
          <w:p w14:paraId="7117FE11" w14:textId="22B8B22D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proofErr w:type="gramStart"/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controls</w:t>
            </w:r>
            <w:proofErr w:type="gramEnd"/>
          </w:p>
          <w:p w14:paraId="55C8A74E" w14:textId="0535291E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19-34 years</w:t>
            </w:r>
          </w:p>
        </w:tc>
        <w:tc>
          <w:tcPr>
            <w:tcW w:w="850" w:type="dxa"/>
          </w:tcPr>
          <w:p w14:paraId="323E2E09" w14:textId="29690F6A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>URS episodes (questionnaire)</w:t>
            </w:r>
          </w:p>
        </w:tc>
        <w:tc>
          <w:tcPr>
            <w:tcW w:w="851" w:type="dxa"/>
          </w:tcPr>
          <w:p w14:paraId="65FF7A72" w14:textId="63770C48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2 months</w:t>
            </w:r>
          </w:p>
        </w:tc>
        <w:tc>
          <w:tcPr>
            <w:tcW w:w="1395" w:type="dxa"/>
          </w:tcPr>
          <w:p w14:paraId="0DDBFEE3" w14:textId="77777777" w:rsidR="008166D7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questionnaire daily</w:t>
            </w:r>
          </w:p>
          <w:p w14:paraId="70739608" w14:textId="374F06D6" w:rsidR="008166D7" w:rsidRPr="00BB22ED" w:rsidRDefault="008166D7" w:rsidP="001B7CCA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589" w:type="dxa"/>
          </w:tcPr>
          <w:p w14:paraId="7B7A2038" w14:textId="464D86D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13EE196A" w14:textId="32477C5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26F8B936" w14:textId="273A6090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23EAE3A0" w14:textId="1062523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44DCA5DA" w14:textId="7777777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19725C02" w14:textId="16C2A911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419BD0E7" w14:textId="05973D39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425E5327" w14:textId="17876E3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17CD5D8B" w14:textId="1DA89426" w:rsidR="008166D7" w:rsidRPr="00BB22ED" w:rsidRDefault="008166D7" w:rsidP="006601FC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episode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was higher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in orienteers (2.5) vs. controls (1.7)</w:t>
            </w:r>
          </w:p>
        </w:tc>
      </w:tr>
      <w:tr w:rsidR="008166D7" w:rsidRPr="00BB22ED" w14:paraId="5ECF0EC0" w14:textId="77777777" w:rsidTr="008166D7">
        <w:tc>
          <w:tcPr>
            <w:tcW w:w="881" w:type="dxa"/>
          </w:tcPr>
          <w:p w14:paraId="536E36A7" w14:textId="275FBA31" w:rsidR="008166D7" w:rsidRPr="00BB22ED" w:rsidRDefault="008166D7" w:rsidP="00C02061">
            <w:pPr>
              <w:spacing w:after="0" w:line="240" w:lineRule="auto"/>
              <w:rPr>
                <w:rFonts w:ascii="Times New Roman" w:hAnsi="Times New Roman"/>
                <w:b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lastRenderedPageBreak/>
              <w:t xml:space="preserve">Peters et 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983</w:t>
            </w:r>
            <w:r w:rsidRPr="00BB22ED">
              <w:rPr>
                <w:sz w:val="12"/>
                <w:szCs w:val="12"/>
                <w:lang w:val="en-GB"/>
              </w:rPr>
              <w:t xml:space="preserve"> 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begin"/>
            </w:r>
            <w:r w:rsidR="00C02061">
              <w:rPr>
                <w:rFonts w:ascii="Times New Roman" w:hAnsi="Times New Roman"/>
                <w:sz w:val="12"/>
                <w:szCs w:val="12"/>
                <w:lang w:val="en-GB"/>
              </w:rPr>
              <w:instrText xml:space="preserve"> ADDIN EN.CITE &lt;EndNote&gt;&lt;Cite&gt;&lt;Author&gt;Peters&lt;/Author&gt;&lt;Year&gt;1983&lt;/Year&gt;&lt;RecNum&gt;10076&lt;/RecNum&gt;&lt;DisplayText&gt;[30]&lt;/DisplayText&gt;&lt;record&gt;&lt;rec-number&gt;10076&lt;/rec-number&gt;&lt;foreign-keys&gt;&lt;key app="EN" db-id="wdvp20va50fxries5p2pztt350vdr9209ftf" timestamp="1290267164"&gt;10076&lt;/key&gt;&lt;/foreign-keys&gt;&lt;ref-type name="Journal Article"&gt;17&lt;/ref-type&gt;&lt;contributors&gt;&lt;authors&gt;&lt;author&gt;Peters, E. M.&lt;/author&gt;&lt;author&gt;Bateman, E. D.&lt;/author&gt;&lt;/authors&gt;&lt;/contributors&gt;&lt;titles&gt;&lt;title&gt;Ultramarathon running and upper respiratory tract infections. An epidemiological survey&lt;/title&gt;&lt;secondary-title&gt;S.Afr.Med.J&lt;/secondary-title&gt;&lt;/titles&gt;&lt;periodical&gt;&lt;full-title&gt;S.Afr.Med.J&lt;/full-title&gt;&lt;/periodical&gt;&lt;pages&gt;582-584&lt;/pages&gt;&lt;volume&gt;64&lt;/volume&gt;&lt;number&gt;15&lt;/number&gt;&lt;reprint-edition&gt;NOT IN FILE&lt;/reprint-edition&gt;&lt;keywords&gt;&lt;keyword&gt;AN&lt;/keyword&gt;&lt;keyword&gt;Article&lt;/keyword&gt;&lt;keyword&gt;epidemiology&lt;/keyword&gt;&lt;keyword&gt;etiology&lt;/keyword&gt;&lt;keyword&gt;Humans&lt;/keyword&gt;&lt;keyword&gt;IN&lt;/keyword&gt;&lt;keyword&gt;Incidence&lt;/keyword&gt;&lt;keyword&gt;Infection&lt;/keyword&gt;&lt;keyword&gt;marathon&lt;/keyword&gt;&lt;keyword&gt;musculoskeletal&lt;/keyword&gt;&lt;keyword&gt;Pain&lt;/keyword&gt;&lt;keyword&gt;Prospective Studies&lt;/keyword&gt;&lt;keyword&gt;Prospective Study&lt;/keyword&gt;&lt;keyword&gt;Respiratory Tract Infections&lt;/keyword&gt;&lt;keyword&gt;RUNNERS&lt;/keyword&gt;&lt;keyword&gt;Running&lt;/keyword&gt;&lt;keyword&gt;South Africa&lt;/keyword&gt;&lt;keyword&gt;Statistics&lt;/keyword&gt;&lt;keyword&gt;Stress&lt;/keyword&gt;&lt;keyword&gt;Time&lt;/keyword&gt;&lt;/keywords&gt;&lt;dates&gt;&lt;year&gt;1983&lt;/year&gt;&lt;/dates&gt;&lt;urls&gt;&lt;related-urls&gt;&lt;url&gt;PM:6623247&lt;/url&gt;&lt;/related-urls&gt;&lt;/urls&gt;&lt;/record&gt;&lt;/Cite&gt;&lt;/EndNote&gt;</w:instrTex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separate"/>
            </w:r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[</w:t>
            </w:r>
            <w:hyperlink w:anchor="_ENREF_30" w:tooltip="Peters, 1983 #10076" w:history="1">
              <w:r w:rsidR="00C02061">
                <w:rPr>
                  <w:rFonts w:ascii="Times New Roman" w:hAnsi="Times New Roman"/>
                  <w:noProof/>
                  <w:sz w:val="12"/>
                  <w:szCs w:val="12"/>
                  <w:lang w:val="en-GB"/>
                </w:rPr>
                <w:t>30</w:t>
              </w:r>
            </w:hyperlink>
            <w:r w:rsidR="00C02061">
              <w:rPr>
                <w:rFonts w:ascii="Times New Roman" w:hAnsi="Times New Roman"/>
                <w:noProof/>
                <w:sz w:val="12"/>
                <w:szCs w:val="12"/>
                <w:lang w:val="en-GB"/>
              </w:rPr>
              <w:t>]</w:t>
            </w:r>
            <w:r w:rsidR="00AA7103">
              <w:rPr>
                <w:rFonts w:ascii="Times New Roman" w:hAnsi="Times New Roman"/>
                <w:sz w:val="12"/>
                <w:szCs w:val="12"/>
                <w:lang w:val="en-GB"/>
              </w:rPr>
              <w:fldChar w:fldCharType="end"/>
            </w:r>
          </w:p>
        </w:tc>
        <w:tc>
          <w:tcPr>
            <w:tcW w:w="818" w:type="dxa"/>
          </w:tcPr>
          <w:p w14:paraId="577E8548" w14:textId="7D45D857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bCs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bCs/>
                <w:sz w:val="12"/>
                <w:szCs w:val="12"/>
                <w:lang w:val="en-GB"/>
              </w:rPr>
              <w:t>Case control</w:t>
            </w:r>
          </w:p>
        </w:tc>
        <w:tc>
          <w:tcPr>
            <w:tcW w:w="652" w:type="dxa"/>
          </w:tcPr>
          <w:p w14:paraId="0C3482B8" w14:textId="1F49F24E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 (marathon)</w:t>
            </w:r>
          </w:p>
        </w:tc>
        <w:tc>
          <w:tcPr>
            <w:tcW w:w="876" w:type="dxa"/>
          </w:tcPr>
          <w:p w14:paraId="1CBFF19A" w14:textId="77777777" w:rsidR="008166D7" w:rsidRDefault="008166D7" w:rsidP="003649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50 </w:t>
            </w:r>
          </w:p>
          <w:p w14:paraId="4D6F3CD0" w14:textId="7AFE4A0D" w:rsidR="008166D7" w:rsidRPr="00BB22ED" w:rsidRDefault="008166D7" w:rsidP="003649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Recreational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runners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(M=145, F=5)</w:t>
            </w:r>
          </w:p>
          <w:p w14:paraId="45E13A0F" w14:textId="2C4FF45C" w:rsidR="008166D7" w:rsidRPr="00BB22ED" w:rsidRDefault="008166D7" w:rsidP="003649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124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sedentary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controls</w:t>
            </w:r>
          </w:p>
          <w:p w14:paraId="31F04740" w14:textId="3579204D" w:rsidR="008166D7" w:rsidRPr="00BB22ED" w:rsidRDefault="008166D7" w:rsidP="0036491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18-65 years</w:t>
            </w:r>
          </w:p>
        </w:tc>
        <w:tc>
          <w:tcPr>
            <w:tcW w:w="850" w:type="dxa"/>
          </w:tcPr>
          <w:p w14:paraId="3485CC05" w14:textId="2FEBA6DC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(questionnaire)</w:t>
            </w:r>
          </w:p>
        </w:tc>
        <w:tc>
          <w:tcPr>
            <w:tcW w:w="851" w:type="dxa"/>
          </w:tcPr>
          <w:p w14:paraId="1FE5431B" w14:textId="02D90B9C" w:rsidR="008166D7" w:rsidRPr="00BB22ED" w:rsidRDefault="008166D7" w:rsidP="008E6FCE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2 weeks</w:t>
            </w:r>
          </w:p>
        </w:tc>
        <w:tc>
          <w:tcPr>
            <w:tcW w:w="1395" w:type="dxa"/>
          </w:tcPr>
          <w:p w14:paraId="47396C00" w14:textId="797814CD" w:rsidR="008166D7" w:rsidRDefault="008166D7" w:rsidP="00690BA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questionnaire (twice)</w:t>
            </w:r>
          </w:p>
          <w:p w14:paraId="00F10DC0" w14:textId="7949BC0B" w:rsidR="008166D7" w:rsidRDefault="008166D7" w:rsidP="00690BA2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episode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2 months pre-race and 7 days post 56 km race</w:t>
            </w:r>
          </w:p>
          <w:p w14:paraId="11C97945" w14:textId="24E524F5" w:rsidR="008166D7" w:rsidRPr="00BB22ED" w:rsidRDefault="008166D7" w:rsidP="00476A30">
            <w:p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raining history (distance / week) in preparation for the race </w:t>
            </w:r>
          </w:p>
        </w:tc>
        <w:tc>
          <w:tcPr>
            <w:tcW w:w="589" w:type="dxa"/>
          </w:tcPr>
          <w:p w14:paraId="106949F9" w14:textId="23AFBE1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567" w:type="dxa"/>
          </w:tcPr>
          <w:p w14:paraId="46A967C6" w14:textId="7D4663A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851" w:type="dxa"/>
          </w:tcPr>
          <w:p w14:paraId="06268FAB" w14:textId="281B7E4D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0" w:type="dxa"/>
          </w:tcPr>
          <w:p w14:paraId="637875FF" w14:textId="2C45A06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9" w:type="dxa"/>
          </w:tcPr>
          <w:p w14:paraId="4CA0BD3F" w14:textId="41C90792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6BCE3E2D" w14:textId="5FD36A45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708" w:type="dxa"/>
          </w:tcPr>
          <w:p w14:paraId="48704EAF" w14:textId="58343D56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Y</w:t>
            </w:r>
          </w:p>
        </w:tc>
        <w:tc>
          <w:tcPr>
            <w:tcW w:w="851" w:type="dxa"/>
          </w:tcPr>
          <w:p w14:paraId="64438BC4" w14:textId="493D1C37" w:rsidR="008166D7" w:rsidRPr="00BB22ED" w:rsidRDefault="008166D7" w:rsidP="00B67BAB">
            <w:pPr>
              <w:spacing w:after="0" w:line="240" w:lineRule="auto"/>
              <w:jc w:val="center"/>
              <w:rPr>
                <w:rFonts w:ascii="Times New Roman" w:hAnsi="Times New Roman"/>
                <w:sz w:val="12"/>
                <w:szCs w:val="12"/>
                <w:lang w:val="en-GB"/>
              </w:rPr>
            </w:pPr>
          </w:p>
        </w:tc>
        <w:tc>
          <w:tcPr>
            <w:tcW w:w="2551" w:type="dxa"/>
          </w:tcPr>
          <w:p w14:paraId="62A9EAC9" w14:textId="77777777" w:rsidR="008166D7" w:rsidRDefault="008166D7" w:rsidP="00211AF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>URS episodes were more common in runners training &gt; 65km/week (40%) vs. those training &lt; 65km/week (20%)</w:t>
            </w:r>
          </w:p>
          <w:p w14:paraId="3D1A4CC6" w14:textId="4570FC57" w:rsidR="008166D7" w:rsidRPr="00BB22ED" w:rsidRDefault="008166D7" w:rsidP="00476A30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hAnsi="Times New Roman"/>
                <w:sz w:val="12"/>
                <w:szCs w:val="12"/>
                <w:lang w:val="en-GB"/>
              </w:rPr>
            </w:pP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The incidence of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URS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episodes after the race was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high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>er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 xml:space="preserve"> in runners (33%) vs. </w:t>
            </w:r>
            <w:r>
              <w:rPr>
                <w:rFonts w:ascii="Times New Roman" w:hAnsi="Times New Roman"/>
                <w:sz w:val="12"/>
                <w:szCs w:val="12"/>
                <w:lang w:val="en-GB"/>
              </w:rPr>
              <w:t xml:space="preserve">sedentary </w:t>
            </w:r>
            <w:r w:rsidRPr="00BB22ED">
              <w:rPr>
                <w:rFonts w:ascii="Times New Roman" w:hAnsi="Times New Roman"/>
                <w:sz w:val="12"/>
                <w:szCs w:val="12"/>
                <w:lang w:val="en-GB"/>
              </w:rPr>
              <w:t>controls (15%)</w:t>
            </w:r>
          </w:p>
        </w:tc>
      </w:tr>
    </w:tbl>
    <w:p w14:paraId="019936DC" w14:textId="5BF50206" w:rsidR="00780E6E" w:rsidRPr="00BB22ED" w:rsidRDefault="00780E6E" w:rsidP="008E6FCE">
      <w:pPr>
        <w:spacing w:after="0" w:line="240" w:lineRule="auto"/>
        <w:rPr>
          <w:rFonts w:ascii="Times New Roman" w:hAnsi="Times New Roman"/>
          <w:b/>
          <w:bCs/>
          <w:sz w:val="20"/>
          <w:szCs w:val="20"/>
          <w:lang w:val="en-GB"/>
        </w:rPr>
      </w:pPr>
    </w:p>
    <w:p w14:paraId="5398A02E" w14:textId="28999EE4" w:rsidR="00B61C95" w:rsidRPr="00C767BA" w:rsidRDefault="00F521C6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M=M</w:t>
      </w:r>
      <w:r w:rsidR="00B61C95" w:rsidRPr="00C767BA">
        <w:rPr>
          <w:rFonts w:ascii="Times New Roman" w:hAnsi="Times New Roman"/>
          <w:bCs/>
          <w:sz w:val="16"/>
          <w:szCs w:val="16"/>
          <w:lang w:val="en-GB"/>
        </w:rPr>
        <w:t>ales</w:t>
      </w:r>
    </w:p>
    <w:p w14:paraId="28714C19" w14:textId="1D81288F" w:rsidR="00F521C6" w:rsidRPr="00C767BA" w:rsidRDefault="00F521C6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F=Females</w:t>
      </w:r>
    </w:p>
    <w:p w14:paraId="0AB8759C" w14:textId="2145E885" w:rsidR="00BE02E8" w:rsidRPr="00C767BA" w:rsidRDefault="00BE02E8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UR = Upper Respiratory</w:t>
      </w:r>
    </w:p>
    <w:p w14:paraId="170D85F9" w14:textId="2B0EC9C0" w:rsidR="00BE02E8" w:rsidRPr="00C767BA" w:rsidRDefault="00BE02E8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URS = Upper Respiratory Symptom</w:t>
      </w:r>
    </w:p>
    <w:p w14:paraId="7FFCF3A6" w14:textId="261C27A9" w:rsidR="00C9026F" w:rsidRPr="00C767BA" w:rsidRDefault="00C9026F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URTI = Upper Respiratory Track Infection</w:t>
      </w:r>
    </w:p>
    <w:p w14:paraId="715EA017" w14:textId="74345E1F" w:rsidR="00BE02E8" w:rsidRPr="00C767BA" w:rsidRDefault="00BE02E8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GIT = Gastrointestinal</w:t>
      </w:r>
    </w:p>
    <w:p w14:paraId="2EA65056" w14:textId="13079F1A" w:rsidR="000B171B" w:rsidRPr="00C767BA" w:rsidRDefault="000B171B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IgA = Immunoglobulin A</w:t>
      </w:r>
    </w:p>
    <w:p w14:paraId="266F53E8" w14:textId="40E344FE" w:rsidR="000B171B" w:rsidRPr="00C767BA" w:rsidRDefault="000B171B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proofErr w:type="spellStart"/>
      <w:r w:rsidRPr="00C767BA">
        <w:rPr>
          <w:rFonts w:ascii="Times New Roman" w:hAnsi="Times New Roman"/>
          <w:bCs/>
          <w:sz w:val="16"/>
          <w:szCs w:val="16"/>
          <w:lang w:val="en-GB"/>
        </w:rPr>
        <w:t>SIgA</w:t>
      </w:r>
      <w:proofErr w:type="spellEnd"/>
      <w:r w:rsidRPr="00C767BA">
        <w:rPr>
          <w:rFonts w:ascii="Times New Roman" w:hAnsi="Times New Roman"/>
          <w:bCs/>
          <w:sz w:val="16"/>
          <w:szCs w:val="16"/>
          <w:lang w:val="en-GB"/>
        </w:rPr>
        <w:t xml:space="preserve"> = Salivary IgA concentration</w:t>
      </w:r>
    </w:p>
    <w:p w14:paraId="15648F4A" w14:textId="61849B4A" w:rsidR="008E6FCE" w:rsidRPr="00C767BA" w:rsidRDefault="008E6FCE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proofErr w:type="spellStart"/>
      <w:r w:rsidRPr="00C767BA">
        <w:rPr>
          <w:rFonts w:ascii="Times New Roman" w:hAnsi="Times New Roman"/>
          <w:bCs/>
          <w:sz w:val="16"/>
          <w:szCs w:val="16"/>
          <w:lang w:val="en-GB"/>
        </w:rPr>
        <w:t>SIgASR</w:t>
      </w:r>
      <w:proofErr w:type="spellEnd"/>
      <w:r w:rsidRPr="00C767BA">
        <w:rPr>
          <w:rFonts w:ascii="Times New Roman" w:hAnsi="Times New Roman"/>
          <w:bCs/>
          <w:sz w:val="16"/>
          <w:szCs w:val="16"/>
          <w:lang w:val="en-GB"/>
        </w:rPr>
        <w:t xml:space="preserve"> = Saliva secretory immunoglobulin A secretion rate</w:t>
      </w:r>
    </w:p>
    <w:p w14:paraId="59D1882C" w14:textId="79F48B63" w:rsidR="00827CD5" w:rsidRPr="00C767BA" w:rsidRDefault="00827CD5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RPE = Rating of Perceived Exertion</w:t>
      </w:r>
    </w:p>
    <w:p w14:paraId="69DAA77A" w14:textId="4816387F" w:rsidR="000B171B" w:rsidRPr="00C767BA" w:rsidRDefault="000B171B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WURSS – Wisconsin Upper Respiratory Symptom Score</w:t>
      </w:r>
    </w:p>
    <w:p w14:paraId="2B17F98B" w14:textId="30B1DDCD" w:rsidR="009314D0" w:rsidRPr="00C767BA" w:rsidRDefault="009314D0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 xml:space="preserve">OR </w:t>
      </w:r>
      <w:r w:rsidR="00C9026F" w:rsidRPr="00C767BA">
        <w:rPr>
          <w:rFonts w:ascii="Times New Roman" w:hAnsi="Times New Roman"/>
          <w:bCs/>
          <w:sz w:val="16"/>
          <w:szCs w:val="16"/>
          <w:lang w:val="en-GB"/>
        </w:rPr>
        <w:t>–</w:t>
      </w:r>
      <w:r w:rsidRPr="00C767BA">
        <w:rPr>
          <w:rFonts w:ascii="Times New Roman" w:hAnsi="Times New Roman"/>
          <w:bCs/>
          <w:sz w:val="16"/>
          <w:szCs w:val="16"/>
          <w:lang w:val="en-GB"/>
        </w:rPr>
        <w:t xml:space="preserve"> O</w:t>
      </w:r>
      <w:r w:rsidR="00F521C6" w:rsidRPr="00C767BA">
        <w:rPr>
          <w:rFonts w:ascii="Times New Roman" w:hAnsi="Times New Roman"/>
          <w:bCs/>
          <w:sz w:val="16"/>
          <w:szCs w:val="16"/>
          <w:lang w:val="en-GB"/>
        </w:rPr>
        <w:t>dds Ratio</w:t>
      </w:r>
    </w:p>
    <w:p w14:paraId="0303DCDA" w14:textId="2724155E" w:rsidR="00C9026F" w:rsidRPr="00C767BA" w:rsidRDefault="00C9026F" w:rsidP="00BC18A5">
      <w:pPr>
        <w:spacing w:after="0" w:line="240" w:lineRule="auto"/>
        <w:rPr>
          <w:rFonts w:ascii="Times New Roman" w:hAnsi="Times New Roman"/>
          <w:bCs/>
          <w:sz w:val="16"/>
          <w:szCs w:val="16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>TL = Training Load</w:t>
      </w:r>
    </w:p>
    <w:p w14:paraId="51F10A47" w14:textId="64AEA5A9" w:rsidR="00C9026F" w:rsidRPr="001427EB" w:rsidRDefault="00C9026F" w:rsidP="00BC18A5">
      <w:pPr>
        <w:spacing w:after="0" w:line="240" w:lineRule="auto"/>
        <w:rPr>
          <w:rFonts w:ascii="Times New Roman" w:hAnsi="Times New Roman"/>
          <w:bCs/>
          <w:sz w:val="12"/>
          <w:szCs w:val="12"/>
          <w:lang w:val="en-GB"/>
        </w:rPr>
      </w:pPr>
      <w:r w:rsidRPr="00C767BA">
        <w:rPr>
          <w:rFonts w:ascii="Times New Roman" w:hAnsi="Times New Roman"/>
          <w:bCs/>
          <w:sz w:val="16"/>
          <w:szCs w:val="16"/>
          <w:lang w:val="en-GB"/>
        </w:rPr>
        <w:t xml:space="preserve">AU = </w:t>
      </w:r>
      <w:r w:rsidR="003B2D02" w:rsidRPr="00C767BA">
        <w:rPr>
          <w:rFonts w:ascii="Times New Roman" w:hAnsi="Times New Roman"/>
          <w:bCs/>
          <w:sz w:val="16"/>
          <w:szCs w:val="16"/>
          <w:lang w:val="en-GB"/>
        </w:rPr>
        <w:t>Arbitrary Units</w:t>
      </w:r>
    </w:p>
    <w:p w14:paraId="6012746C" w14:textId="77777777" w:rsidR="00AA7103" w:rsidRDefault="00AA7103" w:rsidP="00435407">
      <w:pPr>
        <w:ind w:left="720" w:hanging="720"/>
        <w:rPr>
          <w:rFonts w:ascii="Times New Roman" w:hAnsi="Times New Roman"/>
          <w:sz w:val="12"/>
          <w:szCs w:val="12"/>
          <w:lang w:val="en-GB"/>
        </w:rPr>
      </w:pPr>
    </w:p>
    <w:p w14:paraId="62968F95" w14:textId="6F3F5B2D" w:rsidR="00AA7103" w:rsidRPr="00AA7103" w:rsidRDefault="00AA7103" w:rsidP="00435407">
      <w:pPr>
        <w:ind w:left="720" w:hanging="720"/>
        <w:rPr>
          <w:rFonts w:ascii="Times New Roman" w:hAnsi="Times New Roman"/>
          <w:b/>
          <w:lang w:val="en-GB"/>
        </w:rPr>
      </w:pPr>
      <w:r w:rsidRPr="00AA7103">
        <w:rPr>
          <w:rFonts w:ascii="Times New Roman" w:hAnsi="Times New Roman"/>
          <w:b/>
          <w:lang w:val="en-GB"/>
        </w:rPr>
        <w:t>References</w:t>
      </w:r>
    </w:p>
    <w:p w14:paraId="2B243D6F" w14:textId="3151B442" w:rsidR="00C02061" w:rsidRPr="00C02061" w:rsidRDefault="00AA7103" w:rsidP="00C02061">
      <w:pPr>
        <w:pStyle w:val="EndNoteBibliography"/>
        <w:spacing w:after="0"/>
        <w:rPr>
          <w:noProof/>
        </w:rPr>
      </w:pPr>
      <w:r>
        <w:rPr>
          <w:rFonts w:ascii="Times New Roman" w:hAnsi="Times New Roman"/>
          <w:sz w:val="12"/>
          <w:szCs w:val="12"/>
          <w:lang w:val="en-GB"/>
        </w:rPr>
        <w:fldChar w:fldCharType="begin"/>
      </w:r>
      <w:r>
        <w:rPr>
          <w:rFonts w:ascii="Times New Roman" w:hAnsi="Times New Roman"/>
          <w:sz w:val="12"/>
          <w:szCs w:val="12"/>
          <w:lang w:val="en-GB"/>
        </w:rPr>
        <w:instrText xml:space="preserve"> ADDIN EN.REFLIST </w:instrText>
      </w:r>
      <w:r>
        <w:rPr>
          <w:rFonts w:ascii="Times New Roman" w:hAnsi="Times New Roman"/>
          <w:sz w:val="12"/>
          <w:szCs w:val="12"/>
          <w:lang w:val="en-GB"/>
        </w:rPr>
        <w:fldChar w:fldCharType="separate"/>
      </w:r>
      <w:bookmarkStart w:id="1" w:name="_ENREF_1"/>
      <w:r w:rsidR="00C02061" w:rsidRPr="00C02061">
        <w:rPr>
          <w:noProof/>
        </w:rPr>
        <w:t>1.</w:t>
      </w:r>
      <w:r w:rsidR="00C02061" w:rsidRPr="00C02061">
        <w:rPr>
          <w:noProof/>
        </w:rPr>
        <w:tab/>
      </w:r>
      <w:r w:rsidR="00C02061" w:rsidRPr="00C02061">
        <w:rPr>
          <w:b/>
          <w:noProof/>
        </w:rPr>
        <w:t xml:space="preserve">Svendsen IT, I. Tonnesen, E. Bahr, R. Gleeson, M. </w:t>
      </w:r>
      <w:r w:rsidR="00C02061" w:rsidRPr="00C02061">
        <w:rPr>
          <w:noProof/>
        </w:rPr>
        <w:t xml:space="preserve">. Training- and competition-related risk factors for respiratory tract and gastrointestinal infections in elite cross-country skiers. </w:t>
      </w:r>
      <w:r w:rsidR="00C02061" w:rsidRPr="00C02061">
        <w:rPr>
          <w:i/>
          <w:noProof/>
        </w:rPr>
        <w:t>Br</w:t>
      </w:r>
      <w:r w:rsidR="004D5F3E">
        <w:rPr>
          <w:i/>
          <w:noProof/>
        </w:rPr>
        <w:t xml:space="preserve"> J Sports Med </w:t>
      </w:r>
      <w:r w:rsidR="00C02061" w:rsidRPr="00C02061">
        <w:rPr>
          <w:noProof/>
        </w:rPr>
        <w:t xml:space="preserve"> 2016;</w:t>
      </w:r>
      <w:r w:rsidR="00C02061" w:rsidRPr="00C02061">
        <w:rPr>
          <w:b/>
          <w:noProof/>
        </w:rPr>
        <w:t>(in press)</w:t>
      </w:r>
      <w:r w:rsidR="00C02061" w:rsidRPr="00C02061">
        <w:rPr>
          <w:noProof/>
        </w:rPr>
        <w:t>.</w:t>
      </w:r>
      <w:bookmarkEnd w:id="1"/>
    </w:p>
    <w:p w14:paraId="7E40ADD1" w14:textId="38FA0C2D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" w:name="_ENREF_2"/>
      <w:r w:rsidRPr="00C02061">
        <w:rPr>
          <w:noProof/>
        </w:rPr>
        <w:t>2.</w:t>
      </w:r>
      <w:r w:rsidRPr="00C02061">
        <w:rPr>
          <w:noProof/>
        </w:rPr>
        <w:tab/>
      </w:r>
      <w:r w:rsidRPr="00C02061">
        <w:rPr>
          <w:b/>
          <w:noProof/>
        </w:rPr>
        <w:t>Raysmith BP, Drew MK</w:t>
      </w:r>
      <w:r w:rsidRPr="00C02061">
        <w:rPr>
          <w:noProof/>
        </w:rPr>
        <w:t xml:space="preserve">. Performance success or failure is influenced by weeks lost to injury and illnes in elite Australian Track and Field athletes: a 5-year prospective study. </w:t>
      </w:r>
      <w:r w:rsidR="004D5F3E" w:rsidRPr="00C02061">
        <w:rPr>
          <w:i/>
          <w:noProof/>
        </w:rPr>
        <w:t>J Sci Med Sport</w:t>
      </w:r>
      <w:r w:rsidR="004D5F3E" w:rsidRPr="00C02061">
        <w:rPr>
          <w:noProof/>
        </w:rPr>
        <w:t xml:space="preserve"> </w:t>
      </w:r>
      <w:r w:rsidRPr="00C02061">
        <w:rPr>
          <w:noProof/>
        </w:rPr>
        <w:t>2016;</w:t>
      </w:r>
      <w:r w:rsidRPr="00C02061">
        <w:rPr>
          <w:b/>
          <w:noProof/>
        </w:rPr>
        <w:t>(in press)</w:t>
      </w:r>
      <w:r w:rsidRPr="00C02061">
        <w:rPr>
          <w:noProof/>
        </w:rPr>
        <w:t>.</w:t>
      </w:r>
      <w:bookmarkEnd w:id="2"/>
    </w:p>
    <w:p w14:paraId="6182DE86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3" w:name="_ENREF_3"/>
      <w:r w:rsidRPr="00C02061">
        <w:rPr>
          <w:noProof/>
        </w:rPr>
        <w:t>3.</w:t>
      </w:r>
      <w:r w:rsidRPr="00C02061">
        <w:rPr>
          <w:noProof/>
        </w:rPr>
        <w:tab/>
      </w:r>
      <w:r w:rsidRPr="00C02061">
        <w:rPr>
          <w:b/>
          <w:noProof/>
        </w:rPr>
        <w:t>Thornton HR, Delaney JA, Duthie GM, et al.</w:t>
      </w:r>
      <w:r w:rsidRPr="00C02061">
        <w:rPr>
          <w:noProof/>
        </w:rPr>
        <w:t xml:space="preserve"> Predicting Self-Reported Illness for Professional Team-Sport Athletes. </w:t>
      </w:r>
      <w:r w:rsidRPr="00C02061">
        <w:rPr>
          <w:i/>
          <w:noProof/>
        </w:rPr>
        <w:t>Int J Sports Physiol Perform</w:t>
      </w:r>
      <w:r w:rsidRPr="00C02061">
        <w:rPr>
          <w:noProof/>
        </w:rPr>
        <w:t xml:space="preserve"> 2015 Sep 21.</w:t>
      </w:r>
      <w:bookmarkEnd w:id="3"/>
    </w:p>
    <w:p w14:paraId="3298F0F3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4" w:name="_ENREF_4"/>
      <w:r w:rsidRPr="00C02061">
        <w:rPr>
          <w:noProof/>
        </w:rPr>
        <w:t>4.</w:t>
      </w:r>
      <w:r w:rsidRPr="00C02061">
        <w:rPr>
          <w:noProof/>
        </w:rPr>
        <w:tab/>
      </w:r>
      <w:r w:rsidRPr="00C02061">
        <w:rPr>
          <w:b/>
          <w:noProof/>
        </w:rPr>
        <w:t>Veugelers KR, Young WB, Fahrner B, et al.</w:t>
      </w:r>
      <w:r w:rsidRPr="00C02061">
        <w:rPr>
          <w:noProof/>
        </w:rPr>
        <w:t xml:space="preserve"> Different methods of training load quantification and their relationship to injury and illness in elite Australian football. </w:t>
      </w:r>
      <w:r w:rsidRPr="00C02061">
        <w:rPr>
          <w:i/>
          <w:noProof/>
        </w:rPr>
        <w:t>J Sci Med Sport</w:t>
      </w:r>
      <w:r w:rsidRPr="00C02061">
        <w:rPr>
          <w:noProof/>
        </w:rPr>
        <w:t xml:space="preserve"> 2015 Jan 23.</w:t>
      </w:r>
      <w:bookmarkEnd w:id="4"/>
    </w:p>
    <w:p w14:paraId="1C57CF52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5" w:name="_ENREF_5"/>
      <w:r w:rsidRPr="00C02061">
        <w:rPr>
          <w:noProof/>
        </w:rPr>
        <w:t>5.</w:t>
      </w:r>
      <w:r w:rsidRPr="00C02061">
        <w:rPr>
          <w:noProof/>
        </w:rPr>
        <w:tab/>
      </w:r>
      <w:r w:rsidRPr="00C02061">
        <w:rPr>
          <w:b/>
          <w:noProof/>
        </w:rPr>
        <w:t>Svendsen IS, Gleeson M, Haugen TA, et al.</w:t>
      </w:r>
      <w:r w:rsidRPr="00C02061">
        <w:rPr>
          <w:noProof/>
        </w:rPr>
        <w:t xml:space="preserve"> Effect of an intense period of competition on race performance and self-reported illness in elite cross-country skiers. </w:t>
      </w:r>
      <w:r w:rsidRPr="00C02061">
        <w:rPr>
          <w:i/>
          <w:noProof/>
        </w:rPr>
        <w:t>Scand J Med Sci Sports</w:t>
      </w:r>
      <w:r w:rsidRPr="00C02061">
        <w:rPr>
          <w:noProof/>
        </w:rPr>
        <w:t xml:space="preserve"> 2015 Dec;</w:t>
      </w:r>
      <w:r w:rsidRPr="00C02061">
        <w:rPr>
          <w:b/>
          <w:noProof/>
        </w:rPr>
        <w:t>25</w:t>
      </w:r>
      <w:r w:rsidRPr="00C02061">
        <w:rPr>
          <w:noProof/>
        </w:rPr>
        <w:t>(6):846-53.</w:t>
      </w:r>
      <w:bookmarkEnd w:id="5"/>
    </w:p>
    <w:p w14:paraId="2EFBECB0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6" w:name="_ENREF_6"/>
      <w:r w:rsidRPr="00C02061">
        <w:rPr>
          <w:noProof/>
        </w:rPr>
        <w:t>6.</w:t>
      </w:r>
      <w:r w:rsidRPr="00C02061">
        <w:rPr>
          <w:noProof/>
        </w:rPr>
        <w:tab/>
      </w:r>
      <w:r w:rsidRPr="00C02061">
        <w:rPr>
          <w:b/>
          <w:noProof/>
        </w:rPr>
        <w:t>Hellard P, Avalos M, Guimaraes F, et al.</w:t>
      </w:r>
      <w:r w:rsidRPr="00C02061">
        <w:rPr>
          <w:noProof/>
        </w:rPr>
        <w:t xml:space="preserve"> Training-related risk of common illnesses in elite swimmers over a 4-yr period. </w:t>
      </w:r>
      <w:r w:rsidRPr="00C02061">
        <w:rPr>
          <w:i/>
          <w:noProof/>
        </w:rPr>
        <w:t>Med Sci Sports Exerc</w:t>
      </w:r>
      <w:r w:rsidRPr="00C02061">
        <w:rPr>
          <w:noProof/>
        </w:rPr>
        <w:t xml:space="preserve"> 2015 Apr;</w:t>
      </w:r>
      <w:r w:rsidRPr="00C02061">
        <w:rPr>
          <w:b/>
          <w:noProof/>
        </w:rPr>
        <w:t>47</w:t>
      </w:r>
      <w:r w:rsidRPr="00C02061">
        <w:rPr>
          <w:noProof/>
        </w:rPr>
        <w:t>(4):698-707.</w:t>
      </w:r>
      <w:bookmarkEnd w:id="6"/>
    </w:p>
    <w:p w14:paraId="63A1EA3B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7" w:name="_ENREF_7"/>
      <w:r w:rsidRPr="00C02061">
        <w:rPr>
          <w:noProof/>
        </w:rPr>
        <w:lastRenderedPageBreak/>
        <w:t>7.</w:t>
      </w:r>
      <w:r w:rsidRPr="00C02061">
        <w:rPr>
          <w:noProof/>
        </w:rPr>
        <w:tab/>
      </w:r>
      <w:r w:rsidRPr="00C02061">
        <w:rPr>
          <w:b/>
          <w:noProof/>
        </w:rPr>
        <w:t>Hausswirth C, Louis J, Aubry A, et al.</w:t>
      </w:r>
      <w:r w:rsidRPr="00C02061">
        <w:rPr>
          <w:noProof/>
        </w:rPr>
        <w:t xml:space="preserve"> Evidence of disturbed sleep and increased illness in overreached endurance athletes. </w:t>
      </w:r>
      <w:r w:rsidRPr="00C02061">
        <w:rPr>
          <w:i/>
          <w:noProof/>
        </w:rPr>
        <w:t>Med Sci Sports Exerc</w:t>
      </w:r>
      <w:r w:rsidRPr="00C02061">
        <w:rPr>
          <w:noProof/>
        </w:rPr>
        <w:t xml:space="preserve"> 2014;</w:t>
      </w:r>
      <w:r w:rsidRPr="00C02061">
        <w:rPr>
          <w:b/>
          <w:noProof/>
        </w:rPr>
        <w:t>46</w:t>
      </w:r>
      <w:r w:rsidRPr="00C02061">
        <w:rPr>
          <w:noProof/>
        </w:rPr>
        <w:t>(5):1036-45.</w:t>
      </w:r>
      <w:bookmarkEnd w:id="7"/>
    </w:p>
    <w:p w14:paraId="27845D6A" w14:textId="5B0A899E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8" w:name="_ENREF_8"/>
      <w:r w:rsidRPr="00C02061">
        <w:rPr>
          <w:noProof/>
        </w:rPr>
        <w:t>8.</w:t>
      </w:r>
      <w:r w:rsidRPr="00C02061">
        <w:rPr>
          <w:noProof/>
        </w:rPr>
        <w:tab/>
      </w:r>
      <w:r w:rsidRPr="00C02061">
        <w:rPr>
          <w:b/>
          <w:noProof/>
        </w:rPr>
        <w:t>Martensson S, Nordebo K, Malm C</w:t>
      </w:r>
      <w:r w:rsidRPr="00C02061">
        <w:rPr>
          <w:noProof/>
        </w:rPr>
        <w:t xml:space="preserve">. High Training Volumes are Associated with a Low Number of Self-Reported Sick Days in Elite Endurance Athletes. </w:t>
      </w:r>
      <w:r w:rsidRPr="00C02061">
        <w:rPr>
          <w:i/>
          <w:noProof/>
        </w:rPr>
        <w:t>J</w:t>
      </w:r>
      <w:r w:rsidR="008007DD">
        <w:rPr>
          <w:i/>
          <w:noProof/>
        </w:rPr>
        <w:t xml:space="preserve"> S</w:t>
      </w:r>
      <w:r w:rsidRPr="00C02061">
        <w:rPr>
          <w:i/>
          <w:noProof/>
        </w:rPr>
        <w:t xml:space="preserve">ports </w:t>
      </w:r>
      <w:r w:rsidR="008007DD">
        <w:rPr>
          <w:i/>
          <w:noProof/>
        </w:rPr>
        <w:t>S</w:t>
      </w:r>
      <w:r w:rsidRPr="00C02061">
        <w:rPr>
          <w:i/>
          <w:noProof/>
        </w:rPr>
        <w:t>ci</w:t>
      </w:r>
      <w:r w:rsidR="008007DD">
        <w:rPr>
          <w:i/>
          <w:noProof/>
        </w:rPr>
        <w:t xml:space="preserve"> M</w:t>
      </w:r>
      <w:r w:rsidRPr="00C02061">
        <w:rPr>
          <w:i/>
          <w:noProof/>
        </w:rPr>
        <w:t>ed</w:t>
      </w:r>
      <w:r w:rsidRPr="00C02061">
        <w:rPr>
          <w:noProof/>
        </w:rPr>
        <w:t xml:space="preserve"> 2014 Dec;</w:t>
      </w:r>
      <w:r w:rsidRPr="00C02061">
        <w:rPr>
          <w:b/>
          <w:noProof/>
        </w:rPr>
        <w:t>13</w:t>
      </w:r>
      <w:r w:rsidRPr="00C02061">
        <w:rPr>
          <w:noProof/>
        </w:rPr>
        <w:t>(4):929-33.</w:t>
      </w:r>
      <w:bookmarkEnd w:id="8"/>
    </w:p>
    <w:p w14:paraId="2A55BA98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9" w:name="_ENREF_9"/>
      <w:r w:rsidRPr="00C02061">
        <w:rPr>
          <w:noProof/>
        </w:rPr>
        <w:t>9.</w:t>
      </w:r>
      <w:r w:rsidRPr="00C02061">
        <w:rPr>
          <w:noProof/>
        </w:rPr>
        <w:tab/>
      </w:r>
      <w:r w:rsidRPr="00C02061">
        <w:rPr>
          <w:b/>
          <w:noProof/>
        </w:rPr>
        <w:t>Gleeson M, Bishop N, Oliveira M, et al.</w:t>
      </w:r>
      <w:r w:rsidRPr="00C02061">
        <w:rPr>
          <w:noProof/>
        </w:rPr>
        <w:t xml:space="preserve"> Influence of training load on upper respiratory tract infection incidence and antigen-stimulated cytokine production. </w:t>
      </w:r>
      <w:r w:rsidRPr="00C02061">
        <w:rPr>
          <w:i/>
          <w:noProof/>
        </w:rPr>
        <w:t>Scand J Med Sci Sports</w:t>
      </w:r>
      <w:r w:rsidRPr="00C02061">
        <w:rPr>
          <w:noProof/>
        </w:rPr>
        <w:t xml:space="preserve"> 2013 Aug;</w:t>
      </w:r>
      <w:r w:rsidRPr="00C02061">
        <w:rPr>
          <w:b/>
          <w:noProof/>
        </w:rPr>
        <w:t>23</w:t>
      </w:r>
      <w:r w:rsidRPr="00C02061">
        <w:rPr>
          <w:noProof/>
        </w:rPr>
        <w:t>(4):451-7.</w:t>
      </w:r>
      <w:bookmarkEnd w:id="9"/>
    </w:p>
    <w:p w14:paraId="0D7C4427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0" w:name="_ENREF_10"/>
      <w:r w:rsidRPr="00C02061">
        <w:rPr>
          <w:noProof/>
        </w:rPr>
        <w:t>10.</w:t>
      </w:r>
      <w:r w:rsidRPr="00C02061">
        <w:rPr>
          <w:noProof/>
        </w:rPr>
        <w:tab/>
      </w:r>
      <w:r w:rsidRPr="00C02061">
        <w:rPr>
          <w:b/>
          <w:noProof/>
        </w:rPr>
        <w:t>Rama L, Teixeira AM, Matos A, et al.</w:t>
      </w:r>
      <w:r w:rsidRPr="00C02061">
        <w:rPr>
          <w:noProof/>
        </w:rPr>
        <w:t xml:space="preserve"> Changes in natural killer cell subpopulations over a winter training season in elite swimmers. </w:t>
      </w:r>
      <w:r w:rsidRPr="00C02061">
        <w:rPr>
          <w:i/>
          <w:noProof/>
        </w:rPr>
        <w:t>Eur J Appl Physiol</w:t>
      </w:r>
      <w:r w:rsidRPr="00C02061">
        <w:rPr>
          <w:noProof/>
        </w:rPr>
        <w:t xml:space="preserve"> 2013 Apr;</w:t>
      </w:r>
      <w:r w:rsidRPr="00C02061">
        <w:rPr>
          <w:b/>
          <w:noProof/>
        </w:rPr>
        <w:t>113</w:t>
      </w:r>
      <w:r w:rsidRPr="00C02061">
        <w:rPr>
          <w:noProof/>
        </w:rPr>
        <w:t>(4):859-68.</w:t>
      </w:r>
      <w:bookmarkEnd w:id="10"/>
    </w:p>
    <w:p w14:paraId="591EC9B3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1" w:name="_ENREF_11"/>
      <w:r w:rsidRPr="00C02061">
        <w:rPr>
          <w:noProof/>
        </w:rPr>
        <w:t>11.</w:t>
      </w:r>
      <w:r w:rsidRPr="00C02061">
        <w:rPr>
          <w:noProof/>
        </w:rPr>
        <w:tab/>
      </w:r>
      <w:r w:rsidRPr="00C02061">
        <w:rPr>
          <w:b/>
          <w:noProof/>
        </w:rPr>
        <w:t>Brink MS, Visscher C, Coutts AJ, et al.</w:t>
      </w:r>
      <w:r w:rsidRPr="00C02061">
        <w:rPr>
          <w:noProof/>
        </w:rPr>
        <w:t xml:space="preserve"> Changes in perceived stress and recovery in overreached young elite soccer players. </w:t>
      </w:r>
      <w:r w:rsidRPr="00C02061">
        <w:rPr>
          <w:i/>
          <w:noProof/>
        </w:rPr>
        <w:t>Scand J Med Sci Sports</w:t>
      </w:r>
      <w:r w:rsidRPr="00C02061">
        <w:rPr>
          <w:noProof/>
        </w:rPr>
        <w:t xml:space="preserve"> 2012 Apr;</w:t>
      </w:r>
      <w:r w:rsidRPr="00C02061">
        <w:rPr>
          <w:b/>
          <w:noProof/>
        </w:rPr>
        <w:t>22</w:t>
      </w:r>
      <w:r w:rsidRPr="00C02061">
        <w:rPr>
          <w:noProof/>
        </w:rPr>
        <w:t>(2):285-92.</w:t>
      </w:r>
      <w:bookmarkEnd w:id="11"/>
    </w:p>
    <w:p w14:paraId="5E847CFD" w14:textId="5916C32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2" w:name="_ENREF_12"/>
      <w:r w:rsidRPr="00C02061">
        <w:rPr>
          <w:noProof/>
        </w:rPr>
        <w:t>12.</w:t>
      </w:r>
      <w:r w:rsidRPr="00C02061">
        <w:rPr>
          <w:noProof/>
        </w:rPr>
        <w:tab/>
      </w:r>
      <w:r w:rsidRPr="00C02061">
        <w:rPr>
          <w:b/>
          <w:noProof/>
        </w:rPr>
        <w:t>Gleeson M, Bishop N, Oliveira M, et al.</w:t>
      </w:r>
      <w:r w:rsidRPr="00C02061">
        <w:rPr>
          <w:noProof/>
        </w:rPr>
        <w:t xml:space="preserve"> Respiratory infection risk in athletes: association with antigen-stimulated IL-10 production and salivary IgA secretion. </w:t>
      </w:r>
      <w:r w:rsidR="008007DD" w:rsidRPr="00C02061">
        <w:rPr>
          <w:i/>
          <w:noProof/>
        </w:rPr>
        <w:t>Scand J Med Sci Sports</w:t>
      </w:r>
      <w:r w:rsidRPr="00C02061">
        <w:rPr>
          <w:noProof/>
        </w:rPr>
        <w:t xml:space="preserve"> 2012 Jun;</w:t>
      </w:r>
      <w:r w:rsidRPr="00C02061">
        <w:rPr>
          <w:b/>
          <w:noProof/>
        </w:rPr>
        <w:t>22</w:t>
      </w:r>
      <w:r w:rsidRPr="00C02061">
        <w:rPr>
          <w:noProof/>
        </w:rPr>
        <w:t>(3):410-7.</w:t>
      </w:r>
      <w:bookmarkEnd w:id="12"/>
    </w:p>
    <w:p w14:paraId="5B08E392" w14:textId="2FB233FB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3" w:name="_ENREF_13"/>
      <w:r w:rsidRPr="00C02061">
        <w:rPr>
          <w:noProof/>
        </w:rPr>
        <w:t>13.</w:t>
      </w:r>
      <w:r w:rsidRPr="00C02061">
        <w:rPr>
          <w:noProof/>
        </w:rPr>
        <w:tab/>
      </w:r>
      <w:r w:rsidRPr="00C02061">
        <w:rPr>
          <w:b/>
          <w:noProof/>
        </w:rPr>
        <w:t>Cunniffe B, Griffiths H, Proctor W, et al.</w:t>
      </w:r>
      <w:r w:rsidRPr="00C02061">
        <w:rPr>
          <w:noProof/>
        </w:rPr>
        <w:t xml:space="preserve"> Mucosal immunity and illness incidence in elite rugby union players across a season. </w:t>
      </w:r>
      <w:r w:rsidRPr="00C02061">
        <w:rPr>
          <w:i/>
          <w:noProof/>
        </w:rPr>
        <w:t>Med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Sci Sports Exer</w:t>
      </w:r>
      <w:r w:rsidRPr="00C02061">
        <w:rPr>
          <w:noProof/>
        </w:rPr>
        <w:t xml:space="preserve"> 2011 Mar;</w:t>
      </w:r>
      <w:r w:rsidRPr="00C02061">
        <w:rPr>
          <w:b/>
          <w:noProof/>
        </w:rPr>
        <w:t>43</w:t>
      </w:r>
      <w:r w:rsidRPr="00C02061">
        <w:rPr>
          <w:noProof/>
        </w:rPr>
        <w:t>(3):388-97.</w:t>
      </w:r>
      <w:bookmarkEnd w:id="13"/>
    </w:p>
    <w:p w14:paraId="3CBE8342" w14:textId="6465F1EA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4" w:name="_ENREF_14"/>
      <w:r w:rsidRPr="00C02061">
        <w:rPr>
          <w:noProof/>
        </w:rPr>
        <w:t>14.</w:t>
      </w:r>
      <w:r w:rsidRPr="00C02061">
        <w:rPr>
          <w:noProof/>
        </w:rPr>
        <w:tab/>
      </w:r>
      <w:r w:rsidRPr="00C02061">
        <w:rPr>
          <w:b/>
          <w:noProof/>
        </w:rPr>
        <w:t>Moreira AA, F. Lima-Arsati, Y. Simoes, A. De Araujo, V</w:t>
      </w:r>
      <w:r w:rsidRPr="00C02061">
        <w:rPr>
          <w:noProof/>
        </w:rPr>
        <w:t xml:space="preserve">. Monitoring Stress Tolerance and Occurrences of Upper Respiratory Illness in Basketball Players by Means of Psychometric Tools and Salivary Biomarkers. </w:t>
      </w:r>
      <w:r w:rsidRPr="00C02061">
        <w:rPr>
          <w:i/>
          <w:noProof/>
        </w:rPr>
        <w:t>St</w:t>
      </w:r>
      <w:r w:rsidR="00764AB2">
        <w:rPr>
          <w:i/>
          <w:noProof/>
        </w:rPr>
        <w:t>r</w:t>
      </w:r>
      <w:r w:rsidRPr="00C02061">
        <w:rPr>
          <w:i/>
          <w:noProof/>
        </w:rPr>
        <w:t>ess and Health</w:t>
      </w:r>
      <w:r w:rsidRPr="00C02061">
        <w:rPr>
          <w:noProof/>
        </w:rPr>
        <w:t xml:space="preserve"> 2011;</w:t>
      </w:r>
      <w:r w:rsidRPr="00C02061">
        <w:rPr>
          <w:b/>
          <w:noProof/>
        </w:rPr>
        <w:t>27</w:t>
      </w:r>
      <w:r w:rsidRPr="00C02061">
        <w:rPr>
          <w:noProof/>
        </w:rPr>
        <w:t>:e166-e72.</w:t>
      </w:r>
      <w:bookmarkEnd w:id="14"/>
    </w:p>
    <w:p w14:paraId="691EB835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5" w:name="_ENREF_15"/>
      <w:r w:rsidRPr="00C02061">
        <w:rPr>
          <w:noProof/>
        </w:rPr>
        <w:t>15.</w:t>
      </w:r>
      <w:r w:rsidRPr="00C02061">
        <w:rPr>
          <w:noProof/>
        </w:rPr>
        <w:tab/>
      </w:r>
      <w:r w:rsidRPr="00C02061">
        <w:rPr>
          <w:b/>
          <w:noProof/>
        </w:rPr>
        <w:t>Matthews A, Pyne D, Saunders P, et al.</w:t>
      </w:r>
      <w:r w:rsidRPr="00C02061">
        <w:rPr>
          <w:noProof/>
        </w:rPr>
        <w:t xml:space="preserve"> A self-reported questionnaire for quantifying illness symptoms in elite athletes. </w:t>
      </w:r>
      <w:r w:rsidRPr="00C02061">
        <w:rPr>
          <w:i/>
          <w:noProof/>
        </w:rPr>
        <w:t>Open Access J Sports Med</w:t>
      </w:r>
      <w:r w:rsidRPr="00C02061">
        <w:rPr>
          <w:noProof/>
        </w:rPr>
        <w:t xml:space="preserve"> 2010;</w:t>
      </w:r>
      <w:r w:rsidRPr="00C02061">
        <w:rPr>
          <w:b/>
          <w:noProof/>
        </w:rPr>
        <w:t>1</w:t>
      </w:r>
      <w:r w:rsidRPr="00C02061">
        <w:rPr>
          <w:noProof/>
        </w:rPr>
        <w:t>:15-22.</w:t>
      </w:r>
      <w:bookmarkEnd w:id="15"/>
    </w:p>
    <w:p w14:paraId="50822B21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6" w:name="_ENREF_16"/>
      <w:r w:rsidRPr="00C02061">
        <w:rPr>
          <w:noProof/>
        </w:rPr>
        <w:t>16.</w:t>
      </w:r>
      <w:r w:rsidRPr="00C02061">
        <w:rPr>
          <w:noProof/>
        </w:rPr>
        <w:tab/>
      </w:r>
      <w:r w:rsidRPr="00C02061">
        <w:rPr>
          <w:b/>
          <w:noProof/>
        </w:rPr>
        <w:t>Main LC, Landers GJ, Grove JR, et al.</w:t>
      </w:r>
      <w:r w:rsidRPr="00C02061">
        <w:rPr>
          <w:noProof/>
        </w:rPr>
        <w:t xml:space="preserve"> Training patterns and negative health outcomes in triathlon: longitudinal observations across a full competitive season. </w:t>
      </w:r>
      <w:r w:rsidRPr="00C02061">
        <w:rPr>
          <w:i/>
          <w:noProof/>
        </w:rPr>
        <w:t>J Sports Med Phys Fitness</w:t>
      </w:r>
      <w:r w:rsidRPr="00C02061">
        <w:rPr>
          <w:noProof/>
        </w:rPr>
        <w:t xml:space="preserve"> 2010 Dec;</w:t>
      </w:r>
      <w:r w:rsidRPr="00C02061">
        <w:rPr>
          <w:b/>
          <w:noProof/>
        </w:rPr>
        <w:t>50</w:t>
      </w:r>
      <w:r w:rsidRPr="00C02061">
        <w:rPr>
          <w:noProof/>
        </w:rPr>
        <w:t>(4):475-85.</w:t>
      </w:r>
      <w:bookmarkEnd w:id="16"/>
    </w:p>
    <w:p w14:paraId="22E9464F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7" w:name="_ENREF_17"/>
      <w:r w:rsidRPr="00C02061">
        <w:rPr>
          <w:noProof/>
        </w:rPr>
        <w:t>17.</w:t>
      </w:r>
      <w:r w:rsidRPr="00C02061">
        <w:rPr>
          <w:noProof/>
        </w:rPr>
        <w:tab/>
      </w:r>
      <w:r w:rsidRPr="00C02061">
        <w:rPr>
          <w:b/>
          <w:noProof/>
        </w:rPr>
        <w:t>Spence L, Brown WJ, Pyne DB, et al.</w:t>
      </w:r>
      <w:r w:rsidRPr="00C02061">
        <w:rPr>
          <w:noProof/>
        </w:rPr>
        <w:t xml:space="preserve"> Incidence, etiology, and symptomatology of upper respiratory illness in elite athletes. </w:t>
      </w:r>
      <w:r w:rsidRPr="00C02061">
        <w:rPr>
          <w:i/>
          <w:noProof/>
        </w:rPr>
        <w:t>Med Sci Sports Exerc</w:t>
      </w:r>
      <w:r w:rsidRPr="00C02061">
        <w:rPr>
          <w:noProof/>
        </w:rPr>
        <w:t xml:space="preserve"> 2007 Apr;</w:t>
      </w:r>
      <w:r w:rsidRPr="00C02061">
        <w:rPr>
          <w:b/>
          <w:noProof/>
        </w:rPr>
        <w:t>39</w:t>
      </w:r>
      <w:r w:rsidRPr="00C02061">
        <w:rPr>
          <w:noProof/>
        </w:rPr>
        <w:t>(4):577-86.</w:t>
      </w:r>
      <w:bookmarkEnd w:id="17"/>
    </w:p>
    <w:p w14:paraId="75609038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8" w:name="_ENREF_18"/>
      <w:r w:rsidRPr="00C02061">
        <w:rPr>
          <w:noProof/>
        </w:rPr>
        <w:t>18.</w:t>
      </w:r>
      <w:r w:rsidRPr="00C02061">
        <w:rPr>
          <w:noProof/>
        </w:rPr>
        <w:tab/>
      </w:r>
      <w:r w:rsidRPr="00C02061">
        <w:rPr>
          <w:b/>
          <w:noProof/>
        </w:rPr>
        <w:t>Ekblom B, Ekblom O, Malm C</w:t>
      </w:r>
      <w:r w:rsidRPr="00C02061">
        <w:rPr>
          <w:noProof/>
        </w:rPr>
        <w:t xml:space="preserve">. Infectious episodes before and after a marathon race. </w:t>
      </w:r>
      <w:r w:rsidRPr="00C02061">
        <w:rPr>
          <w:i/>
          <w:noProof/>
        </w:rPr>
        <w:t>Scand J Med Sci Sports</w:t>
      </w:r>
      <w:r w:rsidRPr="00C02061">
        <w:rPr>
          <w:noProof/>
        </w:rPr>
        <w:t xml:space="preserve"> 2006;</w:t>
      </w:r>
      <w:r w:rsidRPr="00C02061">
        <w:rPr>
          <w:b/>
          <w:noProof/>
        </w:rPr>
        <w:t>16</w:t>
      </w:r>
      <w:r w:rsidRPr="00C02061">
        <w:rPr>
          <w:noProof/>
        </w:rPr>
        <w:t>(4):287-93.</w:t>
      </w:r>
      <w:bookmarkEnd w:id="18"/>
    </w:p>
    <w:p w14:paraId="2C10B234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19" w:name="_ENREF_19"/>
      <w:r w:rsidRPr="00C02061">
        <w:rPr>
          <w:noProof/>
        </w:rPr>
        <w:t>19.</w:t>
      </w:r>
      <w:r w:rsidRPr="00C02061">
        <w:rPr>
          <w:noProof/>
        </w:rPr>
        <w:tab/>
      </w:r>
      <w:r w:rsidRPr="00C02061">
        <w:rPr>
          <w:b/>
          <w:noProof/>
        </w:rPr>
        <w:t>Novas A, Rowbottom D, Jenkins D</w:t>
      </w:r>
      <w:r w:rsidRPr="00C02061">
        <w:rPr>
          <w:noProof/>
        </w:rPr>
        <w:t xml:space="preserve">. Total daily energy expenditure and incidence of upper respiratory tract infection symptoms in young females. </w:t>
      </w:r>
      <w:r w:rsidRPr="00C02061">
        <w:rPr>
          <w:i/>
          <w:noProof/>
        </w:rPr>
        <w:t>Int J Sports Med</w:t>
      </w:r>
      <w:r w:rsidRPr="00C02061">
        <w:rPr>
          <w:noProof/>
        </w:rPr>
        <w:t xml:space="preserve"> 2002;</w:t>
      </w:r>
      <w:r w:rsidRPr="00C02061">
        <w:rPr>
          <w:b/>
          <w:noProof/>
        </w:rPr>
        <w:t>23</w:t>
      </w:r>
      <w:r w:rsidRPr="00C02061">
        <w:rPr>
          <w:noProof/>
        </w:rPr>
        <w:t>(7):465-70.</w:t>
      </w:r>
      <w:bookmarkEnd w:id="19"/>
    </w:p>
    <w:p w14:paraId="0C34059E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0" w:name="_ENREF_20"/>
      <w:r w:rsidRPr="00C02061">
        <w:rPr>
          <w:noProof/>
        </w:rPr>
        <w:t>20.</w:t>
      </w:r>
      <w:r w:rsidRPr="00C02061">
        <w:rPr>
          <w:noProof/>
        </w:rPr>
        <w:tab/>
      </w:r>
      <w:r w:rsidRPr="00C02061">
        <w:rPr>
          <w:b/>
          <w:noProof/>
        </w:rPr>
        <w:t>Fahlman MM, Engels HJ</w:t>
      </w:r>
      <w:r w:rsidRPr="00C02061">
        <w:rPr>
          <w:noProof/>
        </w:rPr>
        <w:t xml:space="preserve">. Mucosal IgA and URTI in American college football players: a year longitudinal study. </w:t>
      </w:r>
      <w:r w:rsidRPr="00C02061">
        <w:rPr>
          <w:i/>
          <w:noProof/>
        </w:rPr>
        <w:t>Med Sci Sports Exerc</w:t>
      </w:r>
      <w:r w:rsidRPr="00C02061">
        <w:rPr>
          <w:noProof/>
        </w:rPr>
        <w:t xml:space="preserve"> 2005 Mar;</w:t>
      </w:r>
      <w:r w:rsidRPr="00C02061">
        <w:rPr>
          <w:b/>
          <w:noProof/>
        </w:rPr>
        <w:t>37</w:t>
      </w:r>
      <w:r w:rsidRPr="00C02061">
        <w:rPr>
          <w:noProof/>
        </w:rPr>
        <w:t>(3):374-80.</w:t>
      </w:r>
      <w:bookmarkEnd w:id="20"/>
    </w:p>
    <w:p w14:paraId="16872088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1" w:name="_ENREF_21"/>
      <w:r w:rsidRPr="00C02061">
        <w:rPr>
          <w:noProof/>
        </w:rPr>
        <w:t>21.</w:t>
      </w:r>
      <w:r w:rsidRPr="00C02061">
        <w:rPr>
          <w:noProof/>
        </w:rPr>
        <w:tab/>
      </w:r>
      <w:r w:rsidRPr="00C02061">
        <w:rPr>
          <w:b/>
          <w:noProof/>
        </w:rPr>
        <w:t>Fricker PA, Pyne DB, Saunders PU, et al.</w:t>
      </w:r>
      <w:r w:rsidRPr="00C02061">
        <w:rPr>
          <w:noProof/>
        </w:rPr>
        <w:t xml:space="preserve"> Influence of training loads on patterns of illness in elite distance runners. </w:t>
      </w:r>
      <w:r w:rsidRPr="00C02061">
        <w:rPr>
          <w:i/>
          <w:noProof/>
        </w:rPr>
        <w:t>Clin J Sport Med</w:t>
      </w:r>
      <w:r w:rsidRPr="00C02061">
        <w:rPr>
          <w:noProof/>
        </w:rPr>
        <w:t xml:space="preserve"> 2005 Jul;</w:t>
      </w:r>
      <w:r w:rsidRPr="00C02061">
        <w:rPr>
          <w:b/>
          <w:noProof/>
        </w:rPr>
        <w:t>15</w:t>
      </w:r>
      <w:r w:rsidRPr="00C02061">
        <w:rPr>
          <w:noProof/>
        </w:rPr>
        <w:t>(4):246-52.</w:t>
      </w:r>
      <w:bookmarkEnd w:id="21"/>
    </w:p>
    <w:p w14:paraId="793B1AD9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2" w:name="_ENREF_22"/>
      <w:r w:rsidRPr="00C02061">
        <w:rPr>
          <w:noProof/>
        </w:rPr>
        <w:t>22.</w:t>
      </w:r>
      <w:r w:rsidRPr="00C02061">
        <w:rPr>
          <w:noProof/>
        </w:rPr>
        <w:tab/>
      </w:r>
      <w:r w:rsidRPr="00C02061">
        <w:rPr>
          <w:b/>
          <w:noProof/>
        </w:rPr>
        <w:t>Novas AM, Rowbottom DG, Jenkins DG</w:t>
      </w:r>
      <w:r w:rsidRPr="00C02061">
        <w:rPr>
          <w:noProof/>
        </w:rPr>
        <w:t xml:space="preserve">. Tennis, incidence of URTI and salivary IgA. </w:t>
      </w:r>
      <w:r w:rsidRPr="00C02061">
        <w:rPr>
          <w:i/>
          <w:noProof/>
        </w:rPr>
        <w:t>Int J Sports Med</w:t>
      </w:r>
      <w:r w:rsidRPr="00C02061">
        <w:rPr>
          <w:noProof/>
        </w:rPr>
        <w:t xml:space="preserve"> 2003;</w:t>
      </w:r>
      <w:r w:rsidRPr="00C02061">
        <w:rPr>
          <w:b/>
          <w:noProof/>
        </w:rPr>
        <w:t>24</w:t>
      </w:r>
      <w:r w:rsidRPr="00C02061">
        <w:rPr>
          <w:noProof/>
        </w:rPr>
        <w:t>(3):223-9.</w:t>
      </w:r>
      <w:bookmarkEnd w:id="22"/>
    </w:p>
    <w:p w14:paraId="74FFF9CD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3" w:name="_ENREF_23"/>
      <w:r w:rsidRPr="00C02061">
        <w:rPr>
          <w:noProof/>
        </w:rPr>
        <w:t>23.</w:t>
      </w:r>
      <w:r w:rsidRPr="00C02061">
        <w:rPr>
          <w:noProof/>
        </w:rPr>
        <w:tab/>
      </w:r>
      <w:r w:rsidRPr="00C02061">
        <w:rPr>
          <w:b/>
          <w:noProof/>
        </w:rPr>
        <w:t>Anderson L, Triplett-McBride T, Foster C, et al.</w:t>
      </w:r>
      <w:r w:rsidRPr="00C02061">
        <w:rPr>
          <w:noProof/>
        </w:rPr>
        <w:t xml:space="preserve"> Impact of training patterns on incidence of illness and injury during a women's collegiate basketball season. </w:t>
      </w:r>
      <w:r w:rsidRPr="00C02061">
        <w:rPr>
          <w:i/>
          <w:noProof/>
        </w:rPr>
        <w:t>J Strength Cond Res</w:t>
      </w:r>
      <w:r w:rsidRPr="00C02061">
        <w:rPr>
          <w:noProof/>
        </w:rPr>
        <w:t xml:space="preserve"> 2003 Nov;</w:t>
      </w:r>
      <w:r w:rsidRPr="00C02061">
        <w:rPr>
          <w:b/>
          <w:noProof/>
        </w:rPr>
        <w:t>17</w:t>
      </w:r>
      <w:r w:rsidRPr="00C02061">
        <w:rPr>
          <w:noProof/>
        </w:rPr>
        <w:t>(4):734-8.</w:t>
      </w:r>
      <w:bookmarkEnd w:id="23"/>
    </w:p>
    <w:p w14:paraId="17028DC5" w14:textId="7F8D2233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4" w:name="_ENREF_24"/>
      <w:r w:rsidRPr="00C02061">
        <w:rPr>
          <w:noProof/>
        </w:rPr>
        <w:lastRenderedPageBreak/>
        <w:t>24.</w:t>
      </w:r>
      <w:r w:rsidRPr="00C02061">
        <w:rPr>
          <w:noProof/>
        </w:rPr>
        <w:tab/>
      </w:r>
      <w:r w:rsidRPr="00C02061">
        <w:rPr>
          <w:b/>
          <w:noProof/>
        </w:rPr>
        <w:t>Peters EM, Goetzsche JM, Grobbelaar B, et al.</w:t>
      </w:r>
      <w:r w:rsidRPr="00C02061">
        <w:rPr>
          <w:noProof/>
        </w:rPr>
        <w:t xml:space="preserve"> Vitamin C supplementation reduces the incidence of postrace symptoms of upper-respiratory-tract infection in ultramarathon runners. </w:t>
      </w:r>
      <w:r w:rsidRPr="00C02061">
        <w:rPr>
          <w:i/>
          <w:noProof/>
        </w:rPr>
        <w:t>Am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J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Clin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Nutr</w:t>
      </w:r>
      <w:r w:rsidRPr="00C02061">
        <w:rPr>
          <w:noProof/>
        </w:rPr>
        <w:t xml:space="preserve"> 1993;</w:t>
      </w:r>
      <w:r w:rsidRPr="00C02061">
        <w:rPr>
          <w:b/>
          <w:noProof/>
        </w:rPr>
        <w:t>57</w:t>
      </w:r>
      <w:r w:rsidRPr="00C02061">
        <w:rPr>
          <w:noProof/>
        </w:rPr>
        <w:t>(2):170-4.</w:t>
      </w:r>
      <w:bookmarkEnd w:id="24"/>
    </w:p>
    <w:p w14:paraId="0F557430" w14:textId="5043C05A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5" w:name="_ENREF_25"/>
      <w:r w:rsidRPr="00C02061">
        <w:rPr>
          <w:noProof/>
        </w:rPr>
        <w:t>25.</w:t>
      </w:r>
      <w:r w:rsidRPr="00C02061">
        <w:rPr>
          <w:noProof/>
        </w:rPr>
        <w:tab/>
      </w:r>
      <w:r w:rsidRPr="00C02061">
        <w:rPr>
          <w:b/>
          <w:noProof/>
        </w:rPr>
        <w:t>Heath GW, Ford ES, Craven TE, et al.</w:t>
      </w:r>
      <w:r w:rsidRPr="00C02061">
        <w:rPr>
          <w:noProof/>
        </w:rPr>
        <w:t xml:space="preserve"> Exercise and the incidence of upper respiratory tract infections. </w:t>
      </w:r>
      <w:r w:rsidRPr="00C02061">
        <w:rPr>
          <w:i/>
          <w:noProof/>
        </w:rPr>
        <w:t>Med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Sci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Sports Exerc</w:t>
      </w:r>
      <w:r w:rsidRPr="00C02061">
        <w:rPr>
          <w:noProof/>
        </w:rPr>
        <w:t xml:space="preserve"> 1991;</w:t>
      </w:r>
      <w:r w:rsidRPr="00C02061">
        <w:rPr>
          <w:b/>
          <w:noProof/>
        </w:rPr>
        <w:t>23</w:t>
      </w:r>
      <w:r w:rsidRPr="00C02061">
        <w:rPr>
          <w:noProof/>
        </w:rPr>
        <w:t>(2):152-7.</w:t>
      </w:r>
      <w:bookmarkEnd w:id="25"/>
    </w:p>
    <w:p w14:paraId="01D365E9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6" w:name="_ENREF_26"/>
      <w:r w:rsidRPr="00C02061">
        <w:rPr>
          <w:noProof/>
        </w:rPr>
        <w:t>26.</w:t>
      </w:r>
      <w:r w:rsidRPr="00C02061">
        <w:rPr>
          <w:noProof/>
        </w:rPr>
        <w:tab/>
      </w:r>
      <w:r w:rsidRPr="00C02061">
        <w:rPr>
          <w:b/>
          <w:noProof/>
        </w:rPr>
        <w:t>Nieman DC, Johanssen LM, Lee JW, et al.</w:t>
      </w:r>
      <w:r w:rsidRPr="00C02061">
        <w:rPr>
          <w:noProof/>
        </w:rPr>
        <w:t xml:space="preserve"> Infectious episodes in runners before and after the Los Angeles Marathon. </w:t>
      </w:r>
      <w:r w:rsidRPr="00C02061">
        <w:rPr>
          <w:i/>
          <w:noProof/>
        </w:rPr>
        <w:t>J Sports Med Phys Fitness</w:t>
      </w:r>
      <w:r w:rsidRPr="00C02061">
        <w:rPr>
          <w:noProof/>
        </w:rPr>
        <w:t xml:space="preserve"> 1990 Sep;</w:t>
      </w:r>
      <w:r w:rsidRPr="00C02061">
        <w:rPr>
          <w:b/>
          <w:noProof/>
        </w:rPr>
        <w:t>30</w:t>
      </w:r>
      <w:r w:rsidRPr="00C02061">
        <w:rPr>
          <w:noProof/>
        </w:rPr>
        <w:t>(3):316-28.</w:t>
      </w:r>
      <w:bookmarkEnd w:id="26"/>
    </w:p>
    <w:p w14:paraId="6A42F414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7" w:name="_ENREF_27"/>
      <w:r w:rsidRPr="00C02061">
        <w:rPr>
          <w:noProof/>
        </w:rPr>
        <w:t>27.</w:t>
      </w:r>
      <w:r w:rsidRPr="00C02061">
        <w:rPr>
          <w:noProof/>
        </w:rPr>
        <w:tab/>
      </w:r>
      <w:r w:rsidRPr="00C02061">
        <w:rPr>
          <w:b/>
          <w:noProof/>
        </w:rPr>
        <w:t>Peters EM</w:t>
      </w:r>
      <w:r w:rsidRPr="00C02061">
        <w:rPr>
          <w:noProof/>
        </w:rPr>
        <w:t xml:space="preserve">. Altitude fails to increase susceptibility of ultramarathon runners to post-race upper respiratory tract infections. </w:t>
      </w:r>
      <w:r w:rsidRPr="00C02061">
        <w:rPr>
          <w:i/>
          <w:noProof/>
        </w:rPr>
        <w:t>S Afr J Sports Med</w:t>
      </w:r>
      <w:r w:rsidRPr="00C02061">
        <w:rPr>
          <w:noProof/>
        </w:rPr>
        <w:t xml:space="preserve"> 1990;</w:t>
      </w:r>
      <w:r w:rsidRPr="00C02061">
        <w:rPr>
          <w:b/>
          <w:noProof/>
        </w:rPr>
        <w:t>5</w:t>
      </w:r>
      <w:r w:rsidRPr="00C02061">
        <w:rPr>
          <w:noProof/>
        </w:rPr>
        <w:t>:4-8.</w:t>
      </w:r>
      <w:bookmarkEnd w:id="27"/>
    </w:p>
    <w:p w14:paraId="69B289CC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8" w:name="_ENREF_28"/>
      <w:r w:rsidRPr="00C02061">
        <w:rPr>
          <w:noProof/>
        </w:rPr>
        <w:t>28.</w:t>
      </w:r>
      <w:r w:rsidRPr="00C02061">
        <w:rPr>
          <w:noProof/>
        </w:rPr>
        <w:tab/>
      </w:r>
      <w:r w:rsidRPr="00C02061">
        <w:rPr>
          <w:b/>
          <w:noProof/>
        </w:rPr>
        <w:t>Nieman DC, Johanssen LM, Lee JW</w:t>
      </w:r>
      <w:r w:rsidRPr="00C02061">
        <w:rPr>
          <w:noProof/>
        </w:rPr>
        <w:t xml:space="preserve">. Infectious episodes in runners before and after a roadrace. </w:t>
      </w:r>
      <w:r w:rsidRPr="00C02061">
        <w:rPr>
          <w:i/>
          <w:noProof/>
        </w:rPr>
        <w:t>J Sports Med PhysFitness</w:t>
      </w:r>
      <w:r w:rsidRPr="00C02061">
        <w:rPr>
          <w:noProof/>
        </w:rPr>
        <w:t xml:space="preserve"> 1989;</w:t>
      </w:r>
      <w:r w:rsidRPr="00C02061">
        <w:rPr>
          <w:b/>
          <w:noProof/>
        </w:rPr>
        <w:t xml:space="preserve">29  </w:t>
      </w:r>
      <w:r w:rsidRPr="00C02061">
        <w:rPr>
          <w:noProof/>
        </w:rPr>
        <w:t>289-96.</w:t>
      </w:r>
      <w:bookmarkEnd w:id="28"/>
    </w:p>
    <w:p w14:paraId="742512A8" w14:textId="77777777" w:rsidR="00C02061" w:rsidRPr="00C02061" w:rsidRDefault="00C02061" w:rsidP="00C02061">
      <w:pPr>
        <w:pStyle w:val="EndNoteBibliography"/>
        <w:spacing w:after="0"/>
        <w:rPr>
          <w:noProof/>
        </w:rPr>
      </w:pPr>
      <w:bookmarkStart w:id="29" w:name="_ENREF_29"/>
      <w:r w:rsidRPr="00C02061">
        <w:rPr>
          <w:noProof/>
        </w:rPr>
        <w:t>29.</w:t>
      </w:r>
      <w:r w:rsidRPr="00C02061">
        <w:rPr>
          <w:noProof/>
        </w:rPr>
        <w:tab/>
      </w:r>
      <w:r w:rsidRPr="00C02061">
        <w:rPr>
          <w:b/>
          <w:noProof/>
        </w:rPr>
        <w:t>Linde F</w:t>
      </w:r>
      <w:r w:rsidRPr="00C02061">
        <w:rPr>
          <w:noProof/>
        </w:rPr>
        <w:t xml:space="preserve">. Running and upper respiratory tract infections. </w:t>
      </w:r>
      <w:r w:rsidRPr="00C02061">
        <w:rPr>
          <w:i/>
          <w:noProof/>
        </w:rPr>
        <w:t>Scan J Sports Sci</w:t>
      </w:r>
      <w:r w:rsidRPr="00C02061">
        <w:rPr>
          <w:noProof/>
        </w:rPr>
        <w:t xml:space="preserve"> 1987;</w:t>
      </w:r>
      <w:r w:rsidRPr="00C02061">
        <w:rPr>
          <w:b/>
          <w:noProof/>
        </w:rPr>
        <w:t xml:space="preserve">9  </w:t>
      </w:r>
      <w:r w:rsidRPr="00C02061">
        <w:rPr>
          <w:noProof/>
        </w:rPr>
        <w:t>21-3.</w:t>
      </w:r>
      <w:bookmarkEnd w:id="29"/>
    </w:p>
    <w:p w14:paraId="160A66A3" w14:textId="1482E233" w:rsidR="00C02061" w:rsidRPr="00C02061" w:rsidRDefault="00C02061" w:rsidP="00C02061">
      <w:pPr>
        <w:pStyle w:val="EndNoteBibliography"/>
        <w:rPr>
          <w:noProof/>
        </w:rPr>
      </w:pPr>
      <w:bookmarkStart w:id="30" w:name="_ENREF_30"/>
      <w:r w:rsidRPr="00C02061">
        <w:rPr>
          <w:noProof/>
        </w:rPr>
        <w:t>30.</w:t>
      </w:r>
      <w:r w:rsidRPr="00C02061">
        <w:rPr>
          <w:noProof/>
        </w:rPr>
        <w:tab/>
      </w:r>
      <w:r w:rsidRPr="00C02061">
        <w:rPr>
          <w:b/>
          <w:noProof/>
        </w:rPr>
        <w:t>Peters EM, Bateman ED</w:t>
      </w:r>
      <w:r w:rsidRPr="00C02061">
        <w:rPr>
          <w:noProof/>
        </w:rPr>
        <w:t xml:space="preserve">. Ultramarathon running and upper respiratory tract infections. An epidemiological survey. </w:t>
      </w:r>
      <w:r w:rsidRPr="00C02061">
        <w:rPr>
          <w:i/>
          <w:noProof/>
        </w:rPr>
        <w:t>S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Afr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Med</w:t>
      </w:r>
      <w:r w:rsidR="00764AB2">
        <w:rPr>
          <w:i/>
          <w:noProof/>
        </w:rPr>
        <w:t xml:space="preserve"> </w:t>
      </w:r>
      <w:r w:rsidRPr="00C02061">
        <w:rPr>
          <w:i/>
          <w:noProof/>
        </w:rPr>
        <w:t>J</w:t>
      </w:r>
      <w:r w:rsidRPr="00C02061">
        <w:rPr>
          <w:noProof/>
        </w:rPr>
        <w:t xml:space="preserve"> 1983;</w:t>
      </w:r>
      <w:r w:rsidRPr="00C02061">
        <w:rPr>
          <w:b/>
          <w:noProof/>
        </w:rPr>
        <w:t>64</w:t>
      </w:r>
      <w:r w:rsidRPr="00C02061">
        <w:rPr>
          <w:noProof/>
        </w:rPr>
        <w:t>(15):582-4.</w:t>
      </w:r>
      <w:bookmarkEnd w:id="30"/>
    </w:p>
    <w:p w14:paraId="5431C975" w14:textId="5BF66D3F" w:rsidR="002D4E0B" w:rsidRPr="001427EB" w:rsidRDefault="00AA7103" w:rsidP="00435407">
      <w:pPr>
        <w:ind w:left="720" w:hanging="720"/>
        <w:rPr>
          <w:rFonts w:ascii="Times New Roman" w:hAnsi="Times New Roman"/>
          <w:sz w:val="12"/>
          <w:szCs w:val="12"/>
          <w:lang w:val="en-GB"/>
        </w:rPr>
      </w:pPr>
      <w:r>
        <w:rPr>
          <w:rFonts w:ascii="Times New Roman" w:hAnsi="Times New Roman"/>
          <w:sz w:val="12"/>
          <w:szCs w:val="12"/>
          <w:lang w:val="en-GB"/>
        </w:rPr>
        <w:fldChar w:fldCharType="end"/>
      </w:r>
    </w:p>
    <w:sectPr w:rsidR="002D4E0B" w:rsidRPr="001427EB" w:rsidSect="00C33CF3">
      <w:footerReference w:type="default" r:id="rId9"/>
      <w:pgSz w:w="16820" w:h="11900" w:orient="landscape" w:code="9"/>
      <w:pgMar w:top="1418" w:right="1418" w:bottom="170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864EB4" w14:textId="77777777" w:rsidR="008007DD" w:rsidRDefault="008007DD" w:rsidP="00AE3821">
      <w:pPr>
        <w:spacing w:after="0" w:line="240" w:lineRule="auto"/>
      </w:pPr>
      <w:r>
        <w:separator/>
      </w:r>
    </w:p>
  </w:endnote>
  <w:endnote w:type="continuationSeparator" w:id="0">
    <w:p w14:paraId="2B52924D" w14:textId="77777777" w:rsidR="008007DD" w:rsidRDefault="008007DD" w:rsidP="00AE38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41868C" w14:textId="77777777" w:rsidR="008007DD" w:rsidRDefault="008007D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F279DB">
      <w:rPr>
        <w:noProof/>
      </w:rPr>
      <w:t>7</w:t>
    </w:r>
    <w:r>
      <w:rPr>
        <w:noProof/>
      </w:rPr>
      <w:fldChar w:fldCharType="end"/>
    </w:r>
  </w:p>
  <w:p w14:paraId="57D3934B" w14:textId="77777777" w:rsidR="008007DD" w:rsidRDefault="008007D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5FE89F" w14:textId="77777777" w:rsidR="008007DD" w:rsidRDefault="008007DD" w:rsidP="00AE3821">
      <w:pPr>
        <w:spacing w:after="0" w:line="240" w:lineRule="auto"/>
      </w:pPr>
      <w:r>
        <w:separator/>
      </w:r>
    </w:p>
  </w:footnote>
  <w:footnote w:type="continuationSeparator" w:id="0">
    <w:p w14:paraId="0C1E8218" w14:textId="77777777" w:rsidR="008007DD" w:rsidRDefault="008007DD" w:rsidP="00AE382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694B82"/>
    <w:multiLevelType w:val="hybridMultilevel"/>
    <w:tmpl w:val="01185FAE"/>
    <w:lvl w:ilvl="0" w:tplc="0A7C73A8">
      <w:start w:val="1"/>
      <w:numFmt w:val="bullet"/>
      <w:lvlText w:val=""/>
      <w:lvlJc w:val="left"/>
      <w:pPr>
        <w:tabs>
          <w:tab w:val="num" w:pos="113"/>
        </w:tabs>
        <w:ind w:left="113" w:hanging="113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D6D38BD"/>
    <w:multiLevelType w:val="hybridMultilevel"/>
    <w:tmpl w:val="D54EBEC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3AC02903"/>
    <w:multiLevelType w:val="multilevel"/>
    <w:tmpl w:val="D54EBECA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  <w:numIdMacAtCleanup w:val="2"/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JvR">
    <w15:presenceInfo w15:providerId="None" w15:userId="CJv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ish Journal of Sports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dvp20va50fxries5p2pztt350vdr9209ftf&quot;&gt;Martin References Master List&lt;record-ids&gt;&lt;item&gt;391&lt;/item&gt;&lt;item&gt;596&lt;/item&gt;&lt;item&gt;6723&lt;/item&gt;&lt;item&gt;6741&lt;/item&gt;&lt;item&gt;10076&lt;/item&gt;&lt;item&gt;10077&lt;/item&gt;&lt;item&gt;10484&lt;/item&gt;&lt;item&gt;10503&lt;/item&gt;&lt;item&gt;10516&lt;/item&gt;&lt;item&gt;16322&lt;/item&gt;&lt;item&gt;18022&lt;/item&gt;&lt;item&gt;19726&lt;/item&gt;&lt;item&gt;20114&lt;/item&gt;&lt;item&gt;20136&lt;/item&gt;&lt;item&gt;20137&lt;/item&gt;&lt;item&gt;20147&lt;/item&gt;&lt;item&gt;20420&lt;/item&gt;&lt;item&gt;20533&lt;/item&gt;&lt;item&gt;20590&lt;/item&gt;&lt;item&gt;20620&lt;/item&gt;&lt;item&gt;20621&lt;/item&gt;&lt;item&gt;20629&lt;/item&gt;&lt;item&gt;20630&lt;/item&gt;&lt;item&gt;20631&lt;/item&gt;&lt;item&gt;20632&lt;/item&gt;&lt;item&gt;20643&lt;/item&gt;&lt;item&gt;20645&lt;/item&gt;&lt;item&gt;20647&lt;/item&gt;&lt;item&gt;20950&lt;/item&gt;&lt;item&gt;21076&lt;/item&gt;&lt;/record-ids&gt;&lt;/item&gt;&lt;/Libraries&gt;"/>
  </w:docVars>
  <w:rsids>
    <w:rsidRoot w:val="008F500F"/>
    <w:rsid w:val="00000322"/>
    <w:rsid w:val="000005B3"/>
    <w:rsid w:val="000027F5"/>
    <w:rsid w:val="00002D5D"/>
    <w:rsid w:val="00003B67"/>
    <w:rsid w:val="000041EA"/>
    <w:rsid w:val="00005A33"/>
    <w:rsid w:val="00007945"/>
    <w:rsid w:val="000104C9"/>
    <w:rsid w:val="000119B7"/>
    <w:rsid w:val="00011C80"/>
    <w:rsid w:val="00012154"/>
    <w:rsid w:val="000124C3"/>
    <w:rsid w:val="0001299F"/>
    <w:rsid w:val="00012BD0"/>
    <w:rsid w:val="00012F1D"/>
    <w:rsid w:val="0001338F"/>
    <w:rsid w:val="000133F4"/>
    <w:rsid w:val="00013CF5"/>
    <w:rsid w:val="00014776"/>
    <w:rsid w:val="0001480C"/>
    <w:rsid w:val="00014DC9"/>
    <w:rsid w:val="00014EA7"/>
    <w:rsid w:val="000171E6"/>
    <w:rsid w:val="00017693"/>
    <w:rsid w:val="00020A4D"/>
    <w:rsid w:val="00020A86"/>
    <w:rsid w:val="00020C6D"/>
    <w:rsid w:val="000210C8"/>
    <w:rsid w:val="0002166B"/>
    <w:rsid w:val="00021DFD"/>
    <w:rsid w:val="00022882"/>
    <w:rsid w:val="00022FF3"/>
    <w:rsid w:val="000245D5"/>
    <w:rsid w:val="000254CB"/>
    <w:rsid w:val="00025628"/>
    <w:rsid w:val="0002573C"/>
    <w:rsid w:val="00025C0A"/>
    <w:rsid w:val="00025F11"/>
    <w:rsid w:val="000266B0"/>
    <w:rsid w:val="0002746E"/>
    <w:rsid w:val="000314E4"/>
    <w:rsid w:val="000315AA"/>
    <w:rsid w:val="00031FBF"/>
    <w:rsid w:val="0003289C"/>
    <w:rsid w:val="000334D4"/>
    <w:rsid w:val="0003377B"/>
    <w:rsid w:val="000341F8"/>
    <w:rsid w:val="00034BAD"/>
    <w:rsid w:val="0003731E"/>
    <w:rsid w:val="000377F8"/>
    <w:rsid w:val="00037A64"/>
    <w:rsid w:val="00037CD3"/>
    <w:rsid w:val="000401C6"/>
    <w:rsid w:val="000401FB"/>
    <w:rsid w:val="0004038D"/>
    <w:rsid w:val="000403BE"/>
    <w:rsid w:val="00041118"/>
    <w:rsid w:val="00041559"/>
    <w:rsid w:val="00041D43"/>
    <w:rsid w:val="00041D71"/>
    <w:rsid w:val="0004233A"/>
    <w:rsid w:val="00042553"/>
    <w:rsid w:val="000429DF"/>
    <w:rsid w:val="00042ACD"/>
    <w:rsid w:val="00042C3E"/>
    <w:rsid w:val="00042F47"/>
    <w:rsid w:val="00044182"/>
    <w:rsid w:val="00044564"/>
    <w:rsid w:val="00044D85"/>
    <w:rsid w:val="00044E92"/>
    <w:rsid w:val="00045204"/>
    <w:rsid w:val="000452EF"/>
    <w:rsid w:val="00045A47"/>
    <w:rsid w:val="00045CF9"/>
    <w:rsid w:val="000460D3"/>
    <w:rsid w:val="000460D5"/>
    <w:rsid w:val="000464C6"/>
    <w:rsid w:val="0004688D"/>
    <w:rsid w:val="00047133"/>
    <w:rsid w:val="0004752C"/>
    <w:rsid w:val="000479E2"/>
    <w:rsid w:val="00047C89"/>
    <w:rsid w:val="00050010"/>
    <w:rsid w:val="000500F9"/>
    <w:rsid w:val="00050629"/>
    <w:rsid w:val="00050CCB"/>
    <w:rsid w:val="00050CDE"/>
    <w:rsid w:val="00051704"/>
    <w:rsid w:val="00052932"/>
    <w:rsid w:val="00052FBB"/>
    <w:rsid w:val="00053198"/>
    <w:rsid w:val="000531BD"/>
    <w:rsid w:val="000537D5"/>
    <w:rsid w:val="00053A1F"/>
    <w:rsid w:val="00054050"/>
    <w:rsid w:val="00054E59"/>
    <w:rsid w:val="00054FD2"/>
    <w:rsid w:val="000550AD"/>
    <w:rsid w:val="00055B28"/>
    <w:rsid w:val="00055D10"/>
    <w:rsid w:val="00055F7D"/>
    <w:rsid w:val="0005653E"/>
    <w:rsid w:val="0005677D"/>
    <w:rsid w:val="00057126"/>
    <w:rsid w:val="0005743A"/>
    <w:rsid w:val="000577EF"/>
    <w:rsid w:val="0006118E"/>
    <w:rsid w:val="000617C4"/>
    <w:rsid w:val="00062746"/>
    <w:rsid w:val="00062BF7"/>
    <w:rsid w:val="00062D9C"/>
    <w:rsid w:val="00063417"/>
    <w:rsid w:val="00063482"/>
    <w:rsid w:val="0006356F"/>
    <w:rsid w:val="000636FB"/>
    <w:rsid w:val="000640E2"/>
    <w:rsid w:val="00064ED5"/>
    <w:rsid w:val="000650A4"/>
    <w:rsid w:val="000650A7"/>
    <w:rsid w:val="00065402"/>
    <w:rsid w:val="000655D5"/>
    <w:rsid w:val="00065BD8"/>
    <w:rsid w:val="000665C1"/>
    <w:rsid w:val="00066654"/>
    <w:rsid w:val="00067153"/>
    <w:rsid w:val="000704B9"/>
    <w:rsid w:val="00071042"/>
    <w:rsid w:val="00072884"/>
    <w:rsid w:val="0007299A"/>
    <w:rsid w:val="00074FC6"/>
    <w:rsid w:val="0007517B"/>
    <w:rsid w:val="00075816"/>
    <w:rsid w:val="000758B5"/>
    <w:rsid w:val="00075AC0"/>
    <w:rsid w:val="00076397"/>
    <w:rsid w:val="00076908"/>
    <w:rsid w:val="00076A5F"/>
    <w:rsid w:val="00077F11"/>
    <w:rsid w:val="00077FEF"/>
    <w:rsid w:val="000827CF"/>
    <w:rsid w:val="0008290D"/>
    <w:rsid w:val="00082A61"/>
    <w:rsid w:val="00082E8E"/>
    <w:rsid w:val="0008329D"/>
    <w:rsid w:val="000832CD"/>
    <w:rsid w:val="000851C3"/>
    <w:rsid w:val="0008737A"/>
    <w:rsid w:val="000875B5"/>
    <w:rsid w:val="000877E5"/>
    <w:rsid w:val="00087B3E"/>
    <w:rsid w:val="00087C57"/>
    <w:rsid w:val="00087F3C"/>
    <w:rsid w:val="000903BE"/>
    <w:rsid w:val="00090795"/>
    <w:rsid w:val="000907F9"/>
    <w:rsid w:val="00091900"/>
    <w:rsid w:val="0009199C"/>
    <w:rsid w:val="00091BA2"/>
    <w:rsid w:val="000930A1"/>
    <w:rsid w:val="000936F2"/>
    <w:rsid w:val="000944E1"/>
    <w:rsid w:val="00094B49"/>
    <w:rsid w:val="00094FF4"/>
    <w:rsid w:val="00095C09"/>
    <w:rsid w:val="00096616"/>
    <w:rsid w:val="00096DEA"/>
    <w:rsid w:val="00096E33"/>
    <w:rsid w:val="00097827"/>
    <w:rsid w:val="00097A6E"/>
    <w:rsid w:val="000A0082"/>
    <w:rsid w:val="000A13A0"/>
    <w:rsid w:val="000A18A7"/>
    <w:rsid w:val="000A26B0"/>
    <w:rsid w:val="000A28AC"/>
    <w:rsid w:val="000A29A9"/>
    <w:rsid w:val="000A2B37"/>
    <w:rsid w:val="000A34FF"/>
    <w:rsid w:val="000A3EFD"/>
    <w:rsid w:val="000A41BE"/>
    <w:rsid w:val="000A4DC7"/>
    <w:rsid w:val="000A52E2"/>
    <w:rsid w:val="000A6A26"/>
    <w:rsid w:val="000A71A5"/>
    <w:rsid w:val="000A71F8"/>
    <w:rsid w:val="000B15FF"/>
    <w:rsid w:val="000B171B"/>
    <w:rsid w:val="000B19B9"/>
    <w:rsid w:val="000B22E2"/>
    <w:rsid w:val="000B28DC"/>
    <w:rsid w:val="000B2F7C"/>
    <w:rsid w:val="000B3005"/>
    <w:rsid w:val="000B327C"/>
    <w:rsid w:val="000B3A72"/>
    <w:rsid w:val="000B41EF"/>
    <w:rsid w:val="000B4A42"/>
    <w:rsid w:val="000B5617"/>
    <w:rsid w:val="000B5828"/>
    <w:rsid w:val="000B5ECE"/>
    <w:rsid w:val="000B6B36"/>
    <w:rsid w:val="000B6BE0"/>
    <w:rsid w:val="000B7106"/>
    <w:rsid w:val="000B7593"/>
    <w:rsid w:val="000B7655"/>
    <w:rsid w:val="000B76E1"/>
    <w:rsid w:val="000B7EF1"/>
    <w:rsid w:val="000C0136"/>
    <w:rsid w:val="000C08A2"/>
    <w:rsid w:val="000C0C73"/>
    <w:rsid w:val="000C0C82"/>
    <w:rsid w:val="000C0E5C"/>
    <w:rsid w:val="000C167F"/>
    <w:rsid w:val="000C1888"/>
    <w:rsid w:val="000C1E20"/>
    <w:rsid w:val="000C265C"/>
    <w:rsid w:val="000C280A"/>
    <w:rsid w:val="000C2868"/>
    <w:rsid w:val="000C289F"/>
    <w:rsid w:val="000C2FBB"/>
    <w:rsid w:val="000C40B8"/>
    <w:rsid w:val="000C41A2"/>
    <w:rsid w:val="000C436F"/>
    <w:rsid w:val="000C43AC"/>
    <w:rsid w:val="000C44D9"/>
    <w:rsid w:val="000C474B"/>
    <w:rsid w:val="000C4866"/>
    <w:rsid w:val="000C57FC"/>
    <w:rsid w:val="000C648F"/>
    <w:rsid w:val="000C6A1D"/>
    <w:rsid w:val="000C6A7F"/>
    <w:rsid w:val="000C7013"/>
    <w:rsid w:val="000C71AC"/>
    <w:rsid w:val="000C737D"/>
    <w:rsid w:val="000C74A8"/>
    <w:rsid w:val="000D0739"/>
    <w:rsid w:val="000D11FD"/>
    <w:rsid w:val="000D174C"/>
    <w:rsid w:val="000D1977"/>
    <w:rsid w:val="000D19E8"/>
    <w:rsid w:val="000D2404"/>
    <w:rsid w:val="000D2A60"/>
    <w:rsid w:val="000D33E0"/>
    <w:rsid w:val="000D3494"/>
    <w:rsid w:val="000D3B9A"/>
    <w:rsid w:val="000D434E"/>
    <w:rsid w:val="000D4879"/>
    <w:rsid w:val="000D4A29"/>
    <w:rsid w:val="000D5751"/>
    <w:rsid w:val="000D5FC8"/>
    <w:rsid w:val="000D6653"/>
    <w:rsid w:val="000D69C1"/>
    <w:rsid w:val="000D7921"/>
    <w:rsid w:val="000D7AB5"/>
    <w:rsid w:val="000D7CD0"/>
    <w:rsid w:val="000E009B"/>
    <w:rsid w:val="000E02A9"/>
    <w:rsid w:val="000E03D0"/>
    <w:rsid w:val="000E0434"/>
    <w:rsid w:val="000E0639"/>
    <w:rsid w:val="000E088F"/>
    <w:rsid w:val="000E1057"/>
    <w:rsid w:val="000E121B"/>
    <w:rsid w:val="000E2FA0"/>
    <w:rsid w:val="000E3522"/>
    <w:rsid w:val="000E4926"/>
    <w:rsid w:val="000E5280"/>
    <w:rsid w:val="000E53E1"/>
    <w:rsid w:val="000E5878"/>
    <w:rsid w:val="000E5B08"/>
    <w:rsid w:val="000E5D78"/>
    <w:rsid w:val="000E5F8B"/>
    <w:rsid w:val="000E6720"/>
    <w:rsid w:val="000E7FC9"/>
    <w:rsid w:val="000F058E"/>
    <w:rsid w:val="000F0783"/>
    <w:rsid w:val="000F1A5F"/>
    <w:rsid w:val="000F2546"/>
    <w:rsid w:val="000F29D3"/>
    <w:rsid w:val="000F2E20"/>
    <w:rsid w:val="000F2FC4"/>
    <w:rsid w:val="000F3294"/>
    <w:rsid w:val="000F3B8D"/>
    <w:rsid w:val="000F3BFE"/>
    <w:rsid w:val="000F3FF4"/>
    <w:rsid w:val="000F4069"/>
    <w:rsid w:val="000F4210"/>
    <w:rsid w:val="000F43B2"/>
    <w:rsid w:val="000F4965"/>
    <w:rsid w:val="000F4D1E"/>
    <w:rsid w:val="000F4FBF"/>
    <w:rsid w:val="000F609D"/>
    <w:rsid w:val="000F72CB"/>
    <w:rsid w:val="0010017F"/>
    <w:rsid w:val="0010034B"/>
    <w:rsid w:val="0010084D"/>
    <w:rsid w:val="00100908"/>
    <w:rsid w:val="00100B1A"/>
    <w:rsid w:val="001012E8"/>
    <w:rsid w:val="00101587"/>
    <w:rsid w:val="00101954"/>
    <w:rsid w:val="00101B39"/>
    <w:rsid w:val="00102C36"/>
    <w:rsid w:val="00102CB2"/>
    <w:rsid w:val="001032AD"/>
    <w:rsid w:val="0010418A"/>
    <w:rsid w:val="001043EC"/>
    <w:rsid w:val="0010451F"/>
    <w:rsid w:val="00104E7E"/>
    <w:rsid w:val="00105503"/>
    <w:rsid w:val="00105ED7"/>
    <w:rsid w:val="0010606D"/>
    <w:rsid w:val="00106CC0"/>
    <w:rsid w:val="00106D5C"/>
    <w:rsid w:val="0010767E"/>
    <w:rsid w:val="0011018E"/>
    <w:rsid w:val="00110304"/>
    <w:rsid w:val="00110376"/>
    <w:rsid w:val="0011098D"/>
    <w:rsid w:val="00111CDF"/>
    <w:rsid w:val="00112436"/>
    <w:rsid w:val="00112D91"/>
    <w:rsid w:val="001134B9"/>
    <w:rsid w:val="001135EA"/>
    <w:rsid w:val="001137B2"/>
    <w:rsid w:val="00113F15"/>
    <w:rsid w:val="00114476"/>
    <w:rsid w:val="00114769"/>
    <w:rsid w:val="001151AA"/>
    <w:rsid w:val="0011665D"/>
    <w:rsid w:val="0011675D"/>
    <w:rsid w:val="00116E9C"/>
    <w:rsid w:val="0011726A"/>
    <w:rsid w:val="00117B34"/>
    <w:rsid w:val="00120125"/>
    <w:rsid w:val="00121C04"/>
    <w:rsid w:val="00121CB1"/>
    <w:rsid w:val="001229B8"/>
    <w:rsid w:val="00122C94"/>
    <w:rsid w:val="0012342F"/>
    <w:rsid w:val="00123DBB"/>
    <w:rsid w:val="00124323"/>
    <w:rsid w:val="00124672"/>
    <w:rsid w:val="00124C78"/>
    <w:rsid w:val="001253C4"/>
    <w:rsid w:val="00125728"/>
    <w:rsid w:val="00125C44"/>
    <w:rsid w:val="0012602C"/>
    <w:rsid w:val="00126172"/>
    <w:rsid w:val="001261A7"/>
    <w:rsid w:val="00126E77"/>
    <w:rsid w:val="00127026"/>
    <w:rsid w:val="00127E16"/>
    <w:rsid w:val="00127FBD"/>
    <w:rsid w:val="0013059A"/>
    <w:rsid w:val="0013061B"/>
    <w:rsid w:val="00130A38"/>
    <w:rsid w:val="00130B4A"/>
    <w:rsid w:val="00130D3F"/>
    <w:rsid w:val="00131213"/>
    <w:rsid w:val="00131F85"/>
    <w:rsid w:val="001327FA"/>
    <w:rsid w:val="00133CBC"/>
    <w:rsid w:val="0013415E"/>
    <w:rsid w:val="00134D72"/>
    <w:rsid w:val="001354E3"/>
    <w:rsid w:val="0013568F"/>
    <w:rsid w:val="0013597C"/>
    <w:rsid w:val="00136122"/>
    <w:rsid w:val="0013689A"/>
    <w:rsid w:val="00136AD6"/>
    <w:rsid w:val="00136F8D"/>
    <w:rsid w:val="00140439"/>
    <w:rsid w:val="00140947"/>
    <w:rsid w:val="00140AFA"/>
    <w:rsid w:val="001426C8"/>
    <w:rsid w:val="001427EB"/>
    <w:rsid w:val="00142AA5"/>
    <w:rsid w:val="00143121"/>
    <w:rsid w:val="00143272"/>
    <w:rsid w:val="0014359F"/>
    <w:rsid w:val="00145F08"/>
    <w:rsid w:val="00147A15"/>
    <w:rsid w:val="00147D60"/>
    <w:rsid w:val="00147D8D"/>
    <w:rsid w:val="00150960"/>
    <w:rsid w:val="00151722"/>
    <w:rsid w:val="001517C0"/>
    <w:rsid w:val="001518CB"/>
    <w:rsid w:val="00152913"/>
    <w:rsid w:val="00154B0A"/>
    <w:rsid w:val="00155405"/>
    <w:rsid w:val="00156069"/>
    <w:rsid w:val="001560C4"/>
    <w:rsid w:val="001560C5"/>
    <w:rsid w:val="0015686B"/>
    <w:rsid w:val="00157500"/>
    <w:rsid w:val="0016075B"/>
    <w:rsid w:val="0016084A"/>
    <w:rsid w:val="00160D16"/>
    <w:rsid w:val="00160FF4"/>
    <w:rsid w:val="001613E6"/>
    <w:rsid w:val="00161442"/>
    <w:rsid w:val="00161D35"/>
    <w:rsid w:val="00163CA3"/>
    <w:rsid w:val="00164BA1"/>
    <w:rsid w:val="001654F3"/>
    <w:rsid w:val="00165674"/>
    <w:rsid w:val="00165C7B"/>
    <w:rsid w:val="00166A23"/>
    <w:rsid w:val="00166C87"/>
    <w:rsid w:val="001673E8"/>
    <w:rsid w:val="00167487"/>
    <w:rsid w:val="00167B1B"/>
    <w:rsid w:val="00170197"/>
    <w:rsid w:val="00170427"/>
    <w:rsid w:val="001705B5"/>
    <w:rsid w:val="0017099A"/>
    <w:rsid w:val="00171DF3"/>
    <w:rsid w:val="0017277F"/>
    <w:rsid w:val="0017363A"/>
    <w:rsid w:val="00173AA2"/>
    <w:rsid w:val="00175226"/>
    <w:rsid w:val="00175490"/>
    <w:rsid w:val="0017558A"/>
    <w:rsid w:val="00175611"/>
    <w:rsid w:val="00176122"/>
    <w:rsid w:val="00176646"/>
    <w:rsid w:val="00176AE9"/>
    <w:rsid w:val="00176C44"/>
    <w:rsid w:val="00177CCA"/>
    <w:rsid w:val="001808B8"/>
    <w:rsid w:val="001812D6"/>
    <w:rsid w:val="00181CF0"/>
    <w:rsid w:val="00182054"/>
    <w:rsid w:val="00182639"/>
    <w:rsid w:val="0018344C"/>
    <w:rsid w:val="00183936"/>
    <w:rsid w:val="00183FB7"/>
    <w:rsid w:val="00183FF9"/>
    <w:rsid w:val="00184822"/>
    <w:rsid w:val="001854B9"/>
    <w:rsid w:val="00185D17"/>
    <w:rsid w:val="00186792"/>
    <w:rsid w:val="0018683B"/>
    <w:rsid w:val="00187360"/>
    <w:rsid w:val="001876D9"/>
    <w:rsid w:val="00187B54"/>
    <w:rsid w:val="00191EF7"/>
    <w:rsid w:val="001929A7"/>
    <w:rsid w:val="0019368C"/>
    <w:rsid w:val="001937EE"/>
    <w:rsid w:val="0019401E"/>
    <w:rsid w:val="001949A7"/>
    <w:rsid w:val="0019585B"/>
    <w:rsid w:val="00195E04"/>
    <w:rsid w:val="0019723E"/>
    <w:rsid w:val="001973B7"/>
    <w:rsid w:val="00197943"/>
    <w:rsid w:val="00197D3D"/>
    <w:rsid w:val="00197E51"/>
    <w:rsid w:val="001A08E0"/>
    <w:rsid w:val="001A0AD1"/>
    <w:rsid w:val="001A0E59"/>
    <w:rsid w:val="001A1413"/>
    <w:rsid w:val="001A15C4"/>
    <w:rsid w:val="001A193D"/>
    <w:rsid w:val="001A2320"/>
    <w:rsid w:val="001A2F38"/>
    <w:rsid w:val="001A2F78"/>
    <w:rsid w:val="001A3509"/>
    <w:rsid w:val="001A3843"/>
    <w:rsid w:val="001A388C"/>
    <w:rsid w:val="001A3B26"/>
    <w:rsid w:val="001A3B7C"/>
    <w:rsid w:val="001A4A04"/>
    <w:rsid w:val="001A530C"/>
    <w:rsid w:val="001A5609"/>
    <w:rsid w:val="001A5CF6"/>
    <w:rsid w:val="001A68AA"/>
    <w:rsid w:val="001A6E20"/>
    <w:rsid w:val="001A740A"/>
    <w:rsid w:val="001A797F"/>
    <w:rsid w:val="001A7F25"/>
    <w:rsid w:val="001B04B1"/>
    <w:rsid w:val="001B099E"/>
    <w:rsid w:val="001B14E9"/>
    <w:rsid w:val="001B37C6"/>
    <w:rsid w:val="001B4632"/>
    <w:rsid w:val="001B4ECB"/>
    <w:rsid w:val="001B4F8B"/>
    <w:rsid w:val="001B50AF"/>
    <w:rsid w:val="001B5342"/>
    <w:rsid w:val="001B5445"/>
    <w:rsid w:val="001B54E8"/>
    <w:rsid w:val="001B5876"/>
    <w:rsid w:val="001B67D1"/>
    <w:rsid w:val="001B7CCA"/>
    <w:rsid w:val="001B7EC1"/>
    <w:rsid w:val="001C02D0"/>
    <w:rsid w:val="001C032E"/>
    <w:rsid w:val="001C0DE8"/>
    <w:rsid w:val="001C1091"/>
    <w:rsid w:val="001C1A7B"/>
    <w:rsid w:val="001C1F20"/>
    <w:rsid w:val="001C1F4C"/>
    <w:rsid w:val="001C21A6"/>
    <w:rsid w:val="001C2C03"/>
    <w:rsid w:val="001C332A"/>
    <w:rsid w:val="001C3586"/>
    <w:rsid w:val="001C367C"/>
    <w:rsid w:val="001C3780"/>
    <w:rsid w:val="001C3A7F"/>
    <w:rsid w:val="001C3C8F"/>
    <w:rsid w:val="001C48A5"/>
    <w:rsid w:val="001C4C06"/>
    <w:rsid w:val="001C4D0D"/>
    <w:rsid w:val="001C631B"/>
    <w:rsid w:val="001C6F51"/>
    <w:rsid w:val="001C708B"/>
    <w:rsid w:val="001C72D3"/>
    <w:rsid w:val="001C752A"/>
    <w:rsid w:val="001D01D6"/>
    <w:rsid w:val="001D05EB"/>
    <w:rsid w:val="001D0FE4"/>
    <w:rsid w:val="001D100B"/>
    <w:rsid w:val="001D139A"/>
    <w:rsid w:val="001D13FF"/>
    <w:rsid w:val="001D14EC"/>
    <w:rsid w:val="001D1653"/>
    <w:rsid w:val="001D1711"/>
    <w:rsid w:val="001D1ED5"/>
    <w:rsid w:val="001D2DCE"/>
    <w:rsid w:val="001D3115"/>
    <w:rsid w:val="001D3869"/>
    <w:rsid w:val="001D3A2C"/>
    <w:rsid w:val="001D3E49"/>
    <w:rsid w:val="001D4957"/>
    <w:rsid w:val="001D4E7A"/>
    <w:rsid w:val="001D5D9B"/>
    <w:rsid w:val="001D692B"/>
    <w:rsid w:val="001D7005"/>
    <w:rsid w:val="001D7282"/>
    <w:rsid w:val="001E0297"/>
    <w:rsid w:val="001E05FD"/>
    <w:rsid w:val="001E064D"/>
    <w:rsid w:val="001E0A58"/>
    <w:rsid w:val="001E0CAA"/>
    <w:rsid w:val="001E0EFC"/>
    <w:rsid w:val="001E0FC1"/>
    <w:rsid w:val="001E10E7"/>
    <w:rsid w:val="001E1D1F"/>
    <w:rsid w:val="001E4191"/>
    <w:rsid w:val="001E4E23"/>
    <w:rsid w:val="001E5055"/>
    <w:rsid w:val="001E5C31"/>
    <w:rsid w:val="001E625A"/>
    <w:rsid w:val="001E71AF"/>
    <w:rsid w:val="001F2158"/>
    <w:rsid w:val="001F224C"/>
    <w:rsid w:val="001F3A72"/>
    <w:rsid w:val="001F4DAA"/>
    <w:rsid w:val="001F4F47"/>
    <w:rsid w:val="001F5689"/>
    <w:rsid w:val="001F6991"/>
    <w:rsid w:val="001F6BD1"/>
    <w:rsid w:val="001F6EF6"/>
    <w:rsid w:val="001F792C"/>
    <w:rsid w:val="00200481"/>
    <w:rsid w:val="00201767"/>
    <w:rsid w:val="00202B79"/>
    <w:rsid w:val="002047AC"/>
    <w:rsid w:val="0020485E"/>
    <w:rsid w:val="00204A77"/>
    <w:rsid w:val="002051CF"/>
    <w:rsid w:val="002052A0"/>
    <w:rsid w:val="00205508"/>
    <w:rsid w:val="00205651"/>
    <w:rsid w:val="00205C4B"/>
    <w:rsid w:val="00205C56"/>
    <w:rsid w:val="00206096"/>
    <w:rsid w:val="00206192"/>
    <w:rsid w:val="0020649A"/>
    <w:rsid w:val="002064AF"/>
    <w:rsid w:val="0020653B"/>
    <w:rsid w:val="00206624"/>
    <w:rsid w:val="00206875"/>
    <w:rsid w:val="00206E1B"/>
    <w:rsid w:val="0020772C"/>
    <w:rsid w:val="00210812"/>
    <w:rsid w:val="0021092D"/>
    <w:rsid w:val="00210A53"/>
    <w:rsid w:val="00210B77"/>
    <w:rsid w:val="00210C24"/>
    <w:rsid w:val="002115EC"/>
    <w:rsid w:val="00211AFA"/>
    <w:rsid w:val="00211F2A"/>
    <w:rsid w:val="00212C5F"/>
    <w:rsid w:val="00212E66"/>
    <w:rsid w:val="0021385B"/>
    <w:rsid w:val="002140CF"/>
    <w:rsid w:val="002141B3"/>
    <w:rsid w:val="00214323"/>
    <w:rsid w:val="002149E1"/>
    <w:rsid w:val="00214E1A"/>
    <w:rsid w:val="00215117"/>
    <w:rsid w:val="002153B1"/>
    <w:rsid w:val="00215843"/>
    <w:rsid w:val="00215CAA"/>
    <w:rsid w:val="00215FBD"/>
    <w:rsid w:val="00216F94"/>
    <w:rsid w:val="00217714"/>
    <w:rsid w:val="00217759"/>
    <w:rsid w:val="00217DC8"/>
    <w:rsid w:val="00217E90"/>
    <w:rsid w:val="002210C4"/>
    <w:rsid w:val="00221994"/>
    <w:rsid w:val="002229D7"/>
    <w:rsid w:val="00222AD5"/>
    <w:rsid w:val="00223B40"/>
    <w:rsid w:val="00223BD5"/>
    <w:rsid w:val="00223BF8"/>
    <w:rsid w:val="002244B9"/>
    <w:rsid w:val="002244FD"/>
    <w:rsid w:val="00224A2D"/>
    <w:rsid w:val="00224AF2"/>
    <w:rsid w:val="00224E6A"/>
    <w:rsid w:val="00224FD2"/>
    <w:rsid w:val="00225BC9"/>
    <w:rsid w:val="002266D4"/>
    <w:rsid w:val="0022783B"/>
    <w:rsid w:val="00230D2A"/>
    <w:rsid w:val="00231394"/>
    <w:rsid w:val="00231399"/>
    <w:rsid w:val="002314B9"/>
    <w:rsid w:val="0023164B"/>
    <w:rsid w:val="00231C3A"/>
    <w:rsid w:val="00231ED9"/>
    <w:rsid w:val="002322C4"/>
    <w:rsid w:val="002333DF"/>
    <w:rsid w:val="002336F4"/>
    <w:rsid w:val="00233DDA"/>
    <w:rsid w:val="00234CBE"/>
    <w:rsid w:val="002353B0"/>
    <w:rsid w:val="00235E34"/>
    <w:rsid w:val="00236EF5"/>
    <w:rsid w:val="002372A1"/>
    <w:rsid w:val="00237358"/>
    <w:rsid w:val="002403CB"/>
    <w:rsid w:val="00240448"/>
    <w:rsid w:val="002408D9"/>
    <w:rsid w:val="00240FB3"/>
    <w:rsid w:val="0024181F"/>
    <w:rsid w:val="00241B11"/>
    <w:rsid w:val="00242654"/>
    <w:rsid w:val="00242B98"/>
    <w:rsid w:val="00243186"/>
    <w:rsid w:val="0024333F"/>
    <w:rsid w:val="002440B1"/>
    <w:rsid w:val="00244309"/>
    <w:rsid w:val="0024438C"/>
    <w:rsid w:val="00244CFD"/>
    <w:rsid w:val="002456CA"/>
    <w:rsid w:val="002459F3"/>
    <w:rsid w:val="002459F4"/>
    <w:rsid w:val="00245A64"/>
    <w:rsid w:val="002464E2"/>
    <w:rsid w:val="002466CD"/>
    <w:rsid w:val="002468FB"/>
    <w:rsid w:val="00246C8C"/>
    <w:rsid w:val="00246E96"/>
    <w:rsid w:val="00246EC1"/>
    <w:rsid w:val="00247485"/>
    <w:rsid w:val="00247A46"/>
    <w:rsid w:val="00247AEF"/>
    <w:rsid w:val="00247D7E"/>
    <w:rsid w:val="002507A0"/>
    <w:rsid w:val="00250DED"/>
    <w:rsid w:val="0025103D"/>
    <w:rsid w:val="0025104C"/>
    <w:rsid w:val="002514D2"/>
    <w:rsid w:val="00251862"/>
    <w:rsid w:val="00251907"/>
    <w:rsid w:val="00251AC8"/>
    <w:rsid w:val="00251B3B"/>
    <w:rsid w:val="00251CA1"/>
    <w:rsid w:val="002520D5"/>
    <w:rsid w:val="0025256D"/>
    <w:rsid w:val="00252BB7"/>
    <w:rsid w:val="0025307D"/>
    <w:rsid w:val="002532F1"/>
    <w:rsid w:val="00253919"/>
    <w:rsid w:val="00253B68"/>
    <w:rsid w:val="00253DD2"/>
    <w:rsid w:val="00254FD6"/>
    <w:rsid w:val="00255009"/>
    <w:rsid w:val="002554A7"/>
    <w:rsid w:val="00255598"/>
    <w:rsid w:val="002556A6"/>
    <w:rsid w:val="00256845"/>
    <w:rsid w:val="00256903"/>
    <w:rsid w:val="00256FCB"/>
    <w:rsid w:val="0026024E"/>
    <w:rsid w:val="002605EB"/>
    <w:rsid w:val="002610C0"/>
    <w:rsid w:val="00261AF8"/>
    <w:rsid w:val="00261C33"/>
    <w:rsid w:val="002625F0"/>
    <w:rsid w:val="002626C2"/>
    <w:rsid w:val="00262F64"/>
    <w:rsid w:val="002633B4"/>
    <w:rsid w:val="00263E8A"/>
    <w:rsid w:val="00264191"/>
    <w:rsid w:val="00264253"/>
    <w:rsid w:val="0026498E"/>
    <w:rsid w:val="0026602C"/>
    <w:rsid w:val="00266600"/>
    <w:rsid w:val="00266A0F"/>
    <w:rsid w:val="002673B8"/>
    <w:rsid w:val="00267B25"/>
    <w:rsid w:val="002702B8"/>
    <w:rsid w:val="002708EA"/>
    <w:rsid w:val="00270C96"/>
    <w:rsid w:val="00270DB0"/>
    <w:rsid w:val="00271C2F"/>
    <w:rsid w:val="00271D5B"/>
    <w:rsid w:val="0027204E"/>
    <w:rsid w:val="002732ED"/>
    <w:rsid w:val="00273CE0"/>
    <w:rsid w:val="00273CF5"/>
    <w:rsid w:val="00274107"/>
    <w:rsid w:val="00274733"/>
    <w:rsid w:val="00274795"/>
    <w:rsid w:val="002747D0"/>
    <w:rsid w:val="00274F7E"/>
    <w:rsid w:val="00275B83"/>
    <w:rsid w:val="00275B90"/>
    <w:rsid w:val="002764E7"/>
    <w:rsid w:val="00276E67"/>
    <w:rsid w:val="00277615"/>
    <w:rsid w:val="00277825"/>
    <w:rsid w:val="00280093"/>
    <w:rsid w:val="0028049E"/>
    <w:rsid w:val="00280ED8"/>
    <w:rsid w:val="0028133F"/>
    <w:rsid w:val="002819B5"/>
    <w:rsid w:val="00281B44"/>
    <w:rsid w:val="002822C1"/>
    <w:rsid w:val="00282927"/>
    <w:rsid w:val="00282DC4"/>
    <w:rsid w:val="00283263"/>
    <w:rsid w:val="00284C90"/>
    <w:rsid w:val="00284EE5"/>
    <w:rsid w:val="00285A6B"/>
    <w:rsid w:val="00285B77"/>
    <w:rsid w:val="00285BB4"/>
    <w:rsid w:val="002862D8"/>
    <w:rsid w:val="0028678D"/>
    <w:rsid w:val="002874B7"/>
    <w:rsid w:val="00287BCF"/>
    <w:rsid w:val="002900A6"/>
    <w:rsid w:val="002902F4"/>
    <w:rsid w:val="00290558"/>
    <w:rsid w:val="0029098D"/>
    <w:rsid w:val="00290B78"/>
    <w:rsid w:val="00290B96"/>
    <w:rsid w:val="00291162"/>
    <w:rsid w:val="0029133C"/>
    <w:rsid w:val="00291614"/>
    <w:rsid w:val="00292028"/>
    <w:rsid w:val="00292269"/>
    <w:rsid w:val="00292B51"/>
    <w:rsid w:val="00293022"/>
    <w:rsid w:val="00293675"/>
    <w:rsid w:val="002937A0"/>
    <w:rsid w:val="00293E2B"/>
    <w:rsid w:val="00294582"/>
    <w:rsid w:val="00294F9F"/>
    <w:rsid w:val="0029540F"/>
    <w:rsid w:val="00296312"/>
    <w:rsid w:val="002965C2"/>
    <w:rsid w:val="002966E4"/>
    <w:rsid w:val="00296896"/>
    <w:rsid w:val="00297529"/>
    <w:rsid w:val="002977D7"/>
    <w:rsid w:val="00297999"/>
    <w:rsid w:val="00297AC8"/>
    <w:rsid w:val="00297ED9"/>
    <w:rsid w:val="002A0148"/>
    <w:rsid w:val="002A10F6"/>
    <w:rsid w:val="002A1424"/>
    <w:rsid w:val="002A20D5"/>
    <w:rsid w:val="002A2BE0"/>
    <w:rsid w:val="002A3BC1"/>
    <w:rsid w:val="002A483A"/>
    <w:rsid w:val="002A5345"/>
    <w:rsid w:val="002A5CBD"/>
    <w:rsid w:val="002A6CE0"/>
    <w:rsid w:val="002B113D"/>
    <w:rsid w:val="002B14C3"/>
    <w:rsid w:val="002B22DD"/>
    <w:rsid w:val="002B3039"/>
    <w:rsid w:val="002B3435"/>
    <w:rsid w:val="002B3624"/>
    <w:rsid w:val="002B3BA0"/>
    <w:rsid w:val="002B3D57"/>
    <w:rsid w:val="002B417E"/>
    <w:rsid w:val="002B4C76"/>
    <w:rsid w:val="002B4FFB"/>
    <w:rsid w:val="002B51F5"/>
    <w:rsid w:val="002B54DE"/>
    <w:rsid w:val="002B553B"/>
    <w:rsid w:val="002B58F4"/>
    <w:rsid w:val="002B5954"/>
    <w:rsid w:val="002B642A"/>
    <w:rsid w:val="002B68F1"/>
    <w:rsid w:val="002B71A6"/>
    <w:rsid w:val="002B7327"/>
    <w:rsid w:val="002B7F35"/>
    <w:rsid w:val="002C0DEB"/>
    <w:rsid w:val="002C0F02"/>
    <w:rsid w:val="002C12B8"/>
    <w:rsid w:val="002C1E0B"/>
    <w:rsid w:val="002C2E36"/>
    <w:rsid w:val="002C2E4B"/>
    <w:rsid w:val="002C2F9E"/>
    <w:rsid w:val="002C3405"/>
    <w:rsid w:val="002C35DC"/>
    <w:rsid w:val="002C39BB"/>
    <w:rsid w:val="002C39CD"/>
    <w:rsid w:val="002C3B5A"/>
    <w:rsid w:val="002C4294"/>
    <w:rsid w:val="002C50B7"/>
    <w:rsid w:val="002C59CE"/>
    <w:rsid w:val="002C5A9E"/>
    <w:rsid w:val="002C62DA"/>
    <w:rsid w:val="002C7887"/>
    <w:rsid w:val="002D09BD"/>
    <w:rsid w:val="002D0D89"/>
    <w:rsid w:val="002D13B2"/>
    <w:rsid w:val="002D1598"/>
    <w:rsid w:val="002D2D2C"/>
    <w:rsid w:val="002D3703"/>
    <w:rsid w:val="002D3E4F"/>
    <w:rsid w:val="002D4925"/>
    <w:rsid w:val="002D4E0B"/>
    <w:rsid w:val="002D5D9E"/>
    <w:rsid w:val="002D66DB"/>
    <w:rsid w:val="002D673B"/>
    <w:rsid w:val="002D780E"/>
    <w:rsid w:val="002D7AA8"/>
    <w:rsid w:val="002E0408"/>
    <w:rsid w:val="002E15EA"/>
    <w:rsid w:val="002E1C4E"/>
    <w:rsid w:val="002E1CF1"/>
    <w:rsid w:val="002E1D5E"/>
    <w:rsid w:val="002E2611"/>
    <w:rsid w:val="002E2A34"/>
    <w:rsid w:val="002E36A9"/>
    <w:rsid w:val="002E3D70"/>
    <w:rsid w:val="002E3EDC"/>
    <w:rsid w:val="002E4103"/>
    <w:rsid w:val="002E4492"/>
    <w:rsid w:val="002E4543"/>
    <w:rsid w:val="002E4D1C"/>
    <w:rsid w:val="002E4DE4"/>
    <w:rsid w:val="002E5220"/>
    <w:rsid w:val="002E5D56"/>
    <w:rsid w:val="002E61CD"/>
    <w:rsid w:val="002E636F"/>
    <w:rsid w:val="002E6EF2"/>
    <w:rsid w:val="002E7827"/>
    <w:rsid w:val="002E7890"/>
    <w:rsid w:val="002E7F00"/>
    <w:rsid w:val="002F07D2"/>
    <w:rsid w:val="002F25B9"/>
    <w:rsid w:val="002F2C1E"/>
    <w:rsid w:val="002F2C23"/>
    <w:rsid w:val="002F2D2F"/>
    <w:rsid w:val="002F361E"/>
    <w:rsid w:val="002F39FE"/>
    <w:rsid w:val="002F448A"/>
    <w:rsid w:val="002F44F1"/>
    <w:rsid w:val="002F4503"/>
    <w:rsid w:val="002F4D6C"/>
    <w:rsid w:val="002F4FB7"/>
    <w:rsid w:val="002F525A"/>
    <w:rsid w:val="002F5FCD"/>
    <w:rsid w:val="002F6652"/>
    <w:rsid w:val="002F73A7"/>
    <w:rsid w:val="002F7D13"/>
    <w:rsid w:val="002F7ED6"/>
    <w:rsid w:val="00300502"/>
    <w:rsid w:val="003006BC"/>
    <w:rsid w:val="003009B0"/>
    <w:rsid w:val="00300D07"/>
    <w:rsid w:val="00301E10"/>
    <w:rsid w:val="0030211A"/>
    <w:rsid w:val="003021EF"/>
    <w:rsid w:val="00302218"/>
    <w:rsid w:val="00302448"/>
    <w:rsid w:val="003028B6"/>
    <w:rsid w:val="00302B97"/>
    <w:rsid w:val="00302BA4"/>
    <w:rsid w:val="00302C28"/>
    <w:rsid w:val="00303698"/>
    <w:rsid w:val="00304347"/>
    <w:rsid w:val="00304ABE"/>
    <w:rsid w:val="00304DCC"/>
    <w:rsid w:val="00305209"/>
    <w:rsid w:val="00306B7D"/>
    <w:rsid w:val="00306B9E"/>
    <w:rsid w:val="00306EFA"/>
    <w:rsid w:val="003104EE"/>
    <w:rsid w:val="00310615"/>
    <w:rsid w:val="00310B25"/>
    <w:rsid w:val="00311023"/>
    <w:rsid w:val="003111F3"/>
    <w:rsid w:val="003126FD"/>
    <w:rsid w:val="003127BF"/>
    <w:rsid w:val="00313871"/>
    <w:rsid w:val="00313E91"/>
    <w:rsid w:val="00314D2E"/>
    <w:rsid w:val="003161AE"/>
    <w:rsid w:val="003172F1"/>
    <w:rsid w:val="0032024E"/>
    <w:rsid w:val="00320532"/>
    <w:rsid w:val="00321F5E"/>
    <w:rsid w:val="00322237"/>
    <w:rsid w:val="00322FD5"/>
    <w:rsid w:val="00323158"/>
    <w:rsid w:val="0032316F"/>
    <w:rsid w:val="00323A4E"/>
    <w:rsid w:val="00323B11"/>
    <w:rsid w:val="00324222"/>
    <w:rsid w:val="00324364"/>
    <w:rsid w:val="003246B3"/>
    <w:rsid w:val="00324BBA"/>
    <w:rsid w:val="003252BC"/>
    <w:rsid w:val="00325804"/>
    <w:rsid w:val="00325F5B"/>
    <w:rsid w:val="0032681F"/>
    <w:rsid w:val="00326EEB"/>
    <w:rsid w:val="00327036"/>
    <w:rsid w:val="003301C6"/>
    <w:rsid w:val="0033042F"/>
    <w:rsid w:val="003304BF"/>
    <w:rsid w:val="00330A1C"/>
    <w:rsid w:val="003311EC"/>
    <w:rsid w:val="003319A7"/>
    <w:rsid w:val="003322E8"/>
    <w:rsid w:val="00332582"/>
    <w:rsid w:val="00332C76"/>
    <w:rsid w:val="0033385D"/>
    <w:rsid w:val="00334C33"/>
    <w:rsid w:val="00334FF6"/>
    <w:rsid w:val="00335685"/>
    <w:rsid w:val="0033579D"/>
    <w:rsid w:val="00335A13"/>
    <w:rsid w:val="00335A6D"/>
    <w:rsid w:val="00336810"/>
    <w:rsid w:val="00336B73"/>
    <w:rsid w:val="00336D44"/>
    <w:rsid w:val="003371D8"/>
    <w:rsid w:val="00337FA7"/>
    <w:rsid w:val="003408CA"/>
    <w:rsid w:val="00340A63"/>
    <w:rsid w:val="00341E33"/>
    <w:rsid w:val="00341F05"/>
    <w:rsid w:val="003420EF"/>
    <w:rsid w:val="003424D1"/>
    <w:rsid w:val="003426DF"/>
    <w:rsid w:val="00342A1B"/>
    <w:rsid w:val="00342F2B"/>
    <w:rsid w:val="00343363"/>
    <w:rsid w:val="00343DC8"/>
    <w:rsid w:val="00343FDC"/>
    <w:rsid w:val="003449F5"/>
    <w:rsid w:val="00344C39"/>
    <w:rsid w:val="00344C85"/>
    <w:rsid w:val="003459D1"/>
    <w:rsid w:val="00345B56"/>
    <w:rsid w:val="00346007"/>
    <w:rsid w:val="003464AA"/>
    <w:rsid w:val="00346719"/>
    <w:rsid w:val="00346D1D"/>
    <w:rsid w:val="00347178"/>
    <w:rsid w:val="003472A9"/>
    <w:rsid w:val="0034759C"/>
    <w:rsid w:val="0034787A"/>
    <w:rsid w:val="00347D0A"/>
    <w:rsid w:val="00350186"/>
    <w:rsid w:val="0035022A"/>
    <w:rsid w:val="003504B1"/>
    <w:rsid w:val="00350FB0"/>
    <w:rsid w:val="00351599"/>
    <w:rsid w:val="00352193"/>
    <w:rsid w:val="00353D07"/>
    <w:rsid w:val="003541A4"/>
    <w:rsid w:val="003544AC"/>
    <w:rsid w:val="00354E58"/>
    <w:rsid w:val="003559CE"/>
    <w:rsid w:val="00356730"/>
    <w:rsid w:val="003567D8"/>
    <w:rsid w:val="0035685A"/>
    <w:rsid w:val="003572C8"/>
    <w:rsid w:val="0035778D"/>
    <w:rsid w:val="00361828"/>
    <w:rsid w:val="003619F3"/>
    <w:rsid w:val="00362632"/>
    <w:rsid w:val="00362DB9"/>
    <w:rsid w:val="00363108"/>
    <w:rsid w:val="0036348E"/>
    <w:rsid w:val="00363519"/>
    <w:rsid w:val="0036372D"/>
    <w:rsid w:val="00364050"/>
    <w:rsid w:val="00364063"/>
    <w:rsid w:val="0036491E"/>
    <w:rsid w:val="003649A0"/>
    <w:rsid w:val="003658C9"/>
    <w:rsid w:val="00365FE1"/>
    <w:rsid w:val="00366878"/>
    <w:rsid w:val="00367234"/>
    <w:rsid w:val="00367425"/>
    <w:rsid w:val="0036756C"/>
    <w:rsid w:val="00370F55"/>
    <w:rsid w:val="00371CAE"/>
    <w:rsid w:val="003722DF"/>
    <w:rsid w:val="0037235B"/>
    <w:rsid w:val="0037274E"/>
    <w:rsid w:val="00372757"/>
    <w:rsid w:val="00373167"/>
    <w:rsid w:val="00374202"/>
    <w:rsid w:val="00374AC6"/>
    <w:rsid w:val="00374C4B"/>
    <w:rsid w:val="00375494"/>
    <w:rsid w:val="003755ED"/>
    <w:rsid w:val="003757B4"/>
    <w:rsid w:val="00375BBB"/>
    <w:rsid w:val="00376308"/>
    <w:rsid w:val="003764A1"/>
    <w:rsid w:val="0037710E"/>
    <w:rsid w:val="003774EF"/>
    <w:rsid w:val="00380661"/>
    <w:rsid w:val="003806F9"/>
    <w:rsid w:val="00380796"/>
    <w:rsid w:val="003809B6"/>
    <w:rsid w:val="00381A2D"/>
    <w:rsid w:val="00381C15"/>
    <w:rsid w:val="00382B2F"/>
    <w:rsid w:val="00383E30"/>
    <w:rsid w:val="00384867"/>
    <w:rsid w:val="00386136"/>
    <w:rsid w:val="003876A4"/>
    <w:rsid w:val="00387973"/>
    <w:rsid w:val="00387A02"/>
    <w:rsid w:val="0039040B"/>
    <w:rsid w:val="00390925"/>
    <w:rsid w:val="00390B43"/>
    <w:rsid w:val="00390CBA"/>
    <w:rsid w:val="00391C6A"/>
    <w:rsid w:val="00392191"/>
    <w:rsid w:val="003951D0"/>
    <w:rsid w:val="00396D23"/>
    <w:rsid w:val="00397A06"/>
    <w:rsid w:val="003A0704"/>
    <w:rsid w:val="003A1178"/>
    <w:rsid w:val="003A20FB"/>
    <w:rsid w:val="003A2224"/>
    <w:rsid w:val="003A24DE"/>
    <w:rsid w:val="003A2910"/>
    <w:rsid w:val="003A43E4"/>
    <w:rsid w:val="003A49B1"/>
    <w:rsid w:val="003A4D9E"/>
    <w:rsid w:val="003A5380"/>
    <w:rsid w:val="003A5B83"/>
    <w:rsid w:val="003A5C74"/>
    <w:rsid w:val="003A5FB3"/>
    <w:rsid w:val="003A6141"/>
    <w:rsid w:val="003A6161"/>
    <w:rsid w:val="003A65A1"/>
    <w:rsid w:val="003A696F"/>
    <w:rsid w:val="003A6BC6"/>
    <w:rsid w:val="003A7625"/>
    <w:rsid w:val="003A7D44"/>
    <w:rsid w:val="003B1AF8"/>
    <w:rsid w:val="003B1F45"/>
    <w:rsid w:val="003B2282"/>
    <w:rsid w:val="003B279C"/>
    <w:rsid w:val="003B2D02"/>
    <w:rsid w:val="003B35CC"/>
    <w:rsid w:val="003B43CD"/>
    <w:rsid w:val="003B475E"/>
    <w:rsid w:val="003B4BF8"/>
    <w:rsid w:val="003B4C11"/>
    <w:rsid w:val="003B4DA0"/>
    <w:rsid w:val="003B4F88"/>
    <w:rsid w:val="003B5882"/>
    <w:rsid w:val="003B5EBD"/>
    <w:rsid w:val="003B62A9"/>
    <w:rsid w:val="003B6485"/>
    <w:rsid w:val="003B6617"/>
    <w:rsid w:val="003B6E89"/>
    <w:rsid w:val="003B74DD"/>
    <w:rsid w:val="003C0DFB"/>
    <w:rsid w:val="003C119C"/>
    <w:rsid w:val="003C1369"/>
    <w:rsid w:val="003C13E1"/>
    <w:rsid w:val="003C1ED8"/>
    <w:rsid w:val="003C2195"/>
    <w:rsid w:val="003C24E9"/>
    <w:rsid w:val="003C2C6F"/>
    <w:rsid w:val="003C31D4"/>
    <w:rsid w:val="003C366E"/>
    <w:rsid w:val="003C45CD"/>
    <w:rsid w:val="003C46B3"/>
    <w:rsid w:val="003C48DC"/>
    <w:rsid w:val="003C4FB8"/>
    <w:rsid w:val="003C5425"/>
    <w:rsid w:val="003C5615"/>
    <w:rsid w:val="003C587B"/>
    <w:rsid w:val="003C5B3B"/>
    <w:rsid w:val="003C5D33"/>
    <w:rsid w:val="003C66DC"/>
    <w:rsid w:val="003C6971"/>
    <w:rsid w:val="003C7123"/>
    <w:rsid w:val="003D0E42"/>
    <w:rsid w:val="003D1543"/>
    <w:rsid w:val="003D17CB"/>
    <w:rsid w:val="003D17D8"/>
    <w:rsid w:val="003D2BE1"/>
    <w:rsid w:val="003D2CE5"/>
    <w:rsid w:val="003D3422"/>
    <w:rsid w:val="003D367C"/>
    <w:rsid w:val="003D41B1"/>
    <w:rsid w:val="003D4C58"/>
    <w:rsid w:val="003D52A0"/>
    <w:rsid w:val="003D58F3"/>
    <w:rsid w:val="003D5DCF"/>
    <w:rsid w:val="003D5EEF"/>
    <w:rsid w:val="003D6689"/>
    <w:rsid w:val="003D6713"/>
    <w:rsid w:val="003D72BB"/>
    <w:rsid w:val="003D7CF9"/>
    <w:rsid w:val="003E0021"/>
    <w:rsid w:val="003E0363"/>
    <w:rsid w:val="003E0D91"/>
    <w:rsid w:val="003E2554"/>
    <w:rsid w:val="003E26D9"/>
    <w:rsid w:val="003E274B"/>
    <w:rsid w:val="003E287A"/>
    <w:rsid w:val="003E2F91"/>
    <w:rsid w:val="003E3117"/>
    <w:rsid w:val="003E3ADE"/>
    <w:rsid w:val="003E3F36"/>
    <w:rsid w:val="003E3F39"/>
    <w:rsid w:val="003E4C0B"/>
    <w:rsid w:val="003E529C"/>
    <w:rsid w:val="003E60E1"/>
    <w:rsid w:val="003E6363"/>
    <w:rsid w:val="003E6720"/>
    <w:rsid w:val="003F0AF8"/>
    <w:rsid w:val="003F0CB1"/>
    <w:rsid w:val="003F0F61"/>
    <w:rsid w:val="003F100E"/>
    <w:rsid w:val="003F27C9"/>
    <w:rsid w:val="003F2AD1"/>
    <w:rsid w:val="003F31F8"/>
    <w:rsid w:val="003F44C0"/>
    <w:rsid w:val="003F4848"/>
    <w:rsid w:val="003F4D41"/>
    <w:rsid w:val="003F5264"/>
    <w:rsid w:val="003F5ED6"/>
    <w:rsid w:val="003F63F1"/>
    <w:rsid w:val="003F6803"/>
    <w:rsid w:val="003F6CF9"/>
    <w:rsid w:val="003F6EF2"/>
    <w:rsid w:val="003F7EC4"/>
    <w:rsid w:val="00400322"/>
    <w:rsid w:val="004003ED"/>
    <w:rsid w:val="00400500"/>
    <w:rsid w:val="00400595"/>
    <w:rsid w:val="00400D40"/>
    <w:rsid w:val="00400F38"/>
    <w:rsid w:val="0040110C"/>
    <w:rsid w:val="004016F7"/>
    <w:rsid w:val="00401F92"/>
    <w:rsid w:val="00402100"/>
    <w:rsid w:val="00402DE3"/>
    <w:rsid w:val="00404C1F"/>
    <w:rsid w:val="0040525E"/>
    <w:rsid w:val="004056D0"/>
    <w:rsid w:val="00406A40"/>
    <w:rsid w:val="00407136"/>
    <w:rsid w:val="0040719A"/>
    <w:rsid w:val="00410D64"/>
    <w:rsid w:val="00410DF5"/>
    <w:rsid w:val="00410E24"/>
    <w:rsid w:val="00411731"/>
    <w:rsid w:val="00411E4F"/>
    <w:rsid w:val="00413221"/>
    <w:rsid w:val="004139F0"/>
    <w:rsid w:val="0041503F"/>
    <w:rsid w:val="00415539"/>
    <w:rsid w:val="00415DAE"/>
    <w:rsid w:val="00416123"/>
    <w:rsid w:val="004162DF"/>
    <w:rsid w:val="0041641C"/>
    <w:rsid w:val="00416B9F"/>
    <w:rsid w:val="00416C47"/>
    <w:rsid w:val="00417BA6"/>
    <w:rsid w:val="00417F19"/>
    <w:rsid w:val="004205B2"/>
    <w:rsid w:val="00420DCA"/>
    <w:rsid w:val="00421314"/>
    <w:rsid w:val="004214FF"/>
    <w:rsid w:val="004230F1"/>
    <w:rsid w:val="0042477E"/>
    <w:rsid w:val="00425399"/>
    <w:rsid w:val="00425417"/>
    <w:rsid w:val="00425F52"/>
    <w:rsid w:val="00426333"/>
    <w:rsid w:val="00426616"/>
    <w:rsid w:val="00426695"/>
    <w:rsid w:val="00426D0A"/>
    <w:rsid w:val="00426E4F"/>
    <w:rsid w:val="004277BC"/>
    <w:rsid w:val="0043093F"/>
    <w:rsid w:val="004311D8"/>
    <w:rsid w:val="00431301"/>
    <w:rsid w:val="00431CC5"/>
    <w:rsid w:val="00431ED2"/>
    <w:rsid w:val="0043299E"/>
    <w:rsid w:val="00432BF1"/>
    <w:rsid w:val="004333D6"/>
    <w:rsid w:val="00433425"/>
    <w:rsid w:val="00433DA8"/>
    <w:rsid w:val="004342FF"/>
    <w:rsid w:val="00435407"/>
    <w:rsid w:val="004356B3"/>
    <w:rsid w:val="00435EFD"/>
    <w:rsid w:val="00436026"/>
    <w:rsid w:val="00436069"/>
    <w:rsid w:val="0043640C"/>
    <w:rsid w:val="00436445"/>
    <w:rsid w:val="00437F1D"/>
    <w:rsid w:val="0044092F"/>
    <w:rsid w:val="004414E3"/>
    <w:rsid w:val="004418E9"/>
    <w:rsid w:val="00442F1E"/>
    <w:rsid w:val="004430BB"/>
    <w:rsid w:val="004436FA"/>
    <w:rsid w:val="00443EF4"/>
    <w:rsid w:val="00443F2E"/>
    <w:rsid w:val="004455AA"/>
    <w:rsid w:val="00446384"/>
    <w:rsid w:val="0044780A"/>
    <w:rsid w:val="00447AEA"/>
    <w:rsid w:val="00447C05"/>
    <w:rsid w:val="004503AC"/>
    <w:rsid w:val="004504F2"/>
    <w:rsid w:val="00450806"/>
    <w:rsid w:val="00450FD1"/>
    <w:rsid w:val="0045153C"/>
    <w:rsid w:val="004519C5"/>
    <w:rsid w:val="00451A9D"/>
    <w:rsid w:val="0045262B"/>
    <w:rsid w:val="004527F8"/>
    <w:rsid w:val="0045290B"/>
    <w:rsid w:val="00452DC1"/>
    <w:rsid w:val="00453054"/>
    <w:rsid w:val="00453958"/>
    <w:rsid w:val="00453C3E"/>
    <w:rsid w:val="00453C52"/>
    <w:rsid w:val="00454C84"/>
    <w:rsid w:val="00454D4B"/>
    <w:rsid w:val="00454E7B"/>
    <w:rsid w:val="004550FE"/>
    <w:rsid w:val="00455667"/>
    <w:rsid w:val="00455B2C"/>
    <w:rsid w:val="0045658C"/>
    <w:rsid w:val="00456C77"/>
    <w:rsid w:val="00456D04"/>
    <w:rsid w:val="00457B8F"/>
    <w:rsid w:val="00460729"/>
    <w:rsid w:val="00460988"/>
    <w:rsid w:val="00461048"/>
    <w:rsid w:val="0046105E"/>
    <w:rsid w:val="004612DB"/>
    <w:rsid w:val="00461539"/>
    <w:rsid w:val="00461575"/>
    <w:rsid w:val="004619ED"/>
    <w:rsid w:val="00462B31"/>
    <w:rsid w:val="004640D5"/>
    <w:rsid w:val="00464118"/>
    <w:rsid w:val="0046453A"/>
    <w:rsid w:val="00464EDA"/>
    <w:rsid w:val="00465980"/>
    <w:rsid w:val="00466319"/>
    <w:rsid w:val="004669CE"/>
    <w:rsid w:val="004671A2"/>
    <w:rsid w:val="00467E82"/>
    <w:rsid w:val="004701EE"/>
    <w:rsid w:val="004703ED"/>
    <w:rsid w:val="004708C7"/>
    <w:rsid w:val="00470F12"/>
    <w:rsid w:val="00472D43"/>
    <w:rsid w:val="004737AE"/>
    <w:rsid w:val="00474015"/>
    <w:rsid w:val="004742DF"/>
    <w:rsid w:val="004750F4"/>
    <w:rsid w:val="004753CB"/>
    <w:rsid w:val="004760C0"/>
    <w:rsid w:val="004767C9"/>
    <w:rsid w:val="004768F7"/>
    <w:rsid w:val="00476A30"/>
    <w:rsid w:val="00476BB7"/>
    <w:rsid w:val="00477AD0"/>
    <w:rsid w:val="00482000"/>
    <w:rsid w:val="0048201C"/>
    <w:rsid w:val="00482F03"/>
    <w:rsid w:val="00483DD7"/>
    <w:rsid w:val="00483ED8"/>
    <w:rsid w:val="0048467D"/>
    <w:rsid w:val="00484B1F"/>
    <w:rsid w:val="00485339"/>
    <w:rsid w:val="004856C3"/>
    <w:rsid w:val="004858C2"/>
    <w:rsid w:val="00486D73"/>
    <w:rsid w:val="004870F0"/>
    <w:rsid w:val="0048751D"/>
    <w:rsid w:val="00490120"/>
    <w:rsid w:val="00490342"/>
    <w:rsid w:val="004909D9"/>
    <w:rsid w:val="00491790"/>
    <w:rsid w:val="004918AC"/>
    <w:rsid w:val="00492541"/>
    <w:rsid w:val="0049298D"/>
    <w:rsid w:val="004932DB"/>
    <w:rsid w:val="00493793"/>
    <w:rsid w:val="00494868"/>
    <w:rsid w:val="004952DB"/>
    <w:rsid w:val="00495331"/>
    <w:rsid w:val="00495AF3"/>
    <w:rsid w:val="00495EFA"/>
    <w:rsid w:val="00496613"/>
    <w:rsid w:val="00496642"/>
    <w:rsid w:val="00496AF3"/>
    <w:rsid w:val="004977A4"/>
    <w:rsid w:val="004A039A"/>
    <w:rsid w:val="004A05DC"/>
    <w:rsid w:val="004A0964"/>
    <w:rsid w:val="004A1D41"/>
    <w:rsid w:val="004A28BC"/>
    <w:rsid w:val="004A2B02"/>
    <w:rsid w:val="004A3A7E"/>
    <w:rsid w:val="004A40BF"/>
    <w:rsid w:val="004A4564"/>
    <w:rsid w:val="004A46AD"/>
    <w:rsid w:val="004A5191"/>
    <w:rsid w:val="004A63AE"/>
    <w:rsid w:val="004A63DA"/>
    <w:rsid w:val="004A63EA"/>
    <w:rsid w:val="004A6525"/>
    <w:rsid w:val="004A6D4A"/>
    <w:rsid w:val="004A6D56"/>
    <w:rsid w:val="004A7880"/>
    <w:rsid w:val="004B1CAC"/>
    <w:rsid w:val="004B2161"/>
    <w:rsid w:val="004B24C2"/>
    <w:rsid w:val="004B2CEB"/>
    <w:rsid w:val="004B2FAA"/>
    <w:rsid w:val="004B4130"/>
    <w:rsid w:val="004B437C"/>
    <w:rsid w:val="004B44A9"/>
    <w:rsid w:val="004B47A7"/>
    <w:rsid w:val="004B5450"/>
    <w:rsid w:val="004B612A"/>
    <w:rsid w:val="004B66DD"/>
    <w:rsid w:val="004B72DB"/>
    <w:rsid w:val="004B7E6D"/>
    <w:rsid w:val="004C0F5B"/>
    <w:rsid w:val="004C23F5"/>
    <w:rsid w:val="004C2E9F"/>
    <w:rsid w:val="004C2EFC"/>
    <w:rsid w:val="004C3DB3"/>
    <w:rsid w:val="004C3DDB"/>
    <w:rsid w:val="004C5230"/>
    <w:rsid w:val="004C5CA9"/>
    <w:rsid w:val="004C5D41"/>
    <w:rsid w:val="004C638F"/>
    <w:rsid w:val="004C6DD1"/>
    <w:rsid w:val="004C789C"/>
    <w:rsid w:val="004D0620"/>
    <w:rsid w:val="004D1506"/>
    <w:rsid w:val="004D162D"/>
    <w:rsid w:val="004D1C90"/>
    <w:rsid w:val="004D1D44"/>
    <w:rsid w:val="004D20B2"/>
    <w:rsid w:val="004D2182"/>
    <w:rsid w:val="004D22CA"/>
    <w:rsid w:val="004D22F1"/>
    <w:rsid w:val="004D2AEB"/>
    <w:rsid w:val="004D3969"/>
    <w:rsid w:val="004D3A7F"/>
    <w:rsid w:val="004D4227"/>
    <w:rsid w:val="004D4838"/>
    <w:rsid w:val="004D5478"/>
    <w:rsid w:val="004D5F3E"/>
    <w:rsid w:val="004D6C07"/>
    <w:rsid w:val="004D70D5"/>
    <w:rsid w:val="004D73BE"/>
    <w:rsid w:val="004D79EC"/>
    <w:rsid w:val="004E037F"/>
    <w:rsid w:val="004E08A5"/>
    <w:rsid w:val="004E098B"/>
    <w:rsid w:val="004E1005"/>
    <w:rsid w:val="004E1D1A"/>
    <w:rsid w:val="004E24E8"/>
    <w:rsid w:val="004E38D1"/>
    <w:rsid w:val="004E4AC4"/>
    <w:rsid w:val="004E4AEC"/>
    <w:rsid w:val="004E50F3"/>
    <w:rsid w:val="004E58D3"/>
    <w:rsid w:val="004E5A85"/>
    <w:rsid w:val="004E6788"/>
    <w:rsid w:val="004E6810"/>
    <w:rsid w:val="004E6FDE"/>
    <w:rsid w:val="004E74E6"/>
    <w:rsid w:val="004E7C04"/>
    <w:rsid w:val="004E7EEF"/>
    <w:rsid w:val="004E7F98"/>
    <w:rsid w:val="004F049F"/>
    <w:rsid w:val="004F0A10"/>
    <w:rsid w:val="004F0BF3"/>
    <w:rsid w:val="004F0EDC"/>
    <w:rsid w:val="004F17C8"/>
    <w:rsid w:val="004F1E38"/>
    <w:rsid w:val="004F23C4"/>
    <w:rsid w:val="004F2C38"/>
    <w:rsid w:val="004F3160"/>
    <w:rsid w:val="004F33C0"/>
    <w:rsid w:val="004F445A"/>
    <w:rsid w:val="004F4585"/>
    <w:rsid w:val="004F4A93"/>
    <w:rsid w:val="004F5716"/>
    <w:rsid w:val="004F5AD0"/>
    <w:rsid w:val="004F5B64"/>
    <w:rsid w:val="004F5BFF"/>
    <w:rsid w:val="004F5EC3"/>
    <w:rsid w:val="004F5EDF"/>
    <w:rsid w:val="004F66B0"/>
    <w:rsid w:val="004F6952"/>
    <w:rsid w:val="004F6D1A"/>
    <w:rsid w:val="004F751E"/>
    <w:rsid w:val="004F758E"/>
    <w:rsid w:val="004F7A60"/>
    <w:rsid w:val="00500244"/>
    <w:rsid w:val="00500E21"/>
    <w:rsid w:val="00500F7F"/>
    <w:rsid w:val="005015A6"/>
    <w:rsid w:val="00501A77"/>
    <w:rsid w:val="0050272B"/>
    <w:rsid w:val="005029EF"/>
    <w:rsid w:val="00502B44"/>
    <w:rsid w:val="00503B48"/>
    <w:rsid w:val="00503D31"/>
    <w:rsid w:val="005056B8"/>
    <w:rsid w:val="00505783"/>
    <w:rsid w:val="00505BD0"/>
    <w:rsid w:val="0050630B"/>
    <w:rsid w:val="00506841"/>
    <w:rsid w:val="00506B1C"/>
    <w:rsid w:val="00506B84"/>
    <w:rsid w:val="00506FE1"/>
    <w:rsid w:val="00506FF2"/>
    <w:rsid w:val="005076CB"/>
    <w:rsid w:val="00507C7C"/>
    <w:rsid w:val="00507D65"/>
    <w:rsid w:val="00510D03"/>
    <w:rsid w:val="00510ED1"/>
    <w:rsid w:val="00510EF6"/>
    <w:rsid w:val="00511948"/>
    <w:rsid w:val="00512985"/>
    <w:rsid w:val="00512D5A"/>
    <w:rsid w:val="00512E71"/>
    <w:rsid w:val="00512F02"/>
    <w:rsid w:val="0051362F"/>
    <w:rsid w:val="00513710"/>
    <w:rsid w:val="00513E36"/>
    <w:rsid w:val="00515CDE"/>
    <w:rsid w:val="00515E9F"/>
    <w:rsid w:val="00516099"/>
    <w:rsid w:val="00516174"/>
    <w:rsid w:val="00516897"/>
    <w:rsid w:val="00516F99"/>
    <w:rsid w:val="0051737E"/>
    <w:rsid w:val="005175F0"/>
    <w:rsid w:val="00520498"/>
    <w:rsid w:val="0052078B"/>
    <w:rsid w:val="005208BD"/>
    <w:rsid w:val="00521503"/>
    <w:rsid w:val="00521F41"/>
    <w:rsid w:val="00522FB9"/>
    <w:rsid w:val="00523FE0"/>
    <w:rsid w:val="00523FE2"/>
    <w:rsid w:val="00524362"/>
    <w:rsid w:val="00524B22"/>
    <w:rsid w:val="0052510D"/>
    <w:rsid w:val="00525319"/>
    <w:rsid w:val="00525887"/>
    <w:rsid w:val="00526176"/>
    <w:rsid w:val="005275F9"/>
    <w:rsid w:val="005279AA"/>
    <w:rsid w:val="0053019C"/>
    <w:rsid w:val="0053020C"/>
    <w:rsid w:val="0053053B"/>
    <w:rsid w:val="00530C94"/>
    <w:rsid w:val="00530E6F"/>
    <w:rsid w:val="0053103F"/>
    <w:rsid w:val="00531B8F"/>
    <w:rsid w:val="00533AC9"/>
    <w:rsid w:val="00533BC0"/>
    <w:rsid w:val="00533E64"/>
    <w:rsid w:val="005341AB"/>
    <w:rsid w:val="005345C5"/>
    <w:rsid w:val="005346C4"/>
    <w:rsid w:val="00535187"/>
    <w:rsid w:val="005355B1"/>
    <w:rsid w:val="005372E0"/>
    <w:rsid w:val="005379E4"/>
    <w:rsid w:val="00537AD7"/>
    <w:rsid w:val="00537C3C"/>
    <w:rsid w:val="00537D04"/>
    <w:rsid w:val="00537DB4"/>
    <w:rsid w:val="00537F6A"/>
    <w:rsid w:val="00540016"/>
    <w:rsid w:val="0054043F"/>
    <w:rsid w:val="00541088"/>
    <w:rsid w:val="00542995"/>
    <w:rsid w:val="00542AEF"/>
    <w:rsid w:val="00542B9D"/>
    <w:rsid w:val="005430D8"/>
    <w:rsid w:val="0054327B"/>
    <w:rsid w:val="005438BF"/>
    <w:rsid w:val="00543B58"/>
    <w:rsid w:val="00544FB0"/>
    <w:rsid w:val="005451CA"/>
    <w:rsid w:val="00545570"/>
    <w:rsid w:val="00545742"/>
    <w:rsid w:val="00547321"/>
    <w:rsid w:val="00547B03"/>
    <w:rsid w:val="00547E4C"/>
    <w:rsid w:val="00550035"/>
    <w:rsid w:val="0055011E"/>
    <w:rsid w:val="00550DB4"/>
    <w:rsid w:val="00550F14"/>
    <w:rsid w:val="00551766"/>
    <w:rsid w:val="0055263D"/>
    <w:rsid w:val="00552B24"/>
    <w:rsid w:val="00553642"/>
    <w:rsid w:val="00553772"/>
    <w:rsid w:val="005539D7"/>
    <w:rsid w:val="0055402B"/>
    <w:rsid w:val="005540B7"/>
    <w:rsid w:val="00554AEB"/>
    <w:rsid w:val="00554B40"/>
    <w:rsid w:val="005554E8"/>
    <w:rsid w:val="00556CA4"/>
    <w:rsid w:val="00557DE0"/>
    <w:rsid w:val="00560B5A"/>
    <w:rsid w:val="005613C0"/>
    <w:rsid w:val="005615E8"/>
    <w:rsid w:val="0056174E"/>
    <w:rsid w:val="00562232"/>
    <w:rsid w:val="005622BE"/>
    <w:rsid w:val="00562953"/>
    <w:rsid w:val="00562AB6"/>
    <w:rsid w:val="00562F50"/>
    <w:rsid w:val="005637FA"/>
    <w:rsid w:val="0056445B"/>
    <w:rsid w:val="00565914"/>
    <w:rsid w:val="00566173"/>
    <w:rsid w:val="00567025"/>
    <w:rsid w:val="00571184"/>
    <w:rsid w:val="00571305"/>
    <w:rsid w:val="00571445"/>
    <w:rsid w:val="005714F2"/>
    <w:rsid w:val="00571F89"/>
    <w:rsid w:val="00572F4A"/>
    <w:rsid w:val="00573222"/>
    <w:rsid w:val="00573ACF"/>
    <w:rsid w:val="0057495D"/>
    <w:rsid w:val="00574A51"/>
    <w:rsid w:val="00574D4F"/>
    <w:rsid w:val="00575B2C"/>
    <w:rsid w:val="00575C98"/>
    <w:rsid w:val="00575FB8"/>
    <w:rsid w:val="005765A7"/>
    <w:rsid w:val="0057671E"/>
    <w:rsid w:val="00577092"/>
    <w:rsid w:val="0057778D"/>
    <w:rsid w:val="00577905"/>
    <w:rsid w:val="0057791F"/>
    <w:rsid w:val="005779B1"/>
    <w:rsid w:val="00577BC8"/>
    <w:rsid w:val="0058065E"/>
    <w:rsid w:val="00580E4F"/>
    <w:rsid w:val="005811F4"/>
    <w:rsid w:val="005812A5"/>
    <w:rsid w:val="00581AD8"/>
    <w:rsid w:val="00581F9B"/>
    <w:rsid w:val="0058221D"/>
    <w:rsid w:val="005822BD"/>
    <w:rsid w:val="00582FD9"/>
    <w:rsid w:val="005831F2"/>
    <w:rsid w:val="00584A17"/>
    <w:rsid w:val="00584D3F"/>
    <w:rsid w:val="005850EF"/>
    <w:rsid w:val="00586273"/>
    <w:rsid w:val="005864F8"/>
    <w:rsid w:val="005879DD"/>
    <w:rsid w:val="00590105"/>
    <w:rsid w:val="00590433"/>
    <w:rsid w:val="00590783"/>
    <w:rsid w:val="00591555"/>
    <w:rsid w:val="0059178C"/>
    <w:rsid w:val="0059180F"/>
    <w:rsid w:val="00591F7A"/>
    <w:rsid w:val="00592783"/>
    <w:rsid w:val="00593026"/>
    <w:rsid w:val="005938C2"/>
    <w:rsid w:val="00593917"/>
    <w:rsid w:val="00593A12"/>
    <w:rsid w:val="00593C74"/>
    <w:rsid w:val="005950F2"/>
    <w:rsid w:val="005955A1"/>
    <w:rsid w:val="00595A45"/>
    <w:rsid w:val="00595BE9"/>
    <w:rsid w:val="005960A4"/>
    <w:rsid w:val="005963FD"/>
    <w:rsid w:val="00597EDA"/>
    <w:rsid w:val="00597FDF"/>
    <w:rsid w:val="005A0ADB"/>
    <w:rsid w:val="005A0B09"/>
    <w:rsid w:val="005A12B2"/>
    <w:rsid w:val="005A157D"/>
    <w:rsid w:val="005A191A"/>
    <w:rsid w:val="005A1AE5"/>
    <w:rsid w:val="005A1E43"/>
    <w:rsid w:val="005A260D"/>
    <w:rsid w:val="005A29A5"/>
    <w:rsid w:val="005A2B08"/>
    <w:rsid w:val="005A2C0F"/>
    <w:rsid w:val="005A46EA"/>
    <w:rsid w:val="005A4E90"/>
    <w:rsid w:val="005A637A"/>
    <w:rsid w:val="005A6578"/>
    <w:rsid w:val="005A68DF"/>
    <w:rsid w:val="005A69A1"/>
    <w:rsid w:val="005A6F3A"/>
    <w:rsid w:val="005A74B9"/>
    <w:rsid w:val="005A74E0"/>
    <w:rsid w:val="005A76F4"/>
    <w:rsid w:val="005A7DC5"/>
    <w:rsid w:val="005B0449"/>
    <w:rsid w:val="005B04DF"/>
    <w:rsid w:val="005B0598"/>
    <w:rsid w:val="005B09FC"/>
    <w:rsid w:val="005B22EE"/>
    <w:rsid w:val="005B29D8"/>
    <w:rsid w:val="005B3FA5"/>
    <w:rsid w:val="005B425B"/>
    <w:rsid w:val="005B522F"/>
    <w:rsid w:val="005B5462"/>
    <w:rsid w:val="005B5E56"/>
    <w:rsid w:val="005B5F0A"/>
    <w:rsid w:val="005B63DA"/>
    <w:rsid w:val="005B70C7"/>
    <w:rsid w:val="005B7C77"/>
    <w:rsid w:val="005B7E0B"/>
    <w:rsid w:val="005B7EA1"/>
    <w:rsid w:val="005C02B5"/>
    <w:rsid w:val="005C06A6"/>
    <w:rsid w:val="005C1207"/>
    <w:rsid w:val="005C15C9"/>
    <w:rsid w:val="005C16F4"/>
    <w:rsid w:val="005C1A5C"/>
    <w:rsid w:val="005C2765"/>
    <w:rsid w:val="005C2F38"/>
    <w:rsid w:val="005C31C0"/>
    <w:rsid w:val="005C3510"/>
    <w:rsid w:val="005C39AA"/>
    <w:rsid w:val="005C554E"/>
    <w:rsid w:val="005C557E"/>
    <w:rsid w:val="005C6641"/>
    <w:rsid w:val="005C68A8"/>
    <w:rsid w:val="005C6FC6"/>
    <w:rsid w:val="005C7237"/>
    <w:rsid w:val="005C7B6A"/>
    <w:rsid w:val="005D02C7"/>
    <w:rsid w:val="005D0E9A"/>
    <w:rsid w:val="005D14CC"/>
    <w:rsid w:val="005D23AF"/>
    <w:rsid w:val="005D3300"/>
    <w:rsid w:val="005D3789"/>
    <w:rsid w:val="005D3856"/>
    <w:rsid w:val="005D3CC1"/>
    <w:rsid w:val="005D412C"/>
    <w:rsid w:val="005D4B6B"/>
    <w:rsid w:val="005D5A81"/>
    <w:rsid w:val="005D5FF0"/>
    <w:rsid w:val="005D6637"/>
    <w:rsid w:val="005D6FCA"/>
    <w:rsid w:val="005D737B"/>
    <w:rsid w:val="005D7997"/>
    <w:rsid w:val="005E01C5"/>
    <w:rsid w:val="005E0459"/>
    <w:rsid w:val="005E239E"/>
    <w:rsid w:val="005E2498"/>
    <w:rsid w:val="005E2FF1"/>
    <w:rsid w:val="005E3712"/>
    <w:rsid w:val="005E4456"/>
    <w:rsid w:val="005E4466"/>
    <w:rsid w:val="005E492A"/>
    <w:rsid w:val="005E4F34"/>
    <w:rsid w:val="005E5126"/>
    <w:rsid w:val="005E5961"/>
    <w:rsid w:val="005E5E6D"/>
    <w:rsid w:val="005E6ACF"/>
    <w:rsid w:val="005E6CFD"/>
    <w:rsid w:val="005E6D83"/>
    <w:rsid w:val="005E6DF8"/>
    <w:rsid w:val="005E729A"/>
    <w:rsid w:val="005E7C20"/>
    <w:rsid w:val="005E7DF1"/>
    <w:rsid w:val="005F0300"/>
    <w:rsid w:val="005F14A9"/>
    <w:rsid w:val="005F1B74"/>
    <w:rsid w:val="005F1DCA"/>
    <w:rsid w:val="005F1F47"/>
    <w:rsid w:val="005F27EC"/>
    <w:rsid w:val="005F2A64"/>
    <w:rsid w:val="005F2F72"/>
    <w:rsid w:val="005F3B7A"/>
    <w:rsid w:val="005F411C"/>
    <w:rsid w:val="005F416D"/>
    <w:rsid w:val="005F52DE"/>
    <w:rsid w:val="005F559D"/>
    <w:rsid w:val="005F5DB2"/>
    <w:rsid w:val="005F63CF"/>
    <w:rsid w:val="005F71C9"/>
    <w:rsid w:val="005F73E8"/>
    <w:rsid w:val="005F75DF"/>
    <w:rsid w:val="0060046D"/>
    <w:rsid w:val="00600B6D"/>
    <w:rsid w:val="0060235A"/>
    <w:rsid w:val="0060381D"/>
    <w:rsid w:val="00603BA6"/>
    <w:rsid w:val="00603DF2"/>
    <w:rsid w:val="006045E4"/>
    <w:rsid w:val="00605B5B"/>
    <w:rsid w:val="00605C95"/>
    <w:rsid w:val="0060628A"/>
    <w:rsid w:val="00606EF1"/>
    <w:rsid w:val="00606F46"/>
    <w:rsid w:val="006076A7"/>
    <w:rsid w:val="00607CAB"/>
    <w:rsid w:val="006100B9"/>
    <w:rsid w:val="006106A9"/>
    <w:rsid w:val="00612DC0"/>
    <w:rsid w:val="006138D2"/>
    <w:rsid w:val="00613AED"/>
    <w:rsid w:val="0061411B"/>
    <w:rsid w:val="00614AB2"/>
    <w:rsid w:val="00614E95"/>
    <w:rsid w:val="00615095"/>
    <w:rsid w:val="006154FD"/>
    <w:rsid w:val="006161B9"/>
    <w:rsid w:val="00616378"/>
    <w:rsid w:val="00616C01"/>
    <w:rsid w:val="00616F09"/>
    <w:rsid w:val="00617FB5"/>
    <w:rsid w:val="00620118"/>
    <w:rsid w:val="00621077"/>
    <w:rsid w:val="006213A2"/>
    <w:rsid w:val="006214A0"/>
    <w:rsid w:val="00621651"/>
    <w:rsid w:val="00621877"/>
    <w:rsid w:val="00621E05"/>
    <w:rsid w:val="00622795"/>
    <w:rsid w:val="00622869"/>
    <w:rsid w:val="00623499"/>
    <w:rsid w:val="00623E98"/>
    <w:rsid w:val="006240C3"/>
    <w:rsid w:val="00624616"/>
    <w:rsid w:val="00624866"/>
    <w:rsid w:val="0062488D"/>
    <w:rsid w:val="00624ABC"/>
    <w:rsid w:val="00624B0A"/>
    <w:rsid w:val="00624BFE"/>
    <w:rsid w:val="00624CA7"/>
    <w:rsid w:val="00624E19"/>
    <w:rsid w:val="00625275"/>
    <w:rsid w:val="00625314"/>
    <w:rsid w:val="00625429"/>
    <w:rsid w:val="0062681E"/>
    <w:rsid w:val="00626CE9"/>
    <w:rsid w:val="00626D34"/>
    <w:rsid w:val="00627A80"/>
    <w:rsid w:val="006300DB"/>
    <w:rsid w:val="006304C4"/>
    <w:rsid w:val="00630E73"/>
    <w:rsid w:val="0063188E"/>
    <w:rsid w:val="006321E2"/>
    <w:rsid w:val="00632BFC"/>
    <w:rsid w:val="0063303E"/>
    <w:rsid w:val="006335B8"/>
    <w:rsid w:val="006339B0"/>
    <w:rsid w:val="00633D35"/>
    <w:rsid w:val="006340EE"/>
    <w:rsid w:val="0063450A"/>
    <w:rsid w:val="006349FC"/>
    <w:rsid w:val="00634EE0"/>
    <w:rsid w:val="00634F33"/>
    <w:rsid w:val="0063553B"/>
    <w:rsid w:val="00635810"/>
    <w:rsid w:val="006363D5"/>
    <w:rsid w:val="00636A39"/>
    <w:rsid w:val="00637456"/>
    <w:rsid w:val="006375E6"/>
    <w:rsid w:val="00640640"/>
    <w:rsid w:val="00640D0C"/>
    <w:rsid w:val="00641F57"/>
    <w:rsid w:val="0064241B"/>
    <w:rsid w:val="006427FB"/>
    <w:rsid w:val="00642984"/>
    <w:rsid w:val="00642CB6"/>
    <w:rsid w:val="00642CB7"/>
    <w:rsid w:val="00643615"/>
    <w:rsid w:val="00644400"/>
    <w:rsid w:val="0064445E"/>
    <w:rsid w:val="00644A81"/>
    <w:rsid w:val="00644D2C"/>
    <w:rsid w:val="0064531B"/>
    <w:rsid w:val="00645DD6"/>
    <w:rsid w:val="00646642"/>
    <w:rsid w:val="006468A5"/>
    <w:rsid w:val="006469C6"/>
    <w:rsid w:val="006471E0"/>
    <w:rsid w:val="00650071"/>
    <w:rsid w:val="00650AC9"/>
    <w:rsid w:val="006510FE"/>
    <w:rsid w:val="00651985"/>
    <w:rsid w:val="00651E53"/>
    <w:rsid w:val="00652CE7"/>
    <w:rsid w:val="006538B7"/>
    <w:rsid w:val="00653B20"/>
    <w:rsid w:val="00654E3D"/>
    <w:rsid w:val="0065534C"/>
    <w:rsid w:val="006556F6"/>
    <w:rsid w:val="0065595A"/>
    <w:rsid w:val="00655E96"/>
    <w:rsid w:val="00656144"/>
    <w:rsid w:val="00656388"/>
    <w:rsid w:val="00656F38"/>
    <w:rsid w:val="006601FC"/>
    <w:rsid w:val="006602CD"/>
    <w:rsid w:val="006602DE"/>
    <w:rsid w:val="00660555"/>
    <w:rsid w:val="006607B2"/>
    <w:rsid w:val="00660DFF"/>
    <w:rsid w:val="00660E9E"/>
    <w:rsid w:val="006615E3"/>
    <w:rsid w:val="00661724"/>
    <w:rsid w:val="00661ACE"/>
    <w:rsid w:val="00661B9B"/>
    <w:rsid w:val="00661D8B"/>
    <w:rsid w:val="006628D0"/>
    <w:rsid w:val="0066325F"/>
    <w:rsid w:val="00663425"/>
    <w:rsid w:val="00663B02"/>
    <w:rsid w:val="00664245"/>
    <w:rsid w:val="006646B7"/>
    <w:rsid w:val="006656AD"/>
    <w:rsid w:val="00665B8F"/>
    <w:rsid w:val="00666291"/>
    <w:rsid w:val="0066641A"/>
    <w:rsid w:val="0066673F"/>
    <w:rsid w:val="00667287"/>
    <w:rsid w:val="00667641"/>
    <w:rsid w:val="00667819"/>
    <w:rsid w:val="00670B59"/>
    <w:rsid w:val="00670FC5"/>
    <w:rsid w:val="00671646"/>
    <w:rsid w:val="006717D9"/>
    <w:rsid w:val="006728E0"/>
    <w:rsid w:val="00672AC2"/>
    <w:rsid w:val="00673C4D"/>
    <w:rsid w:val="00674B3F"/>
    <w:rsid w:val="00675B8B"/>
    <w:rsid w:val="00675DCE"/>
    <w:rsid w:val="0067662D"/>
    <w:rsid w:val="00676986"/>
    <w:rsid w:val="00676FE9"/>
    <w:rsid w:val="006770C3"/>
    <w:rsid w:val="006771CA"/>
    <w:rsid w:val="00677220"/>
    <w:rsid w:val="006775C0"/>
    <w:rsid w:val="006800AF"/>
    <w:rsid w:val="0068115D"/>
    <w:rsid w:val="00681687"/>
    <w:rsid w:val="00681D41"/>
    <w:rsid w:val="0068200D"/>
    <w:rsid w:val="00682045"/>
    <w:rsid w:val="00682200"/>
    <w:rsid w:val="00682591"/>
    <w:rsid w:val="006827FF"/>
    <w:rsid w:val="00682856"/>
    <w:rsid w:val="0068408E"/>
    <w:rsid w:val="006847DD"/>
    <w:rsid w:val="006849BF"/>
    <w:rsid w:val="00684A57"/>
    <w:rsid w:val="00684AD0"/>
    <w:rsid w:val="006850E1"/>
    <w:rsid w:val="006854A6"/>
    <w:rsid w:val="0068581D"/>
    <w:rsid w:val="00685D11"/>
    <w:rsid w:val="006863D0"/>
    <w:rsid w:val="00686F29"/>
    <w:rsid w:val="006870CC"/>
    <w:rsid w:val="006870CD"/>
    <w:rsid w:val="0068767C"/>
    <w:rsid w:val="00687681"/>
    <w:rsid w:val="006878EC"/>
    <w:rsid w:val="00687D10"/>
    <w:rsid w:val="00690815"/>
    <w:rsid w:val="00690BA2"/>
    <w:rsid w:val="0069170B"/>
    <w:rsid w:val="00691A18"/>
    <w:rsid w:val="00692D36"/>
    <w:rsid w:val="00692F9D"/>
    <w:rsid w:val="00693442"/>
    <w:rsid w:val="00693C12"/>
    <w:rsid w:val="0069404C"/>
    <w:rsid w:val="00694592"/>
    <w:rsid w:val="00695058"/>
    <w:rsid w:val="00695830"/>
    <w:rsid w:val="00695A00"/>
    <w:rsid w:val="00696EE9"/>
    <w:rsid w:val="006978F4"/>
    <w:rsid w:val="00697A55"/>
    <w:rsid w:val="00697C0C"/>
    <w:rsid w:val="006A000B"/>
    <w:rsid w:val="006A070A"/>
    <w:rsid w:val="006A0A79"/>
    <w:rsid w:val="006A1006"/>
    <w:rsid w:val="006A1AB8"/>
    <w:rsid w:val="006A26FA"/>
    <w:rsid w:val="006A2ECD"/>
    <w:rsid w:val="006A3163"/>
    <w:rsid w:val="006A3561"/>
    <w:rsid w:val="006A3ABD"/>
    <w:rsid w:val="006A3BFE"/>
    <w:rsid w:val="006A3BFF"/>
    <w:rsid w:val="006A3D78"/>
    <w:rsid w:val="006A40A1"/>
    <w:rsid w:val="006A4197"/>
    <w:rsid w:val="006A4987"/>
    <w:rsid w:val="006A4D79"/>
    <w:rsid w:val="006A4EB6"/>
    <w:rsid w:val="006A5032"/>
    <w:rsid w:val="006A5B5E"/>
    <w:rsid w:val="006A5FF7"/>
    <w:rsid w:val="006A6090"/>
    <w:rsid w:val="006A660D"/>
    <w:rsid w:val="006A6C22"/>
    <w:rsid w:val="006A6D7A"/>
    <w:rsid w:val="006A7351"/>
    <w:rsid w:val="006A77C8"/>
    <w:rsid w:val="006A7CE8"/>
    <w:rsid w:val="006B014F"/>
    <w:rsid w:val="006B09FC"/>
    <w:rsid w:val="006B0C0B"/>
    <w:rsid w:val="006B0F3B"/>
    <w:rsid w:val="006B25EF"/>
    <w:rsid w:val="006B3A93"/>
    <w:rsid w:val="006B41E7"/>
    <w:rsid w:val="006B510C"/>
    <w:rsid w:val="006B5426"/>
    <w:rsid w:val="006B5816"/>
    <w:rsid w:val="006B6D5A"/>
    <w:rsid w:val="006B71C0"/>
    <w:rsid w:val="006B738E"/>
    <w:rsid w:val="006B7736"/>
    <w:rsid w:val="006B799D"/>
    <w:rsid w:val="006C0091"/>
    <w:rsid w:val="006C0A97"/>
    <w:rsid w:val="006C16D4"/>
    <w:rsid w:val="006C18AE"/>
    <w:rsid w:val="006C205A"/>
    <w:rsid w:val="006C24E7"/>
    <w:rsid w:val="006C2AA4"/>
    <w:rsid w:val="006C3273"/>
    <w:rsid w:val="006C33AF"/>
    <w:rsid w:val="006C36DA"/>
    <w:rsid w:val="006C3926"/>
    <w:rsid w:val="006C3952"/>
    <w:rsid w:val="006C3B46"/>
    <w:rsid w:val="006C4C27"/>
    <w:rsid w:val="006C4EC7"/>
    <w:rsid w:val="006C4EEE"/>
    <w:rsid w:val="006C53E2"/>
    <w:rsid w:val="006C5F8F"/>
    <w:rsid w:val="006C736B"/>
    <w:rsid w:val="006C748D"/>
    <w:rsid w:val="006C78DA"/>
    <w:rsid w:val="006C79DE"/>
    <w:rsid w:val="006C7CB4"/>
    <w:rsid w:val="006C7E08"/>
    <w:rsid w:val="006D0BDD"/>
    <w:rsid w:val="006D0D37"/>
    <w:rsid w:val="006D1799"/>
    <w:rsid w:val="006D1DD6"/>
    <w:rsid w:val="006D2019"/>
    <w:rsid w:val="006D26E4"/>
    <w:rsid w:val="006D3A12"/>
    <w:rsid w:val="006D4FDA"/>
    <w:rsid w:val="006D59B8"/>
    <w:rsid w:val="006D67F8"/>
    <w:rsid w:val="006D6B79"/>
    <w:rsid w:val="006D78B5"/>
    <w:rsid w:val="006D798D"/>
    <w:rsid w:val="006D7CA9"/>
    <w:rsid w:val="006E053F"/>
    <w:rsid w:val="006E079B"/>
    <w:rsid w:val="006E0F9B"/>
    <w:rsid w:val="006E149D"/>
    <w:rsid w:val="006E18E3"/>
    <w:rsid w:val="006E1B66"/>
    <w:rsid w:val="006E39D8"/>
    <w:rsid w:val="006E41A0"/>
    <w:rsid w:val="006E512F"/>
    <w:rsid w:val="006E6584"/>
    <w:rsid w:val="006E66B9"/>
    <w:rsid w:val="006E6D58"/>
    <w:rsid w:val="006E6FA2"/>
    <w:rsid w:val="006E71F5"/>
    <w:rsid w:val="006E7561"/>
    <w:rsid w:val="006F03D1"/>
    <w:rsid w:val="006F0B9B"/>
    <w:rsid w:val="006F0DBC"/>
    <w:rsid w:val="006F2B8E"/>
    <w:rsid w:val="006F30EB"/>
    <w:rsid w:val="006F35C4"/>
    <w:rsid w:val="006F3D82"/>
    <w:rsid w:val="006F3E39"/>
    <w:rsid w:val="006F41FC"/>
    <w:rsid w:val="006F536B"/>
    <w:rsid w:val="006F6CEE"/>
    <w:rsid w:val="006F6D4B"/>
    <w:rsid w:val="006F7240"/>
    <w:rsid w:val="006F744B"/>
    <w:rsid w:val="006F7CCC"/>
    <w:rsid w:val="006F7E06"/>
    <w:rsid w:val="007018F7"/>
    <w:rsid w:val="00701ACF"/>
    <w:rsid w:val="00701B6F"/>
    <w:rsid w:val="00701F06"/>
    <w:rsid w:val="00702B01"/>
    <w:rsid w:val="007050DA"/>
    <w:rsid w:val="0070609D"/>
    <w:rsid w:val="00706278"/>
    <w:rsid w:val="007064C1"/>
    <w:rsid w:val="00706560"/>
    <w:rsid w:val="00706D1E"/>
    <w:rsid w:val="00706D29"/>
    <w:rsid w:val="00706D35"/>
    <w:rsid w:val="007070E7"/>
    <w:rsid w:val="00707CFB"/>
    <w:rsid w:val="00707EC4"/>
    <w:rsid w:val="00707EC9"/>
    <w:rsid w:val="00710011"/>
    <w:rsid w:val="007114D0"/>
    <w:rsid w:val="007119BC"/>
    <w:rsid w:val="0071224F"/>
    <w:rsid w:val="007129BD"/>
    <w:rsid w:val="007129F8"/>
    <w:rsid w:val="007139C4"/>
    <w:rsid w:val="00714850"/>
    <w:rsid w:val="007149D1"/>
    <w:rsid w:val="007151E8"/>
    <w:rsid w:val="00715792"/>
    <w:rsid w:val="00715AB1"/>
    <w:rsid w:val="007168AB"/>
    <w:rsid w:val="00716E56"/>
    <w:rsid w:val="00717264"/>
    <w:rsid w:val="007178AA"/>
    <w:rsid w:val="007201BD"/>
    <w:rsid w:val="00720586"/>
    <w:rsid w:val="0072073B"/>
    <w:rsid w:val="00720EA7"/>
    <w:rsid w:val="00720FD1"/>
    <w:rsid w:val="0072252B"/>
    <w:rsid w:val="007226FA"/>
    <w:rsid w:val="00722B4F"/>
    <w:rsid w:val="00722B84"/>
    <w:rsid w:val="007233C9"/>
    <w:rsid w:val="00723BEC"/>
    <w:rsid w:val="00723F25"/>
    <w:rsid w:val="007245D5"/>
    <w:rsid w:val="00724A36"/>
    <w:rsid w:val="00724E74"/>
    <w:rsid w:val="00725841"/>
    <w:rsid w:val="00725E88"/>
    <w:rsid w:val="00726285"/>
    <w:rsid w:val="00726993"/>
    <w:rsid w:val="00726ABA"/>
    <w:rsid w:val="0072748C"/>
    <w:rsid w:val="00727A1E"/>
    <w:rsid w:val="00727EBA"/>
    <w:rsid w:val="00727FD2"/>
    <w:rsid w:val="007301EC"/>
    <w:rsid w:val="00730224"/>
    <w:rsid w:val="007307E9"/>
    <w:rsid w:val="007317A5"/>
    <w:rsid w:val="0073327D"/>
    <w:rsid w:val="00733D57"/>
    <w:rsid w:val="00734EB1"/>
    <w:rsid w:val="00735E2D"/>
    <w:rsid w:val="0073630C"/>
    <w:rsid w:val="00737193"/>
    <w:rsid w:val="007372BE"/>
    <w:rsid w:val="00737B99"/>
    <w:rsid w:val="00737CA8"/>
    <w:rsid w:val="0074064C"/>
    <w:rsid w:val="0074110E"/>
    <w:rsid w:val="007412CA"/>
    <w:rsid w:val="0074155B"/>
    <w:rsid w:val="00741ABA"/>
    <w:rsid w:val="00741B93"/>
    <w:rsid w:val="00741EEB"/>
    <w:rsid w:val="00742151"/>
    <w:rsid w:val="00742315"/>
    <w:rsid w:val="00743115"/>
    <w:rsid w:val="0074342D"/>
    <w:rsid w:val="0074469D"/>
    <w:rsid w:val="00744FD5"/>
    <w:rsid w:val="007452D7"/>
    <w:rsid w:val="00745B6B"/>
    <w:rsid w:val="00746486"/>
    <w:rsid w:val="00746572"/>
    <w:rsid w:val="00747946"/>
    <w:rsid w:val="00747FE7"/>
    <w:rsid w:val="0075038E"/>
    <w:rsid w:val="007510ED"/>
    <w:rsid w:val="00751129"/>
    <w:rsid w:val="00751975"/>
    <w:rsid w:val="00752040"/>
    <w:rsid w:val="00752143"/>
    <w:rsid w:val="007521B5"/>
    <w:rsid w:val="00753C86"/>
    <w:rsid w:val="00754FD1"/>
    <w:rsid w:val="007559CD"/>
    <w:rsid w:val="0075642D"/>
    <w:rsid w:val="007566B2"/>
    <w:rsid w:val="00760054"/>
    <w:rsid w:val="007603A2"/>
    <w:rsid w:val="00760F31"/>
    <w:rsid w:val="00760F9B"/>
    <w:rsid w:val="007613D3"/>
    <w:rsid w:val="00761531"/>
    <w:rsid w:val="007615C9"/>
    <w:rsid w:val="00761D26"/>
    <w:rsid w:val="007634BD"/>
    <w:rsid w:val="007634F2"/>
    <w:rsid w:val="00764182"/>
    <w:rsid w:val="00764508"/>
    <w:rsid w:val="00764972"/>
    <w:rsid w:val="00764AB2"/>
    <w:rsid w:val="00764B32"/>
    <w:rsid w:val="00764E5B"/>
    <w:rsid w:val="00766EE7"/>
    <w:rsid w:val="007672C5"/>
    <w:rsid w:val="00767F62"/>
    <w:rsid w:val="0077079C"/>
    <w:rsid w:val="0077095E"/>
    <w:rsid w:val="007709F0"/>
    <w:rsid w:val="00770A24"/>
    <w:rsid w:val="00770B6F"/>
    <w:rsid w:val="0077223C"/>
    <w:rsid w:val="00772A49"/>
    <w:rsid w:val="007731B3"/>
    <w:rsid w:val="007735EF"/>
    <w:rsid w:val="0077483D"/>
    <w:rsid w:val="00774911"/>
    <w:rsid w:val="00774D5E"/>
    <w:rsid w:val="00775F06"/>
    <w:rsid w:val="00776AA9"/>
    <w:rsid w:val="00776CF5"/>
    <w:rsid w:val="007770D4"/>
    <w:rsid w:val="007771B8"/>
    <w:rsid w:val="007777B9"/>
    <w:rsid w:val="00777BED"/>
    <w:rsid w:val="007805B5"/>
    <w:rsid w:val="00780A05"/>
    <w:rsid w:val="00780B11"/>
    <w:rsid w:val="00780E6E"/>
    <w:rsid w:val="0078133D"/>
    <w:rsid w:val="007815A7"/>
    <w:rsid w:val="0078160F"/>
    <w:rsid w:val="007816DC"/>
    <w:rsid w:val="00781C7B"/>
    <w:rsid w:val="007823FA"/>
    <w:rsid w:val="00782EA0"/>
    <w:rsid w:val="007835E1"/>
    <w:rsid w:val="00783844"/>
    <w:rsid w:val="00783B7B"/>
    <w:rsid w:val="007845B7"/>
    <w:rsid w:val="007860DE"/>
    <w:rsid w:val="0078654A"/>
    <w:rsid w:val="00786596"/>
    <w:rsid w:val="00786A7D"/>
    <w:rsid w:val="00786C4A"/>
    <w:rsid w:val="007878C7"/>
    <w:rsid w:val="00787D9F"/>
    <w:rsid w:val="00790433"/>
    <w:rsid w:val="00791498"/>
    <w:rsid w:val="007927EC"/>
    <w:rsid w:val="00792A47"/>
    <w:rsid w:val="00793625"/>
    <w:rsid w:val="00793722"/>
    <w:rsid w:val="00793ACB"/>
    <w:rsid w:val="00794F74"/>
    <w:rsid w:val="0079566A"/>
    <w:rsid w:val="00796093"/>
    <w:rsid w:val="007963D6"/>
    <w:rsid w:val="00796964"/>
    <w:rsid w:val="007972CE"/>
    <w:rsid w:val="00797A7C"/>
    <w:rsid w:val="00797DA0"/>
    <w:rsid w:val="007A00D4"/>
    <w:rsid w:val="007A04EF"/>
    <w:rsid w:val="007A09EE"/>
    <w:rsid w:val="007A0C01"/>
    <w:rsid w:val="007A198A"/>
    <w:rsid w:val="007A1C0F"/>
    <w:rsid w:val="007A2F56"/>
    <w:rsid w:val="007A2F66"/>
    <w:rsid w:val="007A324B"/>
    <w:rsid w:val="007A362E"/>
    <w:rsid w:val="007A4B1C"/>
    <w:rsid w:val="007A556B"/>
    <w:rsid w:val="007A6318"/>
    <w:rsid w:val="007A6FD3"/>
    <w:rsid w:val="007A75E3"/>
    <w:rsid w:val="007A7638"/>
    <w:rsid w:val="007A7929"/>
    <w:rsid w:val="007A7C94"/>
    <w:rsid w:val="007B00B7"/>
    <w:rsid w:val="007B0682"/>
    <w:rsid w:val="007B0E74"/>
    <w:rsid w:val="007B12C8"/>
    <w:rsid w:val="007B1394"/>
    <w:rsid w:val="007B1AEA"/>
    <w:rsid w:val="007B1C68"/>
    <w:rsid w:val="007B1C81"/>
    <w:rsid w:val="007B2695"/>
    <w:rsid w:val="007B2C69"/>
    <w:rsid w:val="007B444B"/>
    <w:rsid w:val="007B495B"/>
    <w:rsid w:val="007B52F7"/>
    <w:rsid w:val="007B54F6"/>
    <w:rsid w:val="007B606E"/>
    <w:rsid w:val="007B7636"/>
    <w:rsid w:val="007B79F2"/>
    <w:rsid w:val="007B7FF4"/>
    <w:rsid w:val="007C1B8A"/>
    <w:rsid w:val="007C210B"/>
    <w:rsid w:val="007C21D4"/>
    <w:rsid w:val="007C275D"/>
    <w:rsid w:val="007C2CEE"/>
    <w:rsid w:val="007C3A10"/>
    <w:rsid w:val="007C3D29"/>
    <w:rsid w:val="007C4054"/>
    <w:rsid w:val="007C413E"/>
    <w:rsid w:val="007C445B"/>
    <w:rsid w:val="007C4536"/>
    <w:rsid w:val="007C45C3"/>
    <w:rsid w:val="007C4627"/>
    <w:rsid w:val="007C621F"/>
    <w:rsid w:val="007C6898"/>
    <w:rsid w:val="007C6C56"/>
    <w:rsid w:val="007C6EBF"/>
    <w:rsid w:val="007C7B97"/>
    <w:rsid w:val="007C7E82"/>
    <w:rsid w:val="007C7F25"/>
    <w:rsid w:val="007D027F"/>
    <w:rsid w:val="007D05B4"/>
    <w:rsid w:val="007D101A"/>
    <w:rsid w:val="007D156F"/>
    <w:rsid w:val="007D163A"/>
    <w:rsid w:val="007D1BFD"/>
    <w:rsid w:val="007D1DB8"/>
    <w:rsid w:val="007D22BB"/>
    <w:rsid w:val="007D275D"/>
    <w:rsid w:val="007D2838"/>
    <w:rsid w:val="007D2B43"/>
    <w:rsid w:val="007D3333"/>
    <w:rsid w:val="007D3D41"/>
    <w:rsid w:val="007D522E"/>
    <w:rsid w:val="007D55D7"/>
    <w:rsid w:val="007D5736"/>
    <w:rsid w:val="007D773C"/>
    <w:rsid w:val="007E013A"/>
    <w:rsid w:val="007E04E0"/>
    <w:rsid w:val="007E1594"/>
    <w:rsid w:val="007E1ED7"/>
    <w:rsid w:val="007E321F"/>
    <w:rsid w:val="007E3ACF"/>
    <w:rsid w:val="007E3E2B"/>
    <w:rsid w:val="007E43DB"/>
    <w:rsid w:val="007E4906"/>
    <w:rsid w:val="007E49A0"/>
    <w:rsid w:val="007E5AA8"/>
    <w:rsid w:val="007E5CA0"/>
    <w:rsid w:val="007E6DB7"/>
    <w:rsid w:val="007E7192"/>
    <w:rsid w:val="007E7EA1"/>
    <w:rsid w:val="007E7FFE"/>
    <w:rsid w:val="007F00E4"/>
    <w:rsid w:val="007F0F70"/>
    <w:rsid w:val="007F103D"/>
    <w:rsid w:val="007F1AA8"/>
    <w:rsid w:val="007F22B0"/>
    <w:rsid w:val="007F29DC"/>
    <w:rsid w:val="007F2FBC"/>
    <w:rsid w:val="007F3858"/>
    <w:rsid w:val="007F39A3"/>
    <w:rsid w:val="007F3F5C"/>
    <w:rsid w:val="007F428B"/>
    <w:rsid w:val="007F42A2"/>
    <w:rsid w:val="007F4914"/>
    <w:rsid w:val="007F49E9"/>
    <w:rsid w:val="007F4E55"/>
    <w:rsid w:val="007F6B6C"/>
    <w:rsid w:val="007F6CDB"/>
    <w:rsid w:val="007F6FD3"/>
    <w:rsid w:val="007F72DD"/>
    <w:rsid w:val="007F72E0"/>
    <w:rsid w:val="007F7951"/>
    <w:rsid w:val="00800120"/>
    <w:rsid w:val="008007C3"/>
    <w:rsid w:val="008007DD"/>
    <w:rsid w:val="00800E4F"/>
    <w:rsid w:val="008014C1"/>
    <w:rsid w:val="008020D6"/>
    <w:rsid w:val="00802213"/>
    <w:rsid w:val="00802639"/>
    <w:rsid w:val="00802E27"/>
    <w:rsid w:val="0080314A"/>
    <w:rsid w:val="00805072"/>
    <w:rsid w:val="0080691A"/>
    <w:rsid w:val="00806A07"/>
    <w:rsid w:val="008071DA"/>
    <w:rsid w:val="00807B26"/>
    <w:rsid w:val="00810C7C"/>
    <w:rsid w:val="00810F98"/>
    <w:rsid w:val="0081144D"/>
    <w:rsid w:val="00811947"/>
    <w:rsid w:val="00812DE5"/>
    <w:rsid w:val="00813749"/>
    <w:rsid w:val="00814633"/>
    <w:rsid w:val="008153A5"/>
    <w:rsid w:val="00815662"/>
    <w:rsid w:val="00816581"/>
    <w:rsid w:val="008166D7"/>
    <w:rsid w:val="00816933"/>
    <w:rsid w:val="00816A7F"/>
    <w:rsid w:val="00816E00"/>
    <w:rsid w:val="00817251"/>
    <w:rsid w:val="00817AB2"/>
    <w:rsid w:val="00820001"/>
    <w:rsid w:val="0082074C"/>
    <w:rsid w:val="008216F4"/>
    <w:rsid w:val="00821810"/>
    <w:rsid w:val="00821D37"/>
    <w:rsid w:val="00823225"/>
    <w:rsid w:val="00823B9F"/>
    <w:rsid w:val="00823C57"/>
    <w:rsid w:val="00823CEA"/>
    <w:rsid w:val="00823EAA"/>
    <w:rsid w:val="00823FA4"/>
    <w:rsid w:val="0082430F"/>
    <w:rsid w:val="00824485"/>
    <w:rsid w:val="00824A24"/>
    <w:rsid w:val="00824FC1"/>
    <w:rsid w:val="0082596D"/>
    <w:rsid w:val="008260E7"/>
    <w:rsid w:val="008273E5"/>
    <w:rsid w:val="00827CD5"/>
    <w:rsid w:val="00827DFA"/>
    <w:rsid w:val="0083048F"/>
    <w:rsid w:val="008304C7"/>
    <w:rsid w:val="00830C98"/>
    <w:rsid w:val="00832ABA"/>
    <w:rsid w:val="0083358E"/>
    <w:rsid w:val="0083367A"/>
    <w:rsid w:val="00834AD6"/>
    <w:rsid w:val="00834C94"/>
    <w:rsid w:val="00834FC9"/>
    <w:rsid w:val="0083507C"/>
    <w:rsid w:val="00835CBD"/>
    <w:rsid w:val="008364A2"/>
    <w:rsid w:val="00836D49"/>
    <w:rsid w:val="00836F7B"/>
    <w:rsid w:val="00837423"/>
    <w:rsid w:val="0083786A"/>
    <w:rsid w:val="00840770"/>
    <w:rsid w:val="008424D6"/>
    <w:rsid w:val="008425F1"/>
    <w:rsid w:val="00843061"/>
    <w:rsid w:val="0084382E"/>
    <w:rsid w:val="00843AD8"/>
    <w:rsid w:val="00844534"/>
    <w:rsid w:val="00845AED"/>
    <w:rsid w:val="00845F59"/>
    <w:rsid w:val="00846901"/>
    <w:rsid w:val="00846BFB"/>
    <w:rsid w:val="00846CA5"/>
    <w:rsid w:val="0084713F"/>
    <w:rsid w:val="008472E8"/>
    <w:rsid w:val="00847AAA"/>
    <w:rsid w:val="0085005C"/>
    <w:rsid w:val="0085067B"/>
    <w:rsid w:val="00850F88"/>
    <w:rsid w:val="008510E8"/>
    <w:rsid w:val="00851C45"/>
    <w:rsid w:val="00851E1E"/>
    <w:rsid w:val="00851EE6"/>
    <w:rsid w:val="00851F33"/>
    <w:rsid w:val="00852519"/>
    <w:rsid w:val="008533F8"/>
    <w:rsid w:val="00853493"/>
    <w:rsid w:val="008535A6"/>
    <w:rsid w:val="00853720"/>
    <w:rsid w:val="00853BED"/>
    <w:rsid w:val="00854A78"/>
    <w:rsid w:val="00854B41"/>
    <w:rsid w:val="00854DA7"/>
    <w:rsid w:val="00854EDF"/>
    <w:rsid w:val="008551D7"/>
    <w:rsid w:val="0085532B"/>
    <w:rsid w:val="0085549C"/>
    <w:rsid w:val="008562A3"/>
    <w:rsid w:val="00856478"/>
    <w:rsid w:val="0085667E"/>
    <w:rsid w:val="00856832"/>
    <w:rsid w:val="0085704E"/>
    <w:rsid w:val="00857D40"/>
    <w:rsid w:val="00860102"/>
    <w:rsid w:val="008602F9"/>
    <w:rsid w:val="008603D8"/>
    <w:rsid w:val="0086067C"/>
    <w:rsid w:val="00860F85"/>
    <w:rsid w:val="00861B5E"/>
    <w:rsid w:val="00862B9E"/>
    <w:rsid w:val="00862BA7"/>
    <w:rsid w:val="00862D11"/>
    <w:rsid w:val="00862F42"/>
    <w:rsid w:val="00864AB9"/>
    <w:rsid w:val="00864F0D"/>
    <w:rsid w:val="00865752"/>
    <w:rsid w:val="00866355"/>
    <w:rsid w:val="00866E81"/>
    <w:rsid w:val="0086744F"/>
    <w:rsid w:val="0087033A"/>
    <w:rsid w:val="0087045B"/>
    <w:rsid w:val="008706BC"/>
    <w:rsid w:val="00870B59"/>
    <w:rsid w:val="008718F1"/>
    <w:rsid w:val="00871DB0"/>
    <w:rsid w:val="00873089"/>
    <w:rsid w:val="00873223"/>
    <w:rsid w:val="008747FE"/>
    <w:rsid w:val="0087488D"/>
    <w:rsid w:val="00874CBA"/>
    <w:rsid w:val="0087503F"/>
    <w:rsid w:val="0087568E"/>
    <w:rsid w:val="008761D7"/>
    <w:rsid w:val="0087660A"/>
    <w:rsid w:val="00876B32"/>
    <w:rsid w:val="00876FC3"/>
    <w:rsid w:val="008775C7"/>
    <w:rsid w:val="00880C5C"/>
    <w:rsid w:val="00880CE3"/>
    <w:rsid w:val="00880EE1"/>
    <w:rsid w:val="0088199C"/>
    <w:rsid w:val="0088265A"/>
    <w:rsid w:val="008827A9"/>
    <w:rsid w:val="00883FE1"/>
    <w:rsid w:val="00884383"/>
    <w:rsid w:val="00885068"/>
    <w:rsid w:val="0088558D"/>
    <w:rsid w:val="00886013"/>
    <w:rsid w:val="008860BD"/>
    <w:rsid w:val="00886191"/>
    <w:rsid w:val="00886255"/>
    <w:rsid w:val="008866D7"/>
    <w:rsid w:val="00886C05"/>
    <w:rsid w:val="0088795F"/>
    <w:rsid w:val="00890BA5"/>
    <w:rsid w:val="00890F25"/>
    <w:rsid w:val="00891A96"/>
    <w:rsid w:val="008930CC"/>
    <w:rsid w:val="00893232"/>
    <w:rsid w:val="0089341B"/>
    <w:rsid w:val="00893BBE"/>
    <w:rsid w:val="0089422C"/>
    <w:rsid w:val="00895024"/>
    <w:rsid w:val="00895195"/>
    <w:rsid w:val="00895414"/>
    <w:rsid w:val="00895E8B"/>
    <w:rsid w:val="00896996"/>
    <w:rsid w:val="00896C15"/>
    <w:rsid w:val="00897421"/>
    <w:rsid w:val="00897D8C"/>
    <w:rsid w:val="008A0511"/>
    <w:rsid w:val="008A10FC"/>
    <w:rsid w:val="008A1511"/>
    <w:rsid w:val="008A2724"/>
    <w:rsid w:val="008A2A94"/>
    <w:rsid w:val="008A2AF3"/>
    <w:rsid w:val="008A3B42"/>
    <w:rsid w:val="008A428F"/>
    <w:rsid w:val="008A462C"/>
    <w:rsid w:val="008A5838"/>
    <w:rsid w:val="008A5A5C"/>
    <w:rsid w:val="008A5B69"/>
    <w:rsid w:val="008A6B8A"/>
    <w:rsid w:val="008A7547"/>
    <w:rsid w:val="008A7F8D"/>
    <w:rsid w:val="008B00E5"/>
    <w:rsid w:val="008B0DFB"/>
    <w:rsid w:val="008B1320"/>
    <w:rsid w:val="008B1491"/>
    <w:rsid w:val="008B1F4E"/>
    <w:rsid w:val="008B2141"/>
    <w:rsid w:val="008B253D"/>
    <w:rsid w:val="008B2B55"/>
    <w:rsid w:val="008B31A9"/>
    <w:rsid w:val="008B333C"/>
    <w:rsid w:val="008B46D9"/>
    <w:rsid w:val="008B4C05"/>
    <w:rsid w:val="008B4D77"/>
    <w:rsid w:val="008B508A"/>
    <w:rsid w:val="008B568E"/>
    <w:rsid w:val="008B5C7A"/>
    <w:rsid w:val="008B5CD1"/>
    <w:rsid w:val="008B61A6"/>
    <w:rsid w:val="008B6BDB"/>
    <w:rsid w:val="008B71BB"/>
    <w:rsid w:val="008B745E"/>
    <w:rsid w:val="008C0D87"/>
    <w:rsid w:val="008C10C0"/>
    <w:rsid w:val="008C10C8"/>
    <w:rsid w:val="008C1583"/>
    <w:rsid w:val="008C1D0C"/>
    <w:rsid w:val="008C2217"/>
    <w:rsid w:val="008C3488"/>
    <w:rsid w:val="008C3F43"/>
    <w:rsid w:val="008C4660"/>
    <w:rsid w:val="008C4CCC"/>
    <w:rsid w:val="008C54E0"/>
    <w:rsid w:val="008C697F"/>
    <w:rsid w:val="008C726E"/>
    <w:rsid w:val="008C796B"/>
    <w:rsid w:val="008C7E29"/>
    <w:rsid w:val="008D0262"/>
    <w:rsid w:val="008D0A49"/>
    <w:rsid w:val="008D0A7A"/>
    <w:rsid w:val="008D0FB1"/>
    <w:rsid w:val="008D21E6"/>
    <w:rsid w:val="008D2216"/>
    <w:rsid w:val="008D2A17"/>
    <w:rsid w:val="008D2A91"/>
    <w:rsid w:val="008D57D7"/>
    <w:rsid w:val="008D5B6D"/>
    <w:rsid w:val="008D5F3B"/>
    <w:rsid w:val="008D6CA2"/>
    <w:rsid w:val="008D6F72"/>
    <w:rsid w:val="008E0AFF"/>
    <w:rsid w:val="008E0CE5"/>
    <w:rsid w:val="008E123C"/>
    <w:rsid w:val="008E15BD"/>
    <w:rsid w:val="008E1A18"/>
    <w:rsid w:val="008E1B65"/>
    <w:rsid w:val="008E1DE7"/>
    <w:rsid w:val="008E25C2"/>
    <w:rsid w:val="008E38E9"/>
    <w:rsid w:val="008E3F90"/>
    <w:rsid w:val="008E59D9"/>
    <w:rsid w:val="008E5A27"/>
    <w:rsid w:val="008E5BC9"/>
    <w:rsid w:val="008E6ADD"/>
    <w:rsid w:val="008E6FCE"/>
    <w:rsid w:val="008E7260"/>
    <w:rsid w:val="008E79A9"/>
    <w:rsid w:val="008E7C35"/>
    <w:rsid w:val="008E7FF2"/>
    <w:rsid w:val="008F098B"/>
    <w:rsid w:val="008F0C63"/>
    <w:rsid w:val="008F0D11"/>
    <w:rsid w:val="008F1E94"/>
    <w:rsid w:val="008F303E"/>
    <w:rsid w:val="008F3253"/>
    <w:rsid w:val="008F3904"/>
    <w:rsid w:val="008F3A52"/>
    <w:rsid w:val="008F3C2A"/>
    <w:rsid w:val="008F4138"/>
    <w:rsid w:val="008F500F"/>
    <w:rsid w:val="008F5881"/>
    <w:rsid w:val="008F58DF"/>
    <w:rsid w:val="008F6069"/>
    <w:rsid w:val="008F6EAF"/>
    <w:rsid w:val="008F77D2"/>
    <w:rsid w:val="008F7C7B"/>
    <w:rsid w:val="00900051"/>
    <w:rsid w:val="00900860"/>
    <w:rsid w:val="00900909"/>
    <w:rsid w:val="00900F66"/>
    <w:rsid w:val="00901025"/>
    <w:rsid w:val="00901BC2"/>
    <w:rsid w:val="00902148"/>
    <w:rsid w:val="0090441B"/>
    <w:rsid w:val="00904F40"/>
    <w:rsid w:val="009051FE"/>
    <w:rsid w:val="00905D69"/>
    <w:rsid w:val="00905E8C"/>
    <w:rsid w:val="009074C8"/>
    <w:rsid w:val="009102B2"/>
    <w:rsid w:val="00910369"/>
    <w:rsid w:val="0091036B"/>
    <w:rsid w:val="009113F8"/>
    <w:rsid w:val="00911798"/>
    <w:rsid w:val="00911B6E"/>
    <w:rsid w:val="00911C20"/>
    <w:rsid w:val="00911D12"/>
    <w:rsid w:val="00911D65"/>
    <w:rsid w:val="00911FBB"/>
    <w:rsid w:val="00912DE8"/>
    <w:rsid w:val="009137C1"/>
    <w:rsid w:val="00913E88"/>
    <w:rsid w:val="009141C2"/>
    <w:rsid w:val="00914807"/>
    <w:rsid w:val="009148CD"/>
    <w:rsid w:val="00914F3F"/>
    <w:rsid w:val="00915C71"/>
    <w:rsid w:val="00916500"/>
    <w:rsid w:val="00916841"/>
    <w:rsid w:val="009175C4"/>
    <w:rsid w:val="00917E80"/>
    <w:rsid w:val="009205F3"/>
    <w:rsid w:val="00920AD3"/>
    <w:rsid w:val="0092159A"/>
    <w:rsid w:val="0092171C"/>
    <w:rsid w:val="009218E4"/>
    <w:rsid w:val="0092223C"/>
    <w:rsid w:val="0092293F"/>
    <w:rsid w:val="00922A1D"/>
    <w:rsid w:val="00922BDC"/>
    <w:rsid w:val="009231E2"/>
    <w:rsid w:val="0092330D"/>
    <w:rsid w:val="009237E2"/>
    <w:rsid w:val="00923D8D"/>
    <w:rsid w:val="00924417"/>
    <w:rsid w:val="00924BCF"/>
    <w:rsid w:val="00924C6B"/>
    <w:rsid w:val="00925014"/>
    <w:rsid w:val="00925135"/>
    <w:rsid w:val="00925546"/>
    <w:rsid w:val="009257E1"/>
    <w:rsid w:val="00925A51"/>
    <w:rsid w:val="00925B11"/>
    <w:rsid w:val="00926EA6"/>
    <w:rsid w:val="009270CE"/>
    <w:rsid w:val="00927F06"/>
    <w:rsid w:val="0093018E"/>
    <w:rsid w:val="009303E1"/>
    <w:rsid w:val="00930506"/>
    <w:rsid w:val="00930A9C"/>
    <w:rsid w:val="00930E4A"/>
    <w:rsid w:val="0093138F"/>
    <w:rsid w:val="009314D0"/>
    <w:rsid w:val="00931C22"/>
    <w:rsid w:val="00932A06"/>
    <w:rsid w:val="00932AF7"/>
    <w:rsid w:val="00932DAA"/>
    <w:rsid w:val="00933222"/>
    <w:rsid w:val="0093350A"/>
    <w:rsid w:val="00934533"/>
    <w:rsid w:val="00934E3F"/>
    <w:rsid w:val="009354FC"/>
    <w:rsid w:val="009356C1"/>
    <w:rsid w:val="00935EEA"/>
    <w:rsid w:val="00936230"/>
    <w:rsid w:val="00936334"/>
    <w:rsid w:val="00940188"/>
    <w:rsid w:val="009406F6"/>
    <w:rsid w:val="009416CC"/>
    <w:rsid w:val="009420B4"/>
    <w:rsid w:val="00942603"/>
    <w:rsid w:val="0094335D"/>
    <w:rsid w:val="0094376D"/>
    <w:rsid w:val="009439A3"/>
    <w:rsid w:val="00943B4B"/>
    <w:rsid w:val="00943E68"/>
    <w:rsid w:val="00944471"/>
    <w:rsid w:val="009447A8"/>
    <w:rsid w:val="00944D48"/>
    <w:rsid w:val="00945083"/>
    <w:rsid w:val="00945F77"/>
    <w:rsid w:val="0094615E"/>
    <w:rsid w:val="009462E6"/>
    <w:rsid w:val="00946935"/>
    <w:rsid w:val="009472A9"/>
    <w:rsid w:val="009478B8"/>
    <w:rsid w:val="009503FA"/>
    <w:rsid w:val="00950A59"/>
    <w:rsid w:val="00950AF1"/>
    <w:rsid w:val="00950BA0"/>
    <w:rsid w:val="009517EA"/>
    <w:rsid w:val="00951E9A"/>
    <w:rsid w:val="00952355"/>
    <w:rsid w:val="00952B0C"/>
    <w:rsid w:val="00954BB2"/>
    <w:rsid w:val="009551BE"/>
    <w:rsid w:val="009552A8"/>
    <w:rsid w:val="0095585A"/>
    <w:rsid w:val="0095589A"/>
    <w:rsid w:val="00955CC0"/>
    <w:rsid w:val="0095650E"/>
    <w:rsid w:val="00956744"/>
    <w:rsid w:val="00956A31"/>
    <w:rsid w:val="00956B53"/>
    <w:rsid w:val="00956DB4"/>
    <w:rsid w:val="00957040"/>
    <w:rsid w:val="00957D48"/>
    <w:rsid w:val="009601F4"/>
    <w:rsid w:val="0096155B"/>
    <w:rsid w:val="009619A9"/>
    <w:rsid w:val="009624DC"/>
    <w:rsid w:val="00962DE4"/>
    <w:rsid w:val="0096307D"/>
    <w:rsid w:val="0096310E"/>
    <w:rsid w:val="00963A58"/>
    <w:rsid w:val="0096524D"/>
    <w:rsid w:val="0096671F"/>
    <w:rsid w:val="009673ED"/>
    <w:rsid w:val="009677C7"/>
    <w:rsid w:val="00967B1A"/>
    <w:rsid w:val="00967B31"/>
    <w:rsid w:val="0097055D"/>
    <w:rsid w:val="00970BC0"/>
    <w:rsid w:val="00970BEE"/>
    <w:rsid w:val="00971621"/>
    <w:rsid w:val="0097169F"/>
    <w:rsid w:val="00971B23"/>
    <w:rsid w:val="009729AA"/>
    <w:rsid w:val="00973325"/>
    <w:rsid w:val="00973ACE"/>
    <w:rsid w:val="00973B92"/>
    <w:rsid w:val="00973D6E"/>
    <w:rsid w:val="00974143"/>
    <w:rsid w:val="009743A1"/>
    <w:rsid w:val="0097443C"/>
    <w:rsid w:val="009745A4"/>
    <w:rsid w:val="009745B7"/>
    <w:rsid w:val="009747D8"/>
    <w:rsid w:val="00974FE7"/>
    <w:rsid w:val="00975189"/>
    <w:rsid w:val="00975F11"/>
    <w:rsid w:val="0097716D"/>
    <w:rsid w:val="00977D46"/>
    <w:rsid w:val="009804EE"/>
    <w:rsid w:val="00980A59"/>
    <w:rsid w:val="009812E6"/>
    <w:rsid w:val="009817BC"/>
    <w:rsid w:val="009819B6"/>
    <w:rsid w:val="00981A65"/>
    <w:rsid w:val="00981C5A"/>
    <w:rsid w:val="009832A8"/>
    <w:rsid w:val="0098383C"/>
    <w:rsid w:val="00983DF2"/>
    <w:rsid w:val="00983FEA"/>
    <w:rsid w:val="009840F2"/>
    <w:rsid w:val="0098436D"/>
    <w:rsid w:val="009856AC"/>
    <w:rsid w:val="009865D6"/>
    <w:rsid w:val="00986CB2"/>
    <w:rsid w:val="009871D1"/>
    <w:rsid w:val="00987247"/>
    <w:rsid w:val="0098731E"/>
    <w:rsid w:val="0098740C"/>
    <w:rsid w:val="0098758F"/>
    <w:rsid w:val="00987A7C"/>
    <w:rsid w:val="009909CB"/>
    <w:rsid w:val="00990FB1"/>
    <w:rsid w:val="0099169E"/>
    <w:rsid w:val="00991C89"/>
    <w:rsid w:val="00991D7E"/>
    <w:rsid w:val="0099287D"/>
    <w:rsid w:val="00992942"/>
    <w:rsid w:val="00992AA9"/>
    <w:rsid w:val="00992CBE"/>
    <w:rsid w:val="00992D33"/>
    <w:rsid w:val="00993297"/>
    <w:rsid w:val="00993352"/>
    <w:rsid w:val="00993354"/>
    <w:rsid w:val="00993A79"/>
    <w:rsid w:val="0099536B"/>
    <w:rsid w:val="009972C6"/>
    <w:rsid w:val="009977C1"/>
    <w:rsid w:val="00997AE4"/>
    <w:rsid w:val="00997BD9"/>
    <w:rsid w:val="009A07B0"/>
    <w:rsid w:val="009A09C8"/>
    <w:rsid w:val="009A16F6"/>
    <w:rsid w:val="009A2662"/>
    <w:rsid w:val="009A2C6F"/>
    <w:rsid w:val="009A3010"/>
    <w:rsid w:val="009A3EF6"/>
    <w:rsid w:val="009A490D"/>
    <w:rsid w:val="009A4B36"/>
    <w:rsid w:val="009A4D10"/>
    <w:rsid w:val="009A4E71"/>
    <w:rsid w:val="009A5456"/>
    <w:rsid w:val="009A5BB9"/>
    <w:rsid w:val="009A5C43"/>
    <w:rsid w:val="009A5D6E"/>
    <w:rsid w:val="009A5DB7"/>
    <w:rsid w:val="009A7881"/>
    <w:rsid w:val="009A7C09"/>
    <w:rsid w:val="009B0749"/>
    <w:rsid w:val="009B08C1"/>
    <w:rsid w:val="009B0A33"/>
    <w:rsid w:val="009B0D81"/>
    <w:rsid w:val="009B11D6"/>
    <w:rsid w:val="009B22F0"/>
    <w:rsid w:val="009B2D1B"/>
    <w:rsid w:val="009B36B2"/>
    <w:rsid w:val="009B40A0"/>
    <w:rsid w:val="009B4CF7"/>
    <w:rsid w:val="009B4F0C"/>
    <w:rsid w:val="009B5421"/>
    <w:rsid w:val="009B581F"/>
    <w:rsid w:val="009B631A"/>
    <w:rsid w:val="009B667E"/>
    <w:rsid w:val="009B6FC2"/>
    <w:rsid w:val="009B7958"/>
    <w:rsid w:val="009B7CA3"/>
    <w:rsid w:val="009B7CF9"/>
    <w:rsid w:val="009C0035"/>
    <w:rsid w:val="009C0AE0"/>
    <w:rsid w:val="009C0B54"/>
    <w:rsid w:val="009C175B"/>
    <w:rsid w:val="009C1F7F"/>
    <w:rsid w:val="009C3475"/>
    <w:rsid w:val="009C3A68"/>
    <w:rsid w:val="009C3D3B"/>
    <w:rsid w:val="009C440C"/>
    <w:rsid w:val="009C489B"/>
    <w:rsid w:val="009C4C6C"/>
    <w:rsid w:val="009C4C7C"/>
    <w:rsid w:val="009C58E8"/>
    <w:rsid w:val="009C5A52"/>
    <w:rsid w:val="009C6600"/>
    <w:rsid w:val="009C6D72"/>
    <w:rsid w:val="009C7335"/>
    <w:rsid w:val="009C7A97"/>
    <w:rsid w:val="009C7C5E"/>
    <w:rsid w:val="009D02F8"/>
    <w:rsid w:val="009D0467"/>
    <w:rsid w:val="009D0614"/>
    <w:rsid w:val="009D0722"/>
    <w:rsid w:val="009D0A95"/>
    <w:rsid w:val="009D0E0A"/>
    <w:rsid w:val="009D163C"/>
    <w:rsid w:val="009D209B"/>
    <w:rsid w:val="009D2293"/>
    <w:rsid w:val="009D29C3"/>
    <w:rsid w:val="009D2AC8"/>
    <w:rsid w:val="009D3AA4"/>
    <w:rsid w:val="009D427C"/>
    <w:rsid w:val="009D4AE8"/>
    <w:rsid w:val="009D5C3A"/>
    <w:rsid w:val="009D64D4"/>
    <w:rsid w:val="009D6D6B"/>
    <w:rsid w:val="009D6EF8"/>
    <w:rsid w:val="009D7021"/>
    <w:rsid w:val="009D7124"/>
    <w:rsid w:val="009D714B"/>
    <w:rsid w:val="009D7313"/>
    <w:rsid w:val="009E02E2"/>
    <w:rsid w:val="009E065F"/>
    <w:rsid w:val="009E0693"/>
    <w:rsid w:val="009E0B03"/>
    <w:rsid w:val="009E118E"/>
    <w:rsid w:val="009E1245"/>
    <w:rsid w:val="009E1370"/>
    <w:rsid w:val="009E1374"/>
    <w:rsid w:val="009E196E"/>
    <w:rsid w:val="009E19FF"/>
    <w:rsid w:val="009E1BCC"/>
    <w:rsid w:val="009E205A"/>
    <w:rsid w:val="009E2783"/>
    <w:rsid w:val="009E3F4E"/>
    <w:rsid w:val="009E4D6A"/>
    <w:rsid w:val="009E4D72"/>
    <w:rsid w:val="009E5155"/>
    <w:rsid w:val="009E549C"/>
    <w:rsid w:val="009E58D4"/>
    <w:rsid w:val="009E5C04"/>
    <w:rsid w:val="009E5C95"/>
    <w:rsid w:val="009E6551"/>
    <w:rsid w:val="009E6A10"/>
    <w:rsid w:val="009E72E2"/>
    <w:rsid w:val="009E74A3"/>
    <w:rsid w:val="009E7564"/>
    <w:rsid w:val="009E77E5"/>
    <w:rsid w:val="009F0CCC"/>
    <w:rsid w:val="009F0FEC"/>
    <w:rsid w:val="009F1524"/>
    <w:rsid w:val="009F17C2"/>
    <w:rsid w:val="009F23B8"/>
    <w:rsid w:val="009F2EEF"/>
    <w:rsid w:val="009F3AEA"/>
    <w:rsid w:val="009F3BC8"/>
    <w:rsid w:val="009F3D11"/>
    <w:rsid w:val="009F4A9D"/>
    <w:rsid w:val="009F4EDF"/>
    <w:rsid w:val="009F5EF4"/>
    <w:rsid w:val="009F6104"/>
    <w:rsid w:val="009F6156"/>
    <w:rsid w:val="009F675F"/>
    <w:rsid w:val="009F6CA6"/>
    <w:rsid w:val="009F6D31"/>
    <w:rsid w:val="009F7041"/>
    <w:rsid w:val="009F7D26"/>
    <w:rsid w:val="00A00177"/>
    <w:rsid w:val="00A003CF"/>
    <w:rsid w:val="00A0096F"/>
    <w:rsid w:val="00A00A46"/>
    <w:rsid w:val="00A01129"/>
    <w:rsid w:val="00A01221"/>
    <w:rsid w:val="00A0127A"/>
    <w:rsid w:val="00A0143A"/>
    <w:rsid w:val="00A01A8D"/>
    <w:rsid w:val="00A01E4A"/>
    <w:rsid w:val="00A02B40"/>
    <w:rsid w:val="00A02E3E"/>
    <w:rsid w:val="00A0358A"/>
    <w:rsid w:val="00A03D9B"/>
    <w:rsid w:val="00A040C3"/>
    <w:rsid w:val="00A04A4F"/>
    <w:rsid w:val="00A04CA0"/>
    <w:rsid w:val="00A06694"/>
    <w:rsid w:val="00A0755E"/>
    <w:rsid w:val="00A0758B"/>
    <w:rsid w:val="00A07903"/>
    <w:rsid w:val="00A07A1C"/>
    <w:rsid w:val="00A111A5"/>
    <w:rsid w:val="00A12EDF"/>
    <w:rsid w:val="00A135AF"/>
    <w:rsid w:val="00A138DA"/>
    <w:rsid w:val="00A138F7"/>
    <w:rsid w:val="00A13B14"/>
    <w:rsid w:val="00A149D2"/>
    <w:rsid w:val="00A1593C"/>
    <w:rsid w:val="00A16E27"/>
    <w:rsid w:val="00A17ADE"/>
    <w:rsid w:val="00A17DEE"/>
    <w:rsid w:val="00A203C2"/>
    <w:rsid w:val="00A20656"/>
    <w:rsid w:val="00A20F8B"/>
    <w:rsid w:val="00A2124F"/>
    <w:rsid w:val="00A22377"/>
    <w:rsid w:val="00A22661"/>
    <w:rsid w:val="00A22F93"/>
    <w:rsid w:val="00A23C9E"/>
    <w:rsid w:val="00A241FE"/>
    <w:rsid w:val="00A24291"/>
    <w:rsid w:val="00A24A3E"/>
    <w:rsid w:val="00A24BF9"/>
    <w:rsid w:val="00A25A9F"/>
    <w:rsid w:val="00A25D9D"/>
    <w:rsid w:val="00A2660F"/>
    <w:rsid w:val="00A266CA"/>
    <w:rsid w:val="00A270E2"/>
    <w:rsid w:val="00A276EF"/>
    <w:rsid w:val="00A30F88"/>
    <w:rsid w:val="00A30FE2"/>
    <w:rsid w:val="00A31031"/>
    <w:rsid w:val="00A31CC4"/>
    <w:rsid w:val="00A326C4"/>
    <w:rsid w:val="00A32D35"/>
    <w:rsid w:val="00A3334D"/>
    <w:rsid w:val="00A33ACF"/>
    <w:rsid w:val="00A33C51"/>
    <w:rsid w:val="00A33D0A"/>
    <w:rsid w:val="00A3477D"/>
    <w:rsid w:val="00A349D3"/>
    <w:rsid w:val="00A354D2"/>
    <w:rsid w:val="00A3642A"/>
    <w:rsid w:val="00A40FA5"/>
    <w:rsid w:val="00A41051"/>
    <w:rsid w:val="00A41623"/>
    <w:rsid w:val="00A41638"/>
    <w:rsid w:val="00A41C23"/>
    <w:rsid w:val="00A41DC1"/>
    <w:rsid w:val="00A424BD"/>
    <w:rsid w:val="00A430CF"/>
    <w:rsid w:val="00A43D9A"/>
    <w:rsid w:val="00A43E8C"/>
    <w:rsid w:val="00A4480B"/>
    <w:rsid w:val="00A45864"/>
    <w:rsid w:val="00A473F9"/>
    <w:rsid w:val="00A47605"/>
    <w:rsid w:val="00A515C9"/>
    <w:rsid w:val="00A51CD3"/>
    <w:rsid w:val="00A51F17"/>
    <w:rsid w:val="00A52029"/>
    <w:rsid w:val="00A52250"/>
    <w:rsid w:val="00A538B7"/>
    <w:rsid w:val="00A540EA"/>
    <w:rsid w:val="00A54469"/>
    <w:rsid w:val="00A54691"/>
    <w:rsid w:val="00A5525E"/>
    <w:rsid w:val="00A55507"/>
    <w:rsid w:val="00A55D99"/>
    <w:rsid w:val="00A56264"/>
    <w:rsid w:val="00A570E7"/>
    <w:rsid w:val="00A5775E"/>
    <w:rsid w:val="00A577F6"/>
    <w:rsid w:val="00A602CC"/>
    <w:rsid w:val="00A6171C"/>
    <w:rsid w:val="00A61D39"/>
    <w:rsid w:val="00A62039"/>
    <w:rsid w:val="00A632A2"/>
    <w:rsid w:val="00A63AEA"/>
    <w:rsid w:val="00A644DC"/>
    <w:rsid w:val="00A6451D"/>
    <w:rsid w:val="00A64E3B"/>
    <w:rsid w:val="00A65D09"/>
    <w:rsid w:val="00A6735B"/>
    <w:rsid w:val="00A6797D"/>
    <w:rsid w:val="00A67B1E"/>
    <w:rsid w:val="00A67C5C"/>
    <w:rsid w:val="00A70149"/>
    <w:rsid w:val="00A70A00"/>
    <w:rsid w:val="00A70C5F"/>
    <w:rsid w:val="00A70D10"/>
    <w:rsid w:val="00A71657"/>
    <w:rsid w:val="00A71F17"/>
    <w:rsid w:val="00A72A58"/>
    <w:rsid w:val="00A7365A"/>
    <w:rsid w:val="00A73879"/>
    <w:rsid w:val="00A73E81"/>
    <w:rsid w:val="00A74167"/>
    <w:rsid w:val="00A75257"/>
    <w:rsid w:val="00A75EF9"/>
    <w:rsid w:val="00A76488"/>
    <w:rsid w:val="00A76FF2"/>
    <w:rsid w:val="00A77236"/>
    <w:rsid w:val="00A77281"/>
    <w:rsid w:val="00A774EE"/>
    <w:rsid w:val="00A77569"/>
    <w:rsid w:val="00A802D1"/>
    <w:rsid w:val="00A80D2F"/>
    <w:rsid w:val="00A81A56"/>
    <w:rsid w:val="00A81CF6"/>
    <w:rsid w:val="00A81EC9"/>
    <w:rsid w:val="00A824AC"/>
    <w:rsid w:val="00A825AD"/>
    <w:rsid w:val="00A83DF9"/>
    <w:rsid w:val="00A8438D"/>
    <w:rsid w:val="00A8453A"/>
    <w:rsid w:val="00A845FD"/>
    <w:rsid w:val="00A84C3A"/>
    <w:rsid w:val="00A84F10"/>
    <w:rsid w:val="00A85469"/>
    <w:rsid w:val="00A85600"/>
    <w:rsid w:val="00A85ED0"/>
    <w:rsid w:val="00A8626B"/>
    <w:rsid w:val="00A86A4E"/>
    <w:rsid w:val="00A86D2A"/>
    <w:rsid w:val="00A872B2"/>
    <w:rsid w:val="00A87470"/>
    <w:rsid w:val="00A87B2E"/>
    <w:rsid w:val="00A87F6C"/>
    <w:rsid w:val="00A9002E"/>
    <w:rsid w:val="00A90324"/>
    <w:rsid w:val="00A9084E"/>
    <w:rsid w:val="00A91BD6"/>
    <w:rsid w:val="00A91ED9"/>
    <w:rsid w:val="00A92407"/>
    <w:rsid w:val="00A927B8"/>
    <w:rsid w:val="00A92EBD"/>
    <w:rsid w:val="00A948E3"/>
    <w:rsid w:val="00A94BC0"/>
    <w:rsid w:val="00A95278"/>
    <w:rsid w:val="00A9582B"/>
    <w:rsid w:val="00A95CEA"/>
    <w:rsid w:val="00A95DE4"/>
    <w:rsid w:val="00A95DEE"/>
    <w:rsid w:val="00A9673B"/>
    <w:rsid w:val="00A96F1C"/>
    <w:rsid w:val="00A973D8"/>
    <w:rsid w:val="00A97690"/>
    <w:rsid w:val="00A97744"/>
    <w:rsid w:val="00A97A40"/>
    <w:rsid w:val="00A97A92"/>
    <w:rsid w:val="00A97E34"/>
    <w:rsid w:val="00A97E37"/>
    <w:rsid w:val="00AA11D4"/>
    <w:rsid w:val="00AA12CE"/>
    <w:rsid w:val="00AA177C"/>
    <w:rsid w:val="00AA1CD5"/>
    <w:rsid w:val="00AA1F22"/>
    <w:rsid w:val="00AA360D"/>
    <w:rsid w:val="00AA3A60"/>
    <w:rsid w:val="00AA3D19"/>
    <w:rsid w:val="00AA3EB2"/>
    <w:rsid w:val="00AA4354"/>
    <w:rsid w:val="00AA4D4F"/>
    <w:rsid w:val="00AA4DAA"/>
    <w:rsid w:val="00AA518E"/>
    <w:rsid w:val="00AA5A82"/>
    <w:rsid w:val="00AA5A9B"/>
    <w:rsid w:val="00AA5B1E"/>
    <w:rsid w:val="00AA5F29"/>
    <w:rsid w:val="00AA618E"/>
    <w:rsid w:val="00AA6569"/>
    <w:rsid w:val="00AA67C2"/>
    <w:rsid w:val="00AA6B5C"/>
    <w:rsid w:val="00AA6BAC"/>
    <w:rsid w:val="00AA7103"/>
    <w:rsid w:val="00AA7181"/>
    <w:rsid w:val="00AA7558"/>
    <w:rsid w:val="00AA79D3"/>
    <w:rsid w:val="00AB0D55"/>
    <w:rsid w:val="00AB21FD"/>
    <w:rsid w:val="00AB24B7"/>
    <w:rsid w:val="00AB2BE1"/>
    <w:rsid w:val="00AB37FD"/>
    <w:rsid w:val="00AB38CD"/>
    <w:rsid w:val="00AB3F0A"/>
    <w:rsid w:val="00AB428D"/>
    <w:rsid w:val="00AB4763"/>
    <w:rsid w:val="00AB4D41"/>
    <w:rsid w:val="00AB6AEF"/>
    <w:rsid w:val="00AB7019"/>
    <w:rsid w:val="00AB75BA"/>
    <w:rsid w:val="00AB7E07"/>
    <w:rsid w:val="00AC0772"/>
    <w:rsid w:val="00AC1230"/>
    <w:rsid w:val="00AC152F"/>
    <w:rsid w:val="00AC16AD"/>
    <w:rsid w:val="00AC2238"/>
    <w:rsid w:val="00AC22C2"/>
    <w:rsid w:val="00AC2CE6"/>
    <w:rsid w:val="00AC3281"/>
    <w:rsid w:val="00AC341E"/>
    <w:rsid w:val="00AC3C13"/>
    <w:rsid w:val="00AC3D99"/>
    <w:rsid w:val="00AC4390"/>
    <w:rsid w:val="00AC493E"/>
    <w:rsid w:val="00AC4ACA"/>
    <w:rsid w:val="00AC514B"/>
    <w:rsid w:val="00AC5203"/>
    <w:rsid w:val="00AC55D8"/>
    <w:rsid w:val="00AC5DC3"/>
    <w:rsid w:val="00AC5EF2"/>
    <w:rsid w:val="00AC60BF"/>
    <w:rsid w:val="00AC669A"/>
    <w:rsid w:val="00AC6E67"/>
    <w:rsid w:val="00AC772C"/>
    <w:rsid w:val="00AC7A0F"/>
    <w:rsid w:val="00AD0060"/>
    <w:rsid w:val="00AD0077"/>
    <w:rsid w:val="00AD0533"/>
    <w:rsid w:val="00AD072A"/>
    <w:rsid w:val="00AD07B7"/>
    <w:rsid w:val="00AD1A3F"/>
    <w:rsid w:val="00AD2153"/>
    <w:rsid w:val="00AD3B6B"/>
    <w:rsid w:val="00AD437F"/>
    <w:rsid w:val="00AD49E3"/>
    <w:rsid w:val="00AD4D5F"/>
    <w:rsid w:val="00AD5B62"/>
    <w:rsid w:val="00AD666B"/>
    <w:rsid w:val="00AD6BFB"/>
    <w:rsid w:val="00AD6C9E"/>
    <w:rsid w:val="00AD7264"/>
    <w:rsid w:val="00AD7A1A"/>
    <w:rsid w:val="00AD7DD0"/>
    <w:rsid w:val="00AE0073"/>
    <w:rsid w:val="00AE0397"/>
    <w:rsid w:val="00AE0DA0"/>
    <w:rsid w:val="00AE0F7E"/>
    <w:rsid w:val="00AE1107"/>
    <w:rsid w:val="00AE125B"/>
    <w:rsid w:val="00AE18B5"/>
    <w:rsid w:val="00AE1C47"/>
    <w:rsid w:val="00AE1DE8"/>
    <w:rsid w:val="00AE29B9"/>
    <w:rsid w:val="00AE2BCF"/>
    <w:rsid w:val="00AE2E0D"/>
    <w:rsid w:val="00AE3280"/>
    <w:rsid w:val="00AE3821"/>
    <w:rsid w:val="00AE3DB9"/>
    <w:rsid w:val="00AE526B"/>
    <w:rsid w:val="00AE58B7"/>
    <w:rsid w:val="00AE5C25"/>
    <w:rsid w:val="00AE6DEA"/>
    <w:rsid w:val="00AE7C8A"/>
    <w:rsid w:val="00AF0F45"/>
    <w:rsid w:val="00AF16FC"/>
    <w:rsid w:val="00AF1976"/>
    <w:rsid w:val="00AF29A9"/>
    <w:rsid w:val="00AF4535"/>
    <w:rsid w:val="00AF4ABC"/>
    <w:rsid w:val="00AF52E4"/>
    <w:rsid w:val="00AF5EA8"/>
    <w:rsid w:val="00AF608E"/>
    <w:rsid w:val="00AF6EA4"/>
    <w:rsid w:val="00AF7038"/>
    <w:rsid w:val="00AF70F7"/>
    <w:rsid w:val="00AF7213"/>
    <w:rsid w:val="00AF7AB1"/>
    <w:rsid w:val="00B00C7C"/>
    <w:rsid w:val="00B00DA2"/>
    <w:rsid w:val="00B0124C"/>
    <w:rsid w:val="00B01397"/>
    <w:rsid w:val="00B01625"/>
    <w:rsid w:val="00B02F4A"/>
    <w:rsid w:val="00B03EE2"/>
    <w:rsid w:val="00B04B74"/>
    <w:rsid w:val="00B07716"/>
    <w:rsid w:val="00B07F18"/>
    <w:rsid w:val="00B10E96"/>
    <w:rsid w:val="00B121D1"/>
    <w:rsid w:val="00B126CD"/>
    <w:rsid w:val="00B12E4E"/>
    <w:rsid w:val="00B12F34"/>
    <w:rsid w:val="00B13BE9"/>
    <w:rsid w:val="00B1406C"/>
    <w:rsid w:val="00B14925"/>
    <w:rsid w:val="00B14978"/>
    <w:rsid w:val="00B14CCD"/>
    <w:rsid w:val="00B15BEC"/>
    <w:rsid w:val="00B16148"/>
    <w:rsid w:val="00B1694F"/>
    <w:rsid w:val="00B16CCA"/>
    <w:rsid w:val="00B17033"/>
    <w:rsid w:val="00B17796"/>
    <w:rsid w:val="00B17E3B"/>
    <w:rsid w:val="00B201A2"/>
    <w:rsid w:val="00B2182D"/>
    <w:rsid w:val="00B218BA"/>
    <w:rsid w:val="00B22357"/>
    <w:rsid w:val="00B22390"/>
    <w:rsid w:val="00B22D80"/>
    <w:rsid w:val="00B241AD"/>
    <w:rsid w:val="00B24C30"/>
    <w:rsid w:val="00B24FC5"/>
    <w:rsid w:val="00B25547"/>
    <w:rsid w:val="00B25734"/>
    <w:rsid w:val="00B2576D"/>
    <w:rsid w:val="00B26173"/>
    <w:rsid w:val="00B266CB"/>
    <w:rsid w:val="00B2752E"/>
    <w:rsid w:val="00B275C1"/>
    <w:rsid w:val="00B30CB5"/>
    <w:rsid w:val="00B31018"/>
    <w:rsid w:val="00B31431"/>
    <w:rsid w:val="00B31AAA"/>
    <w:rsid w:val="00B32341"/>
    <w:rsid w:val="00B323E3"/>
    <w:rsid w:val="00B32944"/>
    <w:rsid w:val="00B341A9"/>
    <w:rsid w:val="00B346C1"/>
    <w:rsid w:val="00B348EC"/>
    <w:rsid w:val="00B349AC"/>
    <w:rsid w:val="00B34C97"/>
    <w:rsid w:val="00B3504A"/>
    <w:rsid w:val="00B3538C"/>
    <w:rsid w:val="00B354B1"/>
    <w:rsid w:val="00B35674"/>
    <w:rsid w:val="00B359D2"/>
    <w:rsid w:val="00B35C96"/>
    <w:rsid w:val="00B35CEB"/>
    <w:rsid w:val="00B35EF8"/>
    <w:rsid w:val="00B35FCA"/>
    <w:rsid w:val="00B36018"/>
    <w:rsid w:val="00B36151"/>
    <w:rsid w:val="00B3677B"/>
    <w:rsid w:val="00B36ABB"/>
    <w:rsid w:val="00B36F7C"/>
    <w:rsid w:val="00B374EF"/>
    <w:rsid w:val="00B3764C"/>
    <w:rsid w:val="00B37A9D"/>
    <w:rsid w:val="00B37B57"/>
    <w:rsid w:val="00B401C3"/>
    <w:rsid w:val="00B4045C"/>
    <w:rsid w:val="00B40580"/>
    <w:rsid w:val="00B406F5"/>
    <w:rsid w:val="00B418D0"/>
    <w:rsid w:val="00B419A7"/>
    <w:rsid w:val="00B41D39"/>
    <w:rsid w:val="00B427B1"/>
    <w:rsid w:val="00B436F2"/>
    <w:rsid w:val="00B43C70"/>
    <w:rsid w:val="00B44309"/>
    <w:rsid w:val="00B446B5"/>
    <w:rsid w:val="00B44B1F"/>
    <w:rsid w:val="00B44BFD"/>
    <w:rsid w:val="00B45FC2"/>
    <w:rsid w:val="00B460ED"/>
    <w:rsid w:val="00B46212"/>
    <w:rsid w:val="00B46DF2"/>
    <w:rsid w:val="00B47037"/>
    <w:rsid w:val="00B473BF"/>
    <w:rsid w:val="00B47431"/>
    <w:rsid w:val="00B474F3"/>
    <w:rsid w:val="00B475D1"/>
    <w:rsid w:val="00B4789E"/>
    <w:rsid w:val="00B47B7E"/>
    <w:rsid w:val="00B50553"/>
    <w:rsid w:val="00B52682"/>
    <w:rsid w:val="00B53E08"/>
    <w:rsid w:val="00B54EE9"/>
    <w:rsid w:val="00B5518A"/>
    <w:rsid w:val="00B552D9"/>
    <w:rsid w:val="00B55AB3"/>
    <w:rsid w:val="00B565F0"/>
    <w:rsid w:val="00B5697E"/>
    <w:rsid w:val="00B56F33"/>
    <w:rsid w:val="00B57E87"/>
    <w:rsid w:val="00B613AB"/>
    <w:rsid w:val="00B617B4"/>
    <w:rsid w:val="00B61855"/>
    <w:rsid w:val="00B61C95"/>
    <w:rsid w:val="00B61CDB"/>
    <w:rsid w:val="00B62D2E"/>
    <w:rsid w:val="00B62E4B"/>
    <w:rsid w:val="00B636F4"/>
    <w:rsid w:val="00B63E2B"/>
    <w:rsid w:val="00B642A4"/>
    <w:rsid w:val="00B64B85"/>
    <w:rsid w:val="00B64CAE"/>
    <w:rsid w:val="00B663F6"/>
    <w:rsid w:val="00B675ED"/>
    <w:rsid w:val="00B67996"/>
    <w:rsid w:val="00B67BAB"/>
    <w:rsid w:val="00B70910"/>
    <w:rsid w:val="00B70B46"/>
    <w:rsid w:val="00B7109E"/>
    <w:rsid w:val="00B729E4"/>
    <w:rsid w:val="00B73203"/>
    <w:rsid w:val="00B736EE"/>
    <w:rsid w:val="00B74B9E"/>
    <w:rsid w:val="00B74C1A"/>
    <w:rsid w:val="00B76123"/>
    <w:rsid w:val="00B7647D"/>
    <w:rsid w:val="00B767A0"/>
    <w:rsid w:val="00B7685C"/>
    <w:rsid w:val="00B80AC1"/>
    <w:rsid w:val="00B80AE9"/>
    <w:rsid w:val="00B80FFD"/>
    <w:rsid w:val="00B81E91"/>
    <w:rsid w:val="00B82160"/>
    <w:rsid w:val="00B8228A"/>
    <w:rsid w:val="00B829AC"/>
    <w:rsid w:val="00B82F88"/>
    <w:rsid w:val="00B8385E"/>
    <w:rsid w:val="00B838CF"/>
    <w:rsid w:val="00B83FB9"/>
    <w:rsid w:val="00B84910"/>
    <w:rsid w:val="00B84AC6"/>
    <w:rsid w:val="00B851FD"/>
    <w:rsid w:val="00B8532F"/>
    <w:rsid w:val="00B85409"/>
    <w:rsid w:val="00B857C3"/>
    <w:rsid w:val="00B86166"/>
    <w:rsid w:val="00B86AD4"/>
    <w:rsid w:val="00B86D7A"/>
    <w:rsid w:val="00B87824"/>
    <w:rsid w:val="00B87ADD"/>
    <w:rsid w:val="00B902DD"/>
    <w:rsid w:val="00B9063E"/>
    <w:rsid w:val="00B9071D"/>
    <w:rsid w:val="00B90E37"/>
    <w:rsid w:val="00B91154"/>
    <w:rsid w:val="00B91E2C"/>
    <w:rsid w:val="00B92074"/>
    <w:rsid w:val="00B920F6"/>
    <w:rsid w:val="00B92750"/>
    <w:rsid w:val="00B92ABC"/>
    <w:rsid w:val="00B932FA"/>
    <w:rsid w:val="00B93BA9"/>
    <w:rsid w:val="00B93D14"/>
    <w:rsid w:val="00B946E1"/>
    <w:rsid w:val="00B9476D"/>
    <w:rsid w:val="00B94B5C"/>
    <w:rsid w:val="00B94E04"/>
    <w:rsid w:val="00B95C0C"/>
    <w:rsid w:val="00B95DE5"/>
    <w:rsid w:val="00B97182"/>
    <w:rsid w:val="00B97F2D"/>
    <w:rsid w:val="00BA073F"/>
    <w:rsid w:val="00BA0873"/>
    <w:rsid w:val="00BA11BC"/>
    <w:rsid w:val="00BA25B3"/>
    <w:rsid w:val="00BA2AC6"/>
    <w:rsid w:val="00BA369C"/>
    <w:rsid w:val="00BA4BCC"/>
    <w:rsid w:val="00BA4E3A"/>
    <w:rsid w:val="00BA5DA3"/>
    <w:rsid w:val="00BA68DE"/>
    <w:rsid w:val="00BA6C38"/>
    <w:rsid w:val="00BA6F07"/>
    <w:rsid w:val="00BA7851"/>
    <w:rsid w:val="00BB0112"/>
    <w:rsid w:val="00BB038C"/>
    <w:rsid w:val="00BB09B2"/>
    <w:rsid w:val="00BB1920"/>
    <w:rsid w:val="00BB1B25"/>
    <w:rsid w:val="00BB1B62"/>
    <w:rsid w:val="00BB22ED"/>
    <w:rsid w:val="00BB295C"/>
    <w:rsid w:val="00BB350F"/>
    <w:rsid w:val="00BB3768"/>
    <w:rsid w:val="00BB37BD"/>
    <w:rsid w:val="00BB401A"/>
    <w:rsid w:val="00BB469E"/>
    <w:rsid w:val="00BB51ED"/>
    <w:rsid w:val="00BB52C6"/>
    <w:rsid w:val="00BB57E5"/>
    <w:rsid w:val="00BB58DE"/>
    <w:rsid w:val="00BB6118"/>
    <w:rsid w:val="00BB6278"/>
    <w:rsid w:val="00BB6B31"/>
    <w:rsid w:val="00BB714E"/>
    <w:rsid w:val="00BC081C"/>
    <w:rsid w:val="00BC0C41"/>
    <w:rsid w:val="00BC1540"/>
    <w:rsid w:val="00BC18A5"/>
    <w:rsid w:val="00BC1A06"/>
    <w:rsid w:val="00BC1C0D"/>
    <w:rsid w:val="00BC2049"/>
    <w:rsid w:val="00BC279D"/>
    <w:rsid w:val="00BC2A81"/>
    <w:rsid w:val="00BC2D4B"/>
    <w:rsid w:val="00BC52B2"/>
    <w:rsid w:val="00BC54B9"/>
    <w:rsid w:val="00BC58B9"/>
    <w:rsid w:val="00BC6A99"/>
    <w:rsid w:val="00BC729B"/>
    <w:rsid w:val="00BC7A91"/>
    <w:rsid w:val="00BD061A"/>
    <w:rsid w:val="00BD0B88"/>
    <w:rsid w:val="00BD0C7C"/>
    <w:rsid w:val="00BD0F8C"/>
    <w:rsid w:val="00BD113D"/>
    <w:rsid w:val="00BD2269"/>
    <w:rsid w:val="00BD27D7"/>
    <w:rsid w:val="00BD29E3"/>
    <w:rsid w:val="00BD2BEB"/>
    <w:rsid w:val="00BD305B"/>
    <w:rsid w:val="00BD35EA"/>
    <w:rsid w:val="00BD3749"/>
    <w:rsid w:val="00BD3802"/>
    <w:rsid w:val="00BD45F3"/>
    <w:rsid w:val="00BD4E26"/>
    <w:rsid w:val="00BD58DA"/>
    <w:rsid w:val="00BD5E22"/>
    <w:rsid w:val="00BD60BC"/>
    <w:rsid w:val="00BD62EB"/>
    <w:rsid w:val="00BD6320"/>
    <w:rsid w:val="00BD6CEE"/>
    <w:rsid w:val="00BD788E"/>
    <w:rsid w:val="00BE02E8"/>
    <w:rsid w:val="00BE09A3"/>
    <w:rsid w:val="00BE0AE8"/>
    <w:rsid w:val="00BE0E66"/>
    <w:rsid w:val="00BE20D1"/>
    <w:rsid w:val="00BE20FC"/>
    <w:rsid w:val="00BE2320"/>
    <w:rsid w:val="00BE2B01"/>
    <w:rsid w:val="00BE2B2D"/>
    <w:rsid w:val="00BE31B7"/>
    <w:rsid w:val="00BE3310"/>
    <w:rsid w:val="00BE36E0"/>
    <w:rsid w:val="00BE38F0"/>
    <w:rsid w:val="00BE5148"/>
    <w:rsid w:val="00BE55A0"/>
    <w:rsid w:val="00BE59AD"/>
    <w:rsid w:val="00BE5B19"/>
    <w:rsid w:val="00BE73E2"/>
    <w:rsid w:val="00BE7B27"/>
    <w:rsid w:val="00BF00B4"/>
    <w:rsid w:val="00BF0144"/>
    <w:rsid w:val="00BF03AA"/>
    <w:rsid w:val="00BF08B5"/>
    <w:rsid w:val="00BF1F13"/>
    <w:rsid w:val="00BF3289"/>
    <w:rsid w:val="00BF37D7"/>
    <w:rsid w:val="00BF3958"/>
    <w:rsid w:val="00BF3A1B"/>
    <w:rsid w:val="00BF423B"/>
    <w:rsid w:val="00BF4443"/>
    <w:rsid w:val="00BF473E"/>
    <w:rsid w:val="00BF4C1F"/>
    <w:rsid w:val="00BF6A83"/>
    <w:rsid w:val="00BF6BE5"/>
    <w:rsid w:val="00BF72FC"/>
    <w:rsid w:val="00BF7CEE"/>
    <w:rsid w:val="00C00711"/>
    <w:rsid w:val="00C01489"/>
    <w:rsid w:val="00C01EAF"/>
    <w:rsid w:val="00C01F76"/>
    <w:rsid w:val="00C02061"/>
    <w:rsid w:val="00C02147"/>
    <w:rsid w:val="00C02515"/>
    <w:rsid w:val="00C0259B"/>
    <w:rsid w:val="00C03446"/>
    <w:rsid w:val="00C03BC8"/>
    <w:rsid w:val="00C04202"/>
    <w:rsid w:val="00C042F0"/>
    <w:rsid w:val="00C04C98"/>
    <w:rsid w:val="00C057AF"/>
    <w:rsid w:val="00C05A59"/>
    <w:rsid w:val="00C061F8"/>
    <w:rsid w:val="00C07974"/>
    <w:rsid w:val="00C07D6F"/>
    <w:rsid w:val="00C10490"/>
    <w:rsid w:val="00C111B1"/>
    <w:rsid w:val="00C11510"/>
    <w:rsid w:val="00C118E7"/>
    <w:rsid w:val="00C11D19"/>
    <w:rsid w:val="00C11E1B"/>
    <w:rsid w:val="00C12181"/>
    <w:rsid w:val="00C12205"/>
    <w:rsid w:val="00C12211"/>
    <w:rsid w:val="00C136E9"/>
    <w:rsid w:val="00C13BD3"/>
    <w:rsid w:val="00C13CF0"/>
    <w:rsid w:val="00C14CCA"/>
    <w:rsid w:val="00C158B1"/>
    <w:rsid w:val="00C15A0D"/>
    <w:rsid w:val="00C15A68"/>
    <w:rsid w:val="00C1627B"/>
    <w:rsid w:val="00C172C1"/>
    <w:rsid w:val="00C17B73"/>
    <w:rsid w:val="00C20CAB"/>
    <w:rsid w:val="00C21364"/>
    <w:rsid w:val="00C214AC"/>
    <w:rsid w:val="00C2161A"/>
    <w:rsid w:val="00C239CE"/>
    <w:rsid w:val="00C23D60"/>
    <w:rsid w:val="00C23FDB"/>
    <w:rsid w:val="00C245BF"/>
    <w:rsid w:val="00C24964"/>
    <w:rsid w:val="00C24BE6"/>
    <w:rsid w:val="00C24D92"/>
    <w:rsid w:val="00C255B4"/>
    <w:rsid w:val="00C264D0"/>
    <w:rsid w:val="00C2666E"/>
    <w:rsid w:val="00C267F6"/>
    <w:rsid w:val="00C269ED"/>
    <w:rsid w:val="00C26D4F"/>
    <w:rsid w:val="00C26E0A"/>
    <w:rsid w:val="00C26F39"/>
    <w:rsid w:val="00C271AF"/>
    <w:rsid w:val="00C2782A"/>
    <w:rsid w:val="00C27FA9"/>
    <w:rsid w:val="00C3024E"/>
    <w:rsid w:val="00C30F40"/>
    <w:rsid w:val="00C30F46"/>
    <w:rsid w:val="00C31EEE"/>
    <w:rsid w:val="00C323D4"/>
    <w:rsid w:val="00C32A1F"/>
    <w:rsid w:val="00C32A8C"/>
    <w:rsid w:val="00C32BD5"/>
    <w:rsid w:val="00C32F88"/>
    <w:rsid w:val="00C3313B"/>
    <w:rsid w:val="00C33406"/>
    <w:rsid w:val="00C33663"/>
    <w:rsid w:val="00C33CF3"/>
    <w:rsid w:val="00C34990"/>
    <w:rsid w:val="00C350A8"/>
    <w:rsid w:val="00C3521F"/>
    <w:rsid w:val="00C354FA"/>
    <w:rsid w:val="00C35FDF"/>
    <w:rsid w:val="00C36171"/>
    <w:rsid w:val="00C37474"/>
    <w:rsid w:val="00C379B2"/>
    <w:rsid w:val="00C37DDB"/>
    <w:rsid w:val="00C4075A"/>
    <w:rsid w:val="00C40885"/>
    <w:rsid w:val="00C40AD0"/>
    <w:rsid w:val="00C412C3"/>
    <w:rsid w:val="00C418B2"/>
    <w:rsid w:val="00C42213"/>
    <w:rsid w:val="00C4418D"/>
    <w:rsid w:val="00C443CD"/>
    <w:rsid w:val="00C4488E"/>
    <w:rsid w:val="00C44F27"/>
    <w:rsid w:val="00C45225"/>
    <w:rsid w:val="00C45C3B"/>
    <w:rsid w:val="00C467F9"/>
    <w:rsid w:val="00C46DA1"/>
    <w:rsid w:val="00C472ED"/>
    <w:rsid w:val="00C47850"/>
    <w:rsid w:val="00C506DD"/>
    <w:rsid w:val="00C5100E"/>
    <w:rsid w:val="00C51764"/>
    <w:rsid w:val="00C517FD"/>
    <w:rsid w:val="00C52765"/>
    <w:rsid w:val="00C52B4F"/>
    <w:rsid w:val="00C53A83"/>
    <w:rsid w:val="00C54F7E"/>
    <w:rsid w:val="00C5518C"/>
    <w:rsid w:val="00C55632"/>
    <w:rsid w:val="00C562B1"/>
    <w:rsid w:val="00C563F8"/>
    <w:rsid w:val="00C56C24"/>
    <w:rsid w:val="00C56C94"/>
    <w:rsid w:val="00C570EC"/>
    <w:rsid w:val="00C576F7"/>
    <w:rsid w:val="00C604EF"/>
    <w:rsid w:val="00C605CA"/>
    <w:rsid w:val="00C60691"/>
    <w:rsid w:val="00C60951"/>
    <w:rsid w:val="00C62169"/>
    <w:rsid w:val="00C624F1"/>
    <w:rsid w:val="00C62AA2"/>
    <w:rsid w:val="00C62D1E"/>
    <w:rsid w:val="00C62F30"/>
    <w:rsid w:val="00C637BE"/>
    <w:rsid w:val="00C63E7A"/>
    <w:rsid w:val="00C6429F"/>
    <w:rsid w:val="00C64DBF"/>
    <w:rsid w:val="00C65175"/>
    <w:rsid w:val="00C6587F"/>
    <w:rsid w:val="00C663E4"/>
    <w:rsid w:val="00C6681B"/>
    <w:rsid w:val="00C66BEF"/>
    <w:rsid w:val="00C67A3D"/>
    <w:rsid w:val="00C67BF5"/>
    <w:rsid w:val="00C70DCF"/>
    <w:rsid w:val="00C71748"/>
    <w:rsid w:val="00C71D9A"/>
    <w:rsid w:val="00C72253"/>
    <w:rsid w:val="00C7277F"/>
    <w:rsid w:val="00C7312B"/>
    <w:rsid w:val="00C73282"/>
    <w:rsid w:val="00C751AF"/>
    <w:rsid w:val="00C756B8"/>
    <w:rsid w:val="00C758C6"/>
    <w:rsid w:val="00C75CC1"/>
    <w:rsid w:val="00C767BA"/>
    <w:rsid w:val="00C77048"/>
    <w:rsid w:val="00C80F28"/>
    <w:rsid w:val="00C8177B"/>
    <w:rsid w:val="00C82270"/>
    <w:rsid w:val="00C82647"/>
    <w:rsid w:val="00C82748"/>
    <w:rsid w:val="00C82CEA"/>
    <w:rsid w:val="00C83012"/>
    <w:rsid w:val="00C8304C"/>
    <w:rsid w:val="00C83C23"/>
    <w:rsid w:val="00C84068"/>
    <w:rsid w:val="00C861CC"/>
    <w:rsid w:val="00C86201"/>
    <w:rsid w:val="00C87994"/>
    <w:rsid w:val="00C90145"/>
    <w:rsid w:val="00C9026F"/>
    <w:rsid w:val="00C90BF0"/>
    <w:rsid w:val="00C91978"/>
    <w:rsid w:val="00C91A92"/>
    <w:rsid w:val="00C91C09"/>
    <w:rsid w:val="00C9245F"/>
    <w:rsid w:val="00C92A2A"/>
    <w:rsid w:val="00C92E31"/>
    <w:rsid w:val="00C930FD"/>
    <w:rsid w:val="00C93623"/>
    <w:rsid w:val="00C9385B"/>
    <w:rsid w:val="00C940F4"/>
    <w:rsid w:val="00C94959"/>
    <w:rsid w:val="00C94E50"/>
    <w:rsid w:val="00C95858"/>
    <w:rsid w:val="00C959CC"/>
    <w:rsid w:val="00C967AB"/>
    <w:rsid w:val="00C975CA"/>
    <w:rsid w:val="00CA0434"/>
    <w:rsid w:val="00CA0563"/>
    <w:rsid w:val="00CA0ADC"/>
    <w:rsid w:val="00CA0FCD"/>
    <w:rsid w:val="00CA1052"/>
    <w:rsid w:val="00CA1975"/>
    <w:rsid w:val="00CA25FB"/>
    <w:rsid w:val="00CA297B"/>
    <w:rsid w:val="00CA2A5D"/>
    <w:rsid w:val="00CA32FE"/>
    <w:rsid w:val="00CA35E2"/>
    <w:rsid w:val="00CA3650"/>
    <w:rsid w:val="00CA3E29"/>
    <w:rsid w:val="00CA3EBA"/>
    <w:rsid w:val="00CA43D5"/>
    <w:rsid w:val="00CA4F1F"/>
    <w:rsid w:val="00CA625C"/>
    <w:rsid w:val="00CA6524"/>
    <w:rsid w:val="00CA6608"/>
    <w:rsid w:val="00CA676E"/>
    <w:rsid w:val="00CA74CE"/>
    <w:rsid w:val="00CB013F"/>
    <w:rsid w:val="00CB0956"/>
    <w:rsid w:val="00CB190A"/>
    <w:rsid w:val="00CB24D5"/>
    <w:rsid w:val="00CB282D"/>
    <w:rsid w:val="00CB2A16"/>
    <w:rsid w:val="00CB2B75"/>
    <w:rsid w:val="00CB379F"/>
    <w:rsid w:val="00CB37AF"/>
    <w:rsid w:val="00CB3D4E"/>
    <w:rsid w:val="00CB43C0"/>
    <w:rsid w:val="00CB492D"/>
    <w:rsid w:val="00CB494B"/>
    <w:rsid w:val="00CB4A6F"/>
    <w:rsid w:val="00CB5E3B"/>
    <w:rsid w:val="00CB5F7F"/>
    <w:rsid w:val="00CB6AF5"/>
    <w:rsid w:val="00CB6C75"/>
    <w:rsid w:val="00CB6CFE"/>
    <w:rsid w:val="00CB7819"/>
    <w:rsid w:val="00CC0D15"/>
    <w:rsid w:val="00CC0E40"/>
    <w:rsid w:val="00CC0F81"/>
    <w:rsid w:val="00CC10AA"/>
    <w:rsid w:val="00CC1727"/>
    <w:rsid w:val="00CC1790"/>
    <w:rsid w:val="00CC187C"/>
    <w:rsid w:val="00CC197E"/>
    <w:rsid w:val="00CC1C0A"/>
    <w:rsid w:val="00CC1F12"/>
    <w:rsid w:val="00CC2298"/>
    <w:rsid w:val="00CC2958"/>
    <w:rsid w:val="00CC2DD1"/>
    <w:rsid w:val="00CC333E"/>
    <w:rsid w:val="00CC37D2"/>
    <w:rsid w:val="00CC37EA"/>
    <w:rsid w:val="00CC40B9"/>
    <w:rsid w:val="00CC48F3"/>
    <w:rsid w:val="00CC4BC4"/>
    <w:rsid w:val="00CC5170"/>
    <w:rsid w:val="00CC6113"/>
    <w:rsid w:val="00CC676F"/>
    <w:rsid w:val="00CC7144"/>
    <w:rsid w:val="00CC7E64"/>
    <w:rsid w:val="00CD04E7"/>
    <w:rsid w:val="00CD0616"/>
    <w:rsid w:val="00CD1184"/>
    <w:rsid w:val="00CD18BA"/>
    <w:rsid w:val="00CD1CE3"/>
    <w:rsid w:val="00CD2229"/>
    <w:rsid w:val="00CD23D7"/>
    <w:rsid w:val="00CD31EF"/>
    <w:rsid w:val="00CD3776"/>
    <w:rsid w:val="00CD398F"/>
    <w:rsid w:val="00CD3D8E"/>
    <w:rsid w:val="00CD4248"/>
    <w:rsid w:val="00CD465A"/>
    <w:rsid w:val="00CD4D19"/>
    <w:rsid w:val="00CD53EB"/>
    <w:rsid w:val="00CD5A5B"/>
    <w:rsid w:val="00CD5F5A"/>
    <w:rsid w:val="00CD616D"/>
    <w:rsid w:val="00CD6A4A"/>
    <w:rsid w:val="00CD6FDF"/>
    <w:rsid w:val="00CD7A04"/>
    <w:rsid w:val="00CD7A97"/>
    <w:rsid w:val="00CE0D53"/>
    <w:rsid w:val="00CE1185"/>
    <w:rsid w:val="00CE12BF"/>
    <w:rsid w:val="00CE1C0C"/>
    <w:rsid w:val="00CE238A"/>
    <w:rsid w:val="00CE292F"/>
    <w:rsid w:val="00CE294D"/>
    <w:rsid w:val="00CE299F"/>
    <w:rsid w:val="00CE2C15"/>
    <w:rsid w:val="00CE2D1F"/>
    <w:rsid w:val="00CE4999"/>
    <w:rsid w:val="00CE4A40"/>
    <w:rsid w:val="00CE511C"/>
    <w:rsid w:val="00CE5848"/>
    <w:rsid w:val="00CE5F80"/>
    <w:rsid w:val="00CE6802"/>
    <w:rsid w:val="00CE6ACA"/>
    <w:rsid w:val="00CE709D"/>
    <w:rsid w:val="00CE761B"/>
    <w:rsid w:val="00CE7704"/>
    <w:rsid w:val="00CE7E1B"/>
    <w:rsid w:val="00CF0750"/>
    <w:rsid w:val="00CF23AA"/>
    <w:rsid w:val="00CF3119"/>
    <w:rsid w:val="00CF363F"/>
    <w:rsid w:val="00CF3D8E"/>
    <w:rsid w:val="00CF4ACB"/>
    <w:rsid w:val="00CF4B34"/>
    <w:rsid w:val="00CF4F90"/>
    <w:rsid w:val="00CF524A"/>
    <w:rsid w:val="00CF5490"/>
    <w:rsid w:val="00CF5BD1"/>
    <w:rsid w:val="00CF5CFE"/>
    <w:rsid w:val="00CF7802"/>
    <w:rsid w:val="00CF7D42"/>
    <w:rsid w:val="00D00437"/>
    <w:rsid w:val="00D01049"/>
    <w:rsid w:val="00D01436"/>
    <w:rsid w:val="00D01D5B"/>
    <w:rsid w:val="00D026FC"/>
    <w:rsid w:val="00D03190"/>
    <w:rsid w:val="00D03522"/>
    <w:rsid w:val="00D03681"/>
    <w:rsid w:val="00D03CA5"/>
    <w:rsid w:val="00D04026"/>
    <w:rsid w:val="00D04A6E"/>
    <w:rsid w:val="00D04D2A"/>
    <w:rsid w:val="00D04DF9"/>
    <w:rsid w:val="00D058A2"/>
    <w:rsid w:val="00D05EDE"/>
    <w:rsid w:val="00D06222"/>
    <w:rsid w:val="00D064FD"/>
    <w:rsid w:val="00D0678C"/>
    <w:rsid w:val="00D0723B"/>
    <w:rsid w:val="00D07491"/>
    <w:rsid w:val="00D076B9"/>
    <w:rsid w:val="00D07BD9"/>
    <w:rsid w:val="00D10738"/>
    <w:rsid w:val="00D11377"/>
    <w:rsid w:val="00D11EAC"/>
    <w:rsid w:val="00D1206F"/>
    <w:rsid w:val="00D13176"/>
    <w:rsid w:val="00D13AE6"/>
    <w:rsid w:val="00D14395"/>
    <w:rsid w:val="00D1572D"/>
    <w:rsid w:val="00D15D47"/>
    <w:rsid w:val="00D16111"/>
    <w:rsid w:val="00D168C3"/>
    <w:rsid w:val="00D16B38"/>
    <w:rsid w:val="00D16D52"/>
    <w:rsid w:val="00D16E44"/>
    <w:rsid w:val="00D1729A"/>
    <w:rsid w:val="00D17638"/>
    <w:rsid w:val="00D17AD0"/>
    <w:rsid w:val="00D17BD4"/>
    <w:rsid w:val="00D17D28"/>
    <w:rsid w:val="00D20420"/>
    <w:rsid w:val="00D2089C"/>
    <w:rsid w:val="00D2092C"/>
    <w:rsid w:val="00D20931"/>
    <w:rsid w:val="00D21155"/>
    <w:rsid w:val="00D2231D"/>
    <w:rsid w:val="00D22B17"/>
    <w:rsid w:val="00D22B28"/>
    <w:rsid w:val="00D22CC1"/>
    <w:rsid w:val="00D2356B"/>
    <w:rsid w:val="00D24F56"/>
    <w:rsid w:val="00D25091"/>
    <w:rsid w:val="00D2566E"/>
    <w:rsid w:val="00D25E5B"/>
    <w:rsid w:val="00D25F80"/>
    <w:rsid w:val="00D26109"/>
    <w:rsid w:val="00D261F3"/>
    <w:rsid w:val="00D26707"/>
    <w:rsid w:val="00D26FAC"/>
    <w:rsid w:val="00D271E0"/>
    <w:rsid w:val="00D274B0"/>
    <w:rsid w:val="00D275A7"/>
    <w:rsid w:val="00D27CFE"/>
    <w:rsid w:val="00D302FF"/>
    <w:rsid w:val="00D3041D"/>
    <w:rsid w:val="00D3131E"/>
    <w:rsid w:val="00D319C6"/>
    <w:rsid w:val="00D31E24"/>
    <w:rsid w:val="00D31FC7"/>
    <w:rsid w:val="00D33C33"/>
    <w:rsid w:val="00D33CD3"/>
    <w:rsid w:val="00D33F9E"/>
    <w:rsid w:val="00D340BE"/>
    <w:rsid w:val="00D34BFE"/>
    <w:rsid w:val="00D34EE5"/>
    <w:rsid w:val="00D3531D"/>
    <w:rsid w:val="00D353A3"/>
    <w:rsid w:val="00D35472"/>
    <w:rsid w:val="00D35563"/>
    <w:rsid w:val="00D3685C"/>
    <w:rsid w:val="00D372FD"/>
    <w:rsid w:val="00D375A6"/>
    <w:rsid w:val="00D41124"/>
    <w:rsid w:val="00D41565"/>
    <w:rsid w:val="00D41571"/>
    <w:rsid w:val="00D4157C"/>
    <w:rsid w:val="00D416E0"/>
    <w:rsid w:val="00D42705"/>
    <w:rsid w:val="00D42E3C"/>
    <w:rsid w:val="00D43406"/>
    <w:rsid w:val="00D434DF"/>
    <w:rsid w:val="00D43838"/>
    <w:rsid w:val="00D440D4"/>
    <w:rsid w:val="00D44616"/>
    <w:rsid w:val="00D45476"/>
    <w:rsid w:val="00D45FC8"/>
    <w:rsid w:val="00D46C9B"/>
    <w:rsid w:val="00D478CF"/>
    <w:rsid w:val="00D50042"/>
    <w:rsid w:val="00D50468"/>
    <w:rsid w:val="00D50635"/>
    <w:rsid w:val="00D51BCE"/>
    <w:rsid w:val="00D5245E"/>
    <w:rsid w:val="00D524CB"/>
    <w:rsid w:val="00D527B8"/>
    <w:rsid w:val="00D52A94"/>
    <w:rsid w:val="00D52C29"/>
    <w:rsid w:val="00D52CD1"/>
    <w:rsid w:val="00D53905"/>
    <w:rsid w:val="00D5471F"/>
    <w:rsid w:val="00D55202"/>
    <w:rsid w:val="00D55440"/>
    <w:rsid w:val="00D55AD2"/>
    <w:rsid w:val="00D5604E"/>
    <w:rsid w:val="00D56343"/>
    <w:rsid w:val="00D5659D"/>
    <w:rsid w:val="00D56CB6"/>
    <w:rsid w:val="00D570F4"/>
    <w:rsid w:val="00D57593"/>
    <w:rsid w:val="00D579C9"/>
    <w:rsid w:val="00D57BAC"/>
    <w:rsid w:val="00D60176"/>
    <w:rsid w:val="00D60566"/>
    <w:rsid w:val="00D60AAA"/>
    <w:rsid w:val="00D60FB0"/>
    <w:rsid w:val="00D611E6"/>
    <w:rsid w:val="00D6130D"/>
    <w:rsid w:val="00D613CA"/>
    <w:rsid w:val="00D61712"/>
    <w:rsid w:val="00D6205B"/>
    <w:rsid w:val="00D629AF"/>
    <w:rsid w:val="00D62B18"/>
    <w:rsid w:val="00D63B36"/>
    <w:rsid w:val="00D64409"/>
    <w:rsid w:val="00D65306"/>
    <w:rsid w:val="00D65A9A"/>
    <w:rsid w:val="00D65AEC"/>
    <w:rsid w:val="00D660A6"/>
    <w:rsid w:val="00D66258"/>
    <w:rsid w:val="00D67D6C"/>
    <w:rsid w:val="00D67F08"/>
    <w:rsid w:val="00D7008C"/>
    <w:rsid w:val="00D702BB"/>
    <w:rsid w:val="00D703A1"/>
    <w:rsid w:val="00D705F6"/>
    <w:rsid w:val="00D706CF"/>
    <w:rsid w:val="00D718E0"/>
    <w:rsid w:val="00D71AB5"/>
    <w:rsid w:val="00D72374"/>
    <w:rsid w:val="00D72FAC"/>
    <w:rsid w:val="00D73431"/>
    <w:rsid w:val="00D73851"/>
    <w:rsid w:val="00D73B3B"/>
    <w:rsid w:val="00D73EEE"/>
    <w:rsid w:val="00D750E1"/>
    <w:rsid w:val="00D76D8D"/>
    <w:rsid w:val="00D77131"/>
    <w:rsid w:val="00D77205"/>
    <w:rsid w:val="00D774B7"/>
    <w:rsid w:val="00D776BB"/>
    <w:rsid w:val="00D80D82"/>
    <w:rsid w:val="00D818B3"/>
    <w:rsid w:val="00D8216E"/>
    <w:rsid w:val="00D82935"/>
    <w:rsid w:val="00D83007"/>
    <w:rsid w:val="00D849C5"/>
    <w:rsid w:val="00D84C37"/>
    <w:rsid w:val="00D8561E"/>
    <w:rsid w:val="00D863D7"/>
    <w:rsid w:val="00D865DE"/>
    <w:rsid w:val="00D866AA"/>
    <w:rsid w:val="00D86B6D"/>
    <w:rsid w:val="00D9053F"/>
    <w:rsid w:val="00D90C58"/>
    <w:rsid w:val="00D90F6F"/>
    <w:rsid w:val="00D90F8C"/>
    <w:rsid w:val="00D927D4"/>
    <w:rsid w:val="00D92885"/>
    <w:rsid w:val="00D935A6"/>
    <w:rsid w:val="00D937B3"/>
    <w:rsid w:val="00D93CAE"/>
    <w:rsid w:val="00D940C8"/>
    <w:rsid w:val="00D94138"/>
    <w:rsid w:val="00D9449D"/>
    <w:rsid w:val="00D9475C"/>
    <w:rsid w:val="00D94D94"/>
    <w:rsid w:val="00D95310"/>
    <w:rsid w:val="00D966EC"/>
    <w:rsid w:val="00D96E91"/>
    <w:rsid w:val="00D96EF9"/>
    <w:rsid w:val="00D979A4"/>
    <w:rsid w:val="00DA00CF"/>
    <w:rsid w:val="00DA0325"/>
    <w:rsid w:val="00DA0C8D"/>
    <w:rsid w:val="00DA244C"/>
    <w:rsid w:val="00DA282F"/>
    <w:rsid w:val="00DA2832"/>
    <w:rsid w:val="00DA28A7"/>
    <w:rsid w:val="00DA31ED"/>
    <w:rsid w:val="00DA337A"/>
    <w:rsid w:val="00DA457D"/>
    <w:rsid w:val="00DA50A5"/>
    <w:rsid w:val="00DA583D"/>
    <w:rsid w:val="00DA5925"/>
    <w:rsid w:val="00DA5A33"/>
    <w:rsid w:val="00DA6197"/>
    <w:rsid w:val="00DA632A"/>
    <w:rsid w:val="00DA67FE"/>
    <w:rsid w:val="00DA72A7"/>
    <w:rsid w:val="00DA76D8"/>
    <w:rsid w:val="00DA7791"/>
    <w:rsid w:val="00DA7D0B"/>
    <w:rsid w:val="00DA7D12"/>
    <w:rsid w:val="00DB0813"/>
    <w:rsid w:val="00DB0DFF"/>
    <w:rsid w:val="00DB0E92"/>
    <w:rsid w:val="00DB2B2E"/>
    <w:rsid w:val="00DB31DC"/>
    <w:rsid w:val="00DB44C6"/>
    <w:rsid w:val="00DB50F7"/>
    <w:rsid w:val="00DB51AA"/>
    <w:rsid w:val="00DB53B6"/>
    <w:rsid w:val="00DB72B2"/>
    <w:rsid w:val="00DB7B04"/>
    <w:rsid w:val="00DC0270"/>
    <w:rsid w:val="00DC06B6"/>
    <w:rsid w:val="00DC096B"/>
    <w:rsid w:val="00DC1BD3"/>
    <w:rsid w:val="00DC29DA"/>
    <w:rsid w:val="00DC3D9D"/>
    <w:rsid w:val="00DC4A32"/>
    <w:rsid w:val="00DC4BD9"/>
    <w:rsid w:val="00DC5445"/>
    <w:rsid w:val="00DC59BD"/>
    <w:rsid w:val="00DC5EAE"/>
    <w:rsid w:val="00DC654A"/>
    <w:rsid w:val="00DC68FB"/>
    <w:rsid w:val="00DC74F5"/>
    <w:rsid w:val="00DC770C"/>
    <w:rsid w:val="00DD0B05"/>
    <w:rsid w:val="00DD0EF1"/>
    <w:rsid w:val="00DD0F50"/>
    <w:rsid w:val="00DD0FEF"/>
    <w:rsid w:val="00DD148E"/>
    <w:rsid w:val="00DD1F5F"/>
    <w:rsid w:val="00DD25BF"/>
    <w:rsid w:val="00DD2991"/>
    <w:rsid w:val="00DD2AF8"/>
    <w:rsid w:val="00DD2CB1"/>
    <w:rsid w:val="00DD2DD8"/>
    <w:rsid w:val="00DD5EAB"/>
    <w:rsid w:val="00DD63B3"/>
    <w:rsid w:val="00DD729F"/>
    <w:rsid w:val="00DD7AB6"/>
    <w:rsid w:val="00DE0044"/>
    <w:rsid w:val="00DE00C2"/>
    <w:rsid w:val="00DE088F"/>
    <w:rsid w:val="00DE0BC9"/>
    <w:rsid w:val="00DE1903"/>
    <w:rsid w:val="00DE1D54"/>
    <w:rsid w:val="00DE2C89"/>
    <w:rsid w:val="00DE2CE5"/>
    <w:rsid w:val="00DE2E38"/>
    <w:rsid w:val="00DE342B"/>
    <w:rsid w:val="00DE3462"/>
    <w:rsid w:val="00DE3E1A"/>
    <w:rsid w:val="00DE4CCD"/>
    <w:rsid w:val="00DE5BE8"/>
    <w:rsid w:val="00DE5CEA"/>
    <w:rsid w:val="00DE61D6"/>
    <w:rsid w:val="00DE62A3"/>
    <w:rsid w:val="00DE7264"/>
    <w:rsid w:val="00DE72DE"/>
    <w:rsid w:val="00DE759B"/>
    <w:rsid w:val="00DF1BFE"/>
    <w:rsid w:val="00DF1C7C"/>
    <w:rsid w:val="00DF1FFB"/>
    <w:rsid w:val="00DF36F9"/>
    <w:rsid w:val="00DF3739"/>
    <w:rsid w:val="00DF4084"/>
    <w:rsid w:val="00DF4C94"/>
    <w:rsid w:val="00DF50AD"/>
    <w:rsid w:val="00DF5382"/>
    <w:rsid w:val="00DF53F5"/>
    <w:rsid w:val="00DF5E3D"/>
    <w:rsid w:val="00DF6154"/>
    <w:rsid w:val="00DF6992"/>
    <w:rsid w:val="00DF704F"/>
    <w:rsid w:val="00DF723C"/>
    <w:rsid w:val="00DF7E7F"/>
    <w:rsid w:val="00E00BB1"/>
    <w:rsid w:val="00E00D49"/>
    <w:rsid w:val="00E00E04"/>
    <w:rsid w:val="00E01090"/>
    <w:rsid w:val="00E01F54"/>
    <w:rsid w:val="00E0211E"/>
    <w:rsid w:val="00E02A18"/>
    <w:rsid w:val="00E02EDA"/>
    <w:rsid w:val="00E03D10"/>
    <w:rsid w:val="00E03E93"/>
    <w:rsid w:val="00E04CF0"/>
    <w:rsid w:val="00E054C3"/>
    <w:rsid w:val="00E056E2"/>
    <w:rsid w:val="00E0689E"/>
    <w:rsid w:val="00E069C4"/>
    <w:rsid w:val="00E103CC"/>
    <w:rsid w:val="00E10510"/>
    <w:rsid w:val="00E11691"/>
    <w:rsid w:val="00E1177D"/>
    <w:rsid w:val="00E11B42"/>
    <w:rsid w:val="00E12BED"/>
    <w:rsid w:val="00E13467"/>
    <w:rsid w:val="00E14425"/>
    <w:rsid w:val="00E14F27"/>
    <w:rsid w:val="00E1523E"/>
    <w:rsid w:val="00E16429"/>
    <w:rsid w:val="00E1658D"/>
    <w:rsid w:val="00E16A98"/>
    <w:rsid w:val="00E16C0A"/>
    <w:rsid w:val="00E174D3"/>
    <w:rsid w:val="00E17AC3"/>
    <w:rsid w:val="00E17DF3"/>
    <w:rsid w:val="00E17E10"/>
    <w:rsid w:val="00E224B8"/>
    <w:rsid w:val="00E229E7"/>
    <w:rsid w:val="00E22C18"/>
    <w:rsid w:val="00E23626"/>
    <w:rsid w:val="00E2387E"/>
    <w:rsid w:val="00E23C6B"/>
    <w:rsid w:val="00E244A3"/>
    <w:rsid w:val="00E24DC1"/>
    <w:rsid w:val="00E250A5"/>
    <w:rsid w:val="00E25810"/>
    <w:rsid w:val="00E2600F"/>
    <w:rsid w:val="00E261C0"/>
    <w:rsid w:val="00E266DC"/>
    <w:rsid w:val="00E27898"/>
    <w:rsid w:val="00E279CE"/>
    <w:rsid w:val="00E279D2"/>
    <w:rsid w:val="00E27CF2"/>
    <w:rsid w:val="00E27D4F"/>
    <w:rsid w:val="00E27D6F"/>
    <w:rsid w:val="00E307D4"/>
    <w:rsid w:val="00E307F5"/>
    <w:rsid w:val="00E312CE"/>
    <w:rsid w:val="00E329CD"/>
    <w:rsid w:val="00E32E66"/>
    <w:rsid w:val="00E334A2"/>
    <w:rsid w:val="00E33848"/>
    <w:rsid w:val="00E340B7"/>
    <w:rsid w:val="00E3438E"/>
    <w:rsid w:val="00E35825"/>
    <w:rsid w:val="00E3591C"/>
    <w:rsid w:val="00E35BAC"/>
    <w:rsid w:val="00E35E35"/>
    <w:rsid w:val="00E35FBC"/>
    <w:rsid w:val="00E36F7E"/>
    <w:rsid w:val="00E3750E"/>
    <w:rsid w:val="00E40867"/>
    <w:rsid w:val="00E4150D"/>
    <w:rsid w:val="00E41670"/>
    <w:rsid w:val="00E4175A"/>
    <w:rsid w:val="00E42770"/>
    <w:rsid w:val="00E4300F"/>
    <w:rsid w:val="00E43958"/>
    <w:rsid w:val="00E44C78"/>
    <w:rsid w:val="00E44E2F"/>
    <w:rsid w:val="00E44E41"/>
    <w:rsid w:val="00E44E76"/>
    <w:rsid w:val="00E4603D"/>
    <w:rsid w:val="00E4648E"/>
    <w:rsid w:val="00E46830"/>
    <w:rsid w:val="00E4752F"/>
    <w:rsid w:val="00E476E3"/>
    <w:rsid w:val="00E50051"/>
    <w:rsid w:val="00E50B18"/>
    <w:rsid w:val="00E50B51"/>
    <w:rsid w:val="00E50F9F"/>
    <w:rsid w:val="00E51340"/>
    <w:rsid w:val="00E514B3"/>
    <w:rsid w:val="00E526E8"/>
    <w:rsid w:val="00E52788"/>
    <w:rsid w:val="00E527E0"/>
    <w:rsid w:val="00E52A15"/>
    <w:rsid w:val="00E53627"/>
    <w:rsid w:val="00E54466"/>
    <w:rsid w:val="00E546C3"/>
    <w:rsid w:val="00E550A8"/>
    <w:rsid w:val="00E552B4"/>
    <w:rsid w:val="00E55690"/>
    <w:rsid w:val="00E556B4"/>
    <w:rsid w:val="00E55B3C"/>
    <w:rsid w:val="00E55B95"/>
    <w:rsid w:val="00E55F50"/>
    <w:rsid w:val="00E56082"/>
    <w:rsid w:val="00E56088"/>
    <w:rsid w:val="00E573A8"/>
    <w:rsid w:val="00E57A1C"/>
    <w:rsid w:val="00E57A6E"/>
    <w:rsid w:val="00E57C46"/>
    <w:rsid w:val="00E57C5A"/>
    <w:rsid w:val="00E57F26"/>
    <w:rsid w:val="00E63A89"/>
    <w:rsid w:val="00E63BC0"/>
    <w:rsid w:val="00E63F4E"/>
    <w:rsid w:val="00E64CA3"/>
    <w:rsid w:val="00E64CFF"/>
    <w:rsid w:val="00E64FB3"/>
    <w:rsid w:val="00E65213"/>
    <w:rsid w:val="00E6523A"/>
    <w:rsid w:val="00E65317"/>
    <w:rsid w:val="00E6623B"/>
    <w:rsid w:val="00E664C3"/>
    <w:rsid w:val="00E6748C"/>
    <w:rsid w:val="00E677A6"/>
    <w:rsid w:val="00E67B94"/>
    <w:rsid w:val="00E67F69"/>
    <w:rsid w:val="00E70515"/>
    <w:rsid w:val="00E70591"/>
    <w:rsid w:val="00E705C6"/>
    <w:rsid w:val="00E70C0D"/>
    <w:rsid w:val="00E70D56"/>
    <w:rsid w:val="00E715AD"/>
    <w:rsid w:val="00E71B67"/>
    <w:rsid w:val="00E71E02"/>
    <w:rsid w:val="00E72151"/>
    <w:rsid w:val="00E72316"/>
    <w:rsid w:val="00E72501"/>
    <w:rsid w:val="00E725D6"/>
    <w:rsid w:val="00E72F68"/>
    <w:rsid w:val="00E73557"/>
    <w:rsid w:val="00E738C0"/>
    <w:rsid w:val="00E73A66"/>
    <w:rsid w:val="00E73B0A"/>
    <w:rsid w:val="00E73C77"/>
    <w:rsid w:val="00E74753"/>
    <w:rsid w:val="00E74774"/>
    <w:rsid w:val="00E74D77"/>
    <w:rsid w:val="00E74E63"/>
    <w:rsid w:val="00E75393"/>
    <w:rsid w:val="00E76E73"/>
    <w:rsid w:val="00E77BE1"/>
    <w:rsid w:val="00E77E11"/>
    <w:rsid w:val="00E80232"/>
    <w:rsid w:val="00E80987"/>
    <w:rsid w:val="00E80CC9"/>
    <w:rsid w:val="00E80DB7"/>
    <w:rsid w:val="00E812E2"/>
    <w:rsid w:val="00E81369"/>
    <w:rsid w:val="00E814BF"/>
    <w:rsid w:val="00E816F1"/>
    <w:rsid w:val="00E81E8A"/>
    <w:rsid w:val="00E829FB"/>
    <w:rsid w:val="00E82B98"/>
    <w:rsid w:val="00E82F09"/>
    <w:rsid w:val="00E83D03"/>
    <w:rsid w:val="00E84AC7"/>
    <w:rsid w:val="00E8584D"/>
    <w:rsid w:val="00E86012"/>
    <w:rsid w:val="00E87108"/>
    <w:rsid w:val="00E879A7"/>
    <w:rsid w:val="00E87BA1"/>
    <w:rsid w:val="00E87F3B"/>
    <w:rsid w:val="00E902F2"/>
    <w:rsid w:val="00E90427"/>
    <w:rsid w:val="00E9063C"/>
    <w:rsid w:val="00E90B3C"/>
    <w:rsid w:val="00E915E6"/>
    <w:rsid w:val="00E916E2"/>
    <w:rsid w:val="00E923F1"/>
    <w:rsid w:val="00E928EE"/>
    <w:rsid w:val="00E92B88"/>
    <w:rsid w:val="00E9351D"/>
    <w:rsid w:val="00E9387F"/>
    <w:rsid w:val="00E9412B"/>
    <w:rsid w:val="00E9431B"/>
    <w:rsid w:val="00E9459F"/>
    <w:rsid w:val="00E94753"/>
    <w:rsid w:val="00E94E6B"/>
    <w:rsid w:val="00E954F8"/>
    <w:rsid w:val="00E95C17"/>
    <w:rsid w:val="00E95FC1"/>
    <w:rsid w:val="00E96474"/>
    <w:rsid w:val="00E97116"/>
    <w:rsid w:val="00E9740B"/>
    <w:rsid w:val="00E9768F"/>
    <w:rsid w:val="00E97BC2"/>
    <w:rsid w:val="00E97E52"/>
    <w:rsid w:val="00EA0504"/>
    <w:rsid w:val="00EA0C9F"/>
    <w:rsid w:val="00EA1E04"/>
    <w:rsid w:val="00EA21AE"/>
    <w:rsid w:val="00EA274A"/>
    <w:rsid w:val="00EA2FE5"/>
    <w:rsid w:val="00EA334A"/>
    <w:rsid w:val="00EA4999"/>
    <w:rsid w:val="00EA49A2"/>
    <w:rsid w:val="00EA4FD5"/>
    <w:rsid w:val="00EA546A"/>
    <w:rsid w:val="00EA646D"/>
    <w:rsid w:val="00EA64E0"/>
    <w:rsid w:val="00EA688A"/>
    <w:rsid w:val="00EA68B2"/>
    <w:rsid w:val="00EB00D8"/>
    <w:rsid w:val="00EB0455"/>
    <w:rsid w:val="00EB0786"/>
    <w:rsid w:val="00EB1D1F"/>
    <w:rsid w:val="00EB1F83"/>
    <w:rsid w:val="00EB1F9D"/>
    <w:rsid w:val="00EB259F"/>
    <w:rsid w:val="00EB5CB1"/>
    <w:rsid w:val="00EB5E29"/>
    <w:rsid w:val="00EB663D"/>
    <w:rsid w:val="00EB7105"/>
    <w:rsid w:val="00EB7754"/>
    <w:rsid w:val="00EB7B28"/>
    <w:rsid w:val="00EB7BD6"/>
    <w:rsid w:val="00EC13D0"/>
    <w:rsid w:val="00EC2EB4"/>
    <w:rsid w:val="00EC30C4"/>
    <w:rsid w:val="00EC32EE"/>
    <w:rsid w:val="00EC5BB5"/>
    <w:rsid w:val="00EC5DC8"/>
    <w:rsid w:val="00EC65AD"/>
    <w:rsid w:val="00EC683B"/>
    <w:rsid w:val="00EC69CE"/>
    <w:rsid w:val="00EC6F07"/>
    <w:rsid w:val="00EC756E"/>
    <w:rsid w:val="00EC7B75"/>
    <w:rsid w:val="00EC7BDC"/>
    <w:rsid w:val="00EC7F1A"/>
    <w:rsid w:val="00ED00FA"/>
    <w:rsid w:val="00ED0687"/>
    <w:rsid w:val="00ED0A53"/>
    <w:rsid w:val="00ED0CE9"/>
    <w:rsid w:val="00ED2B77"/>
    <w:rsid w:val="00ED2C2F"/>
    <w:rsid w:val="00ED2D8B"/>
    <w:rsid w:val="00ED47D2"/>
    <w:rsid w:val="00ED5138"/>
    <w:rsid w:val="00ED552D"/>
    <w:rsid w:val="00ED5E38"/>
    <w:rsid w:val="00ED5E6D"/>
    <w:rsid w:val="00ED63BE"/>
    <w:rsid w:val="00ED6771"/>
    <w:rsid w:val="00ED69FC"/>
    <w:rsid w:val="00ED6C8E"/>
    <w:rsid w:val="00ED6D11"/>
    <w:rsid w:val="00ED7530"/>
    <w:rsid w:val="00ED7776"/>
    <w:rsid w:val="00ED7A22"/>
    <w:rsid w:val="00ED7C2B"/>
    <w:rsid w:val="00EE0D14"/>
    <w:rsid w:val="00EE0FA6"/>
    <w:rsid w:val="00EE205F"/>
    <w:rsid w:val="00EE225D"/>
    <w:rsid w:val="00EE237D"/>
    <w:rsid w:val="00EE24EB"/>
    <w:rsid w:val="00EE2971"/>
    <w:rsid w:val="00EE2A67"/>
    <w:rsid w:val="00EE346E"/>
    <w:rsid w:val="00EE3A07"/>
    <w:rsid w:val="00EE3B6B"/>
    <w:rsid w:val="00EE4075"/>
    <w:rsid w:val="00EE4D3F"/>
    <w:rsid w:val="00EE4D52"/>
    <w:rsid w:val="00EE55F8"/>
    <w:rsid w:val="00EE5EF4"/>
    <w:rsid w:val="00EE6471"/>
    <w:rsid w:val="00EE6479"/>
    <w:rsid w:val="00EE6770"/>
    <w:rsid w:val="00EE7066"/>
    <w:rsid w:val="00EE70E8"/>
    <w:rsid w:val="00EF097B"/>
    <w:rsid w:val="00EF0E70"/>
    <w:rsid w:val="00EF1293"/>
    <w:rsid w:val="00EF1687"/>
    <w:rsid w:val="00EF1B42"/>
    <w:rsid w:val="00EF1BF1"/>
    <w:rsid w:val="00EF1CA8"/>
    <w:rsid w:val="00EF1CEF"/>
    <w:rsid w:val="00EF1D0A"/>
    <w:rsid w:val="00EF2B23"/>
    <w:rsid w:val="00EF2C32"/>
    <w:rsid w:val="00EF2D4E"/>
    <w:rsid w:val="00EF3900"/>
    <w:rsid w:val="00EF39C7"/>
    <w:rsid w:val="00EF3C09"/>
    <w:rsid w:val="00EF418D"/>
    <w:rsid w:val="00EF423D"/>
    <w:rsid w:val="00EF4AA1"/>
    <w:rsid w:val="00EF56E6"/>
    <w:rsid w:val="00EF5BFC"/>
    <w:rsid w:val="00EF5D1E"/>
    <w:rsid w:val="00EF6F9D"/>
    <w:rsid w:val="00EF725B"/>
    <w:rsid w:val="00EF747A"/>
    <w:rsid w:val="00F00794"/>
    <w:rsid w:val="00F00D0B"/>
    <w:rsid w:val="00F012E0"/>
    <w:rsid w:val="00F014F4"/>
    <w:rsid w:val="00F01E48"/>
    <w:rsid w:val="00F02661"/>
    <w:rsid w:val="00F02B0E"/>
    <w:rsid w:val="00F02CEC"/>
    <w:rsid w:val="00F02D48"/>
    <w:rsid w:val="00F03E4A"/>
    <w:rsid w:val="00F0401A"/>
    <w:rsid w:val="00F045BE"/>
    <w:rsid w:val="00F0499B"/>
    <w:rsid w:val="00F04BAE"/>
    <w:rsid w:val="00F04BD7"/>
    <w:rsid w:val="00F04CB3"/>
    <w:rsid w:val="00F0671A"/>
    <w:rsid w:val="00F0725D"/>
    <w:rsid w:val="00F07498"/>
    <w:rsid w:val="00F07818"/>
    <w:rsid w:val="00F07AB9"/>
    <w:rsid w:val="00F07E94"/>
    <w:rsid w:val="00F10241"/>
    <w:rsid w:val="00F10497"/>
    <w:rsid w:val="00F105AB"/>
    <w:rsid w:val="00F11570"/>
    <w:rsid w:val="00F1180C"/>
    <w:rsid w:val="00F1200E"/>
    <w:rsid w:val="00F12743"/>
    <w:rsid w:val="00F12C04"/>
    <w:rsid w:val="00F12CB0"/>
    <w:rsid w:val="00F131F7"/>
    <w:rsid w:val="00F132C8"/>
    <w:rsid w:val="00F13405"/>
    <w:rsid w:val="00F13576"/>
    <w:rsid w:val="00F13985"/>
    <w:rsid w:val="00F142B7"/>
    <w:rsid w:val="00F14C44"/>
    <w:rsid w:val="00F15F57"/>
    <w:rsid w:val="00F1635D"/>
    <w:rsid w:val="00F16C0D"/>
    <w:rsid w:val="00F172C6"/>
    <w:rsid w:val="00F1737F"/>
    <w:rsid w:val="00F17DAE"/>
    <w:rsid w:val="00F17F5B"/>
    <w:rsid w:val="00F20175"/>
    <w:rsid w:val="00F20602"/>
    <w:rsid w:val="00F22F4B"/>
    <w:rsid w:val="00F235A3"/>
    <w:rsid w:val="00F23AFF"/>
    <w:rsid w:val="00F2401B"/>
    <w:rsid w:val="00F24171"/>
    <w:rsid w:val="00F2496F"/>
    <w:rsid w:val="00F25374"/>
    <w:rsid w:val="00F25B4E"/>
    <w:rsid w:val="00F26D1F"/>
    <w:rsid w:val="00F279DB"/>
    <w:rsid w:val="00F3004D"/>
    <w:rsid w:val="00F30C10"/>
    <w:rsid w:val="00F31488"/>
    <w:rsid w:val="00F31784"/>
    <w:rsid w:val="00F31A1F"/>
    <w:rsid w:val="00F31B6D"/>
    <w:rsid w:val="00F32006"/>
    <w:rsid w:val="00F32398"/>
    <w:rsid w:val="00F325DA"/>
    <w:rsid w:val="00F33189"/>
    <w:rsid w:val="00F3359C"/>
    <w:rsid w:val="00F33C42"/>
    <w:rsid w:val="00F3466C"/>
    <w:rsid w:val="00F34920"/>
    <w:rsid w:val="00F35082"/>
    <w:rsid w:val="00F35231"/>
    <w:rsid w:val="00F358F7"/>
    <w:rsid w:val="00F36AF0"/>
    <w:rsid w:val="00F4044F"/>
    <w:rsid w:val="00F40B19"/>
    <w:rsid w:val="00F40BCE"/>
    <w:rsid w:val="00F4146B"/>
    <w:rsid w:val="00F41F55"/>
    <w:rsid w:val="00F42227"/>
    <w:rsid w:val="00F42846"/>
    <w:rsid w:val="00F42DD5"/>
    <w:rsid w:val="00F4325F"/>
    <w:rsid w:val="00F43977"/>
    <w:rsid w:val="00F43B9B"/>
    <w:rsid w:val="00F43E40"/>
    <w:rsid w:val="00F4462E"/>
    <w:rsid w:val="00F4489E"/>
    <w:rsid w:val="00F44ECD"/>
    <w:rsid w:val="00F454A9"/>
    <w:rsid w:val="00F45C13"/>
    <w:rsid w:val="00F45D52"/>
    <w:rsid w:val="00F463A5"/>
    <w:rsid w:val="00F4665D"/>
    <w:rsid w:val="00F46AD0"/>
    <w:rsid w:val="00F46F1F"/>
    <w:rsid w:val="00F50243"/>
    <w:rsid w:val="00F509E3"/>
    <w:rsid w:val="00F51E7B"/>
    <w:rsid w:val="00F51EA7"/>
    <w:rsid w:val="00F521C6"/>
    <w:rsid w:val="00F52674"/>
    <w:rsid w:val="00F52AB1"/>
    <w:rsid w:val="00F52F8F"/>
    <w:rsid w:val="00F53157"/>
    <w:rsid w:val="00F539B4"/>
    <w:rsid w:val="00F53AC8"/>
    <w:rsid w:val="00F544DC"/>
    <w:rsid w:val="00F54A0E"/>
    <w:rsid w:val="00F55792"/>
    <w:rsid w:val="00F55E1D"/>
    <w:rsid w:val="00F57260"/>
    <w:rsid w:val="00F57CAD"/>
    <w:rsid w:val="00F605D1"/>
    <w:rsid w:val="00F610DD"/>
    <w:rsid w:val="00F625AD"/>
    <w:rsid w:val="00F62AC3"/>
    <w:rsid w:val="00F642F3"/>
    <w:rsid w:val="00F661B5"/>
    <w:rsid w:val="00F66450"/>
    <w:rsid w:val="00F6672A"/>
    <w:rsid w:val="00F669B6"/>
    <w:rsid w:val="00F673E9"/>
    <w:rsid w:val="00F678E0"/>
    <w:rsid w:val="00F7035B"/>
    <w:rsid w:val="00F70B62"/>
    <w:rsid w:val="00F70BC1"/>
    <w:rsid w:val="00F71245"/>
    <w:rsid w:val="00F7380D"/>
    <w:rsid w:val="00F73A3F"/>
    <w:rsid w:val="00F75138"/>
    <w:rsid w:val="00F752FF"/>
    <w:rsid w:val="00F7548D"/>
    <w:rsid w:val="00F758FB"/>
    <w:rsid w:val="00F75DAC"/>
    <w:rsid w:val="00F77302"/>
    <w:rsid w:val="00F7749E"/>
    <w:rsid w:val="00F7792E"/>
    <w:rsid w:val="00F803A5"/>
    <w:rsid w:val="00F80784"/>
    <w:rsid w:val="00F81766"/>
    <w:rsid w:val="00F81983"/>
    <w:rsid w:val="00F81E1C"/>
    <w:rsid w:val="00F822DE"/>
    <w:rsid w:val="00F82C48"/>
    <w:rsid w:val="00F838F7"/>
    <w:rsid w:val="00F83CA8"/>
    <w:rsid w:val="00F83F87"/>
    <w:rsid w:val="00F843C5"/>
    <w:rsid w:val="00F848E1"/>
    <w:rsid w:val="00F84AE4"/>
    <w:rsid w:val="00F855B3"/>
    <w:rsid w:val="00F85893"/>
    <w:rsid w:val="00F86A18"/>
    <w:rsid w:val="00F86A5F"/>
    <w:rsid w:val="00F86B4E"/>
    <w:rsid w:val="00F875E5"/>
    <w:rsid w:val="00F87909"/>
    <w:rsid w:val="00F87A0F"/>
    <w:rsid w:val="00F90174"/>
    <w:rsid w:val="00F904D6"/>
    <w:rsid w:val="00F90814"/>
    <w:rsid w:val="00F90CFD"/>
    <w:rsid w:val="00F91305"/>
    <w:rsid w:val="00F91D2E"/>
    <w:rsid w:val="00F9264B"/>
    <w:rsid w:val="00F92671"/>
    <w:rsid w:val="00F929CB"/>
    <w:rsid w:val="00F93143"/>
    <w:rsid w:val="00F9362C"/>
    <w:rsid w:val="00F93789"/>
    <w:rsid w:val="00F93F5D"/>
    <w:rsid w:val="00F94258"/>
    <w:rsid w:val="00F943BD"/>
    <w:rsid w:val="00F94648"/>
    <w:rsid w:val="00F952EC"/>
    <w:rsid w:val="00F95376"/>
    <w:rsid w:val="00F954E9"/>
    <w:rsid w:val="00F9556D"/>
    <w:rsid w:val="00F96BCF"/>
    <w:rsid w:val="00F9753B"/>
    <w:rsid w:val="00F9798A"/>
    <w:rsid w:val="00F97A05"/>
    <w:rsid w:val="00F97AB1"/>
    <w:rsid w:val="00F97CA4"/>
    <w:rsid w:val="00F97FA6"/>
    <w:rsid w:val="00FA0047"/>
    <w:rsid w:val="00FA0C34"/>
    <w:rsid w:val="00FA0D34"/>
    <w:rsid w:val="00FA0FD9"/>
    <w:rsid w:val="00FA10FB"/>
    <w:rsid w:val="00FA1977"/>
    <w:rsid w:val="00FA19A7"/>
    <w:rsid w:val="00FA1DF4"/>
    <w:rsid w:val="00FA1FA5"/>
    <w:rsid w:val="00FA273D"/>
    <w:rsid w:val="00FA3511"/>
    <w:rsid w:val="00FA3ED0"/>
    <w:rsid w:val="00FA5443"/>
    <w:rsid w:val="00FA57E8"/>
    <w:rsid w:val="00FA645C"/>
    <w:rsid w:val="00FA64E5"/>
    <w:rsid w:val="00FA668D"/>
    <w:rsid w:val="00FA741F"/>
    <w:rsid w:val="00FB058C"/>
    <w:rsid w:val="00FB0A59"/>
    <w:rsid w:val="00FB10DB"/>
    <w:rsid w:val="00FB188B"/>
    <w:rsid w:val="00FB1A13"/>
    <w:rsid w:val="00FB1FC1"/>
    <w:rsid w:val="00FB30BB"/>
    <w:rsid w:val="00FB3ECF"/>
    <w:rsid w:val="00FB4F88"/>
    <w:rsid w:val="00FB50BB"/>
    <w:rsid w:val="00FB633B"/>
    <w:rsid w:val="00FB6507"/>
    <w:rsid w:val="00FB691E"/>
    <w:rsid w:val="00FB6BAB"/>
    <w:rsid w:val="00FB6E9A"/>
    <w:rsid w:val="00FB72A9"/>
    <w:rsid w:val="00FB7EFC"/>
    <w:rsid w:val="00FC0C28"/>
    <w:rsid w:val="00FC1054"/>
    <w:rsid w:val="00FC115E"/>
    <w:rsid w:val="00FC17AA"/>
    <w:rsid w:val="00FC1BA2"/>
    <w:rsid w:val="00FC1D77"/>
    <w:rsid w:val="00FC1F36"/>
    <w:rsid w:val="00FC23E1"/>
    <w:rsid w:val="00FC259E"/>
    <w:rsid w:val="00FC2957"/>
    <w:rsid w:val="00FC2EC2"/>
    <w:rsid w:val="00FC30BB"/>
    <w:rsid w:val="00FC3B08"/>
    <w:rsid w:val="00FC4030"/>
    <w:rsid w:val="00FC479B"/>
    <w:rsid w:val="00FC4C7F"/>
    <w:rsid w:val="00FC60DE"/>
    <w:rsid w:val="00FC6AD2"/>
    <w:rsid w:val="00FC74D5"/>
    <w:rsid w:val="00FC7645"/>
    <w:rsid w:val="00FC78F3"/>
    <w:rsid w:val="00FD07DA"/>
    <w:rsid w:val="00FD0978"/>
    <w:rsid w:val="00FD1B6D"/>
    <w:rsid w:val="00FD25A8"/>
    <w:rsid w:val="00FD2CAE"/>
    <w:rsid w:val="00FD3B46"/>
    <w:rsid w:val="00FD3CA2"/>
    <w:rsid w:val="00FD3E6F"/>
    <w:rsid w:val="00FD405B"/>
    <w:rsid w:val="00FD4C15"/>
    <w:rsid w:val="00FD53C9"/>
    <w:rsid w:val="00FD5407"/>
    <w:rsid w:val="00FD5717"/>
    <w:rsid w:val="00FD58C5"/>
    <w:rsid w:val="00FD5AD5"/>
    <w:rsid w:val="00FD5F03"/>
    <w:rsid w:val="00FD5F91"/>
    <w:rsid w:val="00FD6047"/>
    <w:rsid w:val="00FD67C7"/>
    <w:rsid w:val="00FD7B1A"/>
    <w:rsid w:val="00FE01A5"/>
    <w:rsid w:val="00FE1697"/>
    <w:rsid w:val="00FE23F4"/>
    <w:rsid w:val="00FE2BDD"/>
    <w:rsid w:val="00FE2C6D"/>
    <w:rsid w:val="00FE2CF4"/>
    <w:rsid w:val="00FE3698"/>
    <w:rsid w:val="00FE390F"/>
    <w:rsid w:val="00FE3F6E"/>
    <w:rsid w:val="00FE403A"/>
    <w:rsid w:val="00FE43F3"/>
    <w:rsid w:val="00FE45A6"/>
    <w:rsid w:val="00FE524D"/>
    <w:rsid w:val="00FE5621"/>
    <w:rsid w:val="00FE623A"/>
    <w:rsid w:val="00FE6371"/>
    <w:rsid w:val="00FE6D3A"/>
    <w:rsid w:val="00FE7062"/>
    <w:rsid w:val="00FE717E"/>
    <w:rsid w:val="00FF0BF4"/>
    <w:rsid w:val="00FF11C9"/>
    <w:rsid w:val="00FF1295"/>
    <w:rsid w:val="00FF175D"/>
    <w:rsid w:val="00FF270D"/>
    <w:rsid w:val="00FF294D"/>
    <w:rsid w:val="00FF29CE"/>
    <w:rsid w:val="00FF3E5F"/>
    <w:rsid w:val="00FF4325"/>
    <w:rsid w:val="00FF447B"/>
    <w:rsid w:val="00FF5893"/>
    <w:rsid w:val="00FF5B7B"/>
    <w:rsid w:val="00FF5BC0"/>
    <w:rsid w:val="00FF75B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ZA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34B68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ZA" w:eastAsia="en-ZA" w:bidi="ar-SA"/>
      </w:rPr>
    </w:rPrDefault>
    <w:pPrDefault/>
  </w:docDefaults>
  <w:latentStyles w:defLockedState="0" w:defUIPriority="0" w:defSemiHidden="1" w:defUnhideWhenUsed="0" w:defQFormat="0" w:count="276">
    <w:lsdException w:name="Normal" w:semiHidden="0" w:qFormat="1"/>
    <w:lsdException w:name="heading 1" w:semiHidden="0" w:qFormat="1"/>
    <w:lsdException w:name="heading 2" w:unhideWhenUsed="1" w:qFormat="1"/>
    <w:lsdException w:name="heading 3" w:unhideWhenUsed="1" w:qFormat="1"/>
    <w:lsdException w:name="heading 4" w:semiHidden="0" w:qFormat="1"/>
    <w:lsdException w:name="heading 5" w:unhideWhenUsed="1" w:qFormat="1"/>
    <w:lsdException w:name="heading 6" w:unhideWhenUsed="1" w:qFormat="1"/>
    <w:lsdException w:name="heading 7" w:semiHidden="0" w:uiPriority="9" w:qFormat="1"/>
    <w:lsdException w:name="heading 8" w:unhideWhenUsed="1" w:qFormat="1"/>
    <w:lsdException w:name="heading 9" w:unhideWhenUsed="1" w:qFormat="1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nhideWhenUsed="1"/>
    <w:lsdException w:name="annotation text" w:uiPriority="99" w:unhideWhenUsed="1"/>
    <w:lsdException w:name="header" w:unhideWhenUsed="1"/>
    <w:lsdException w:name="footer" w:uiPriority="99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iPriority="99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 w:uiPriority="99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iPriority="99" w:unhideWhenUsed="1"/>
    <w:lsdException w:name="No List" w:uiPriority="99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iPriority="99" w:unhideWhenUsed="1"/>
    <w:lsdException w:name="Table Grid" w:semiHidden="0" w:uiPriority="5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semiHidden="0" w:qFormat="1"/>
    <w:lsdException w:name="Light Shading" w:semiHidden="0"/>
    <w:lsdException w:name="Light List" w:semiHidden="0"/>
    <w:lsdException w:name="Light Grid" w:semiHidden="0"/>
    <w:lsdException w:name="Medium Shading 1" w:semiHidden="0"/>
    <w:lsdException w:name="Medium Shading 2" w:semiHidden="0"/>
    <w:lsdException w:name="Medium List 1" w:semiHidden="0"/>
    <w:lsdException w:name="Medium List 2" w:semiHidden="0"/>
    <w:lsdException w:name="Medium Grid 1" w:semiHidden="0" w:uiPriority="99"/>
    <w:lsdException w:name="Medium Grid 2" w:semiHidden="0"/>
    <w:lsdException w:name="Medium Grid 3" w:semiHidden="0"/>
    <w:lsdException w:name="Dark List" w:semiHidden="0"/>
    <w:lsdException w:name="Colorful Shading" w:semiHidden="0"/>
    <w:lsdException w:name="Colorful List" w:semiHidden="0"/>
    <w:lsdException w:name="Colorful Grid" w:semiHidden="0"/>
    <w:lsdException w:name="Light Shading Accent 1" w:semiHidden="0"/>
    <w:lsdException w:name="Light List Accent 1" w:semiHidden="0"/>
    <w:lsdException w:name="Light Grid Accent 1" w:semiHidden="0"/>
    <w:lsdException w:name="Medium Shading 1 Accent 1" w:semiHidden="0"/>
    <w:lsdException w:name="Medium Shading 2 Accent 1" w:semiHidden="0"/>
    <w:lsdException w:name="Medium List 1 Accent 1" w:semiHidden="0"/>
    <w:lsdException w:name="List Paragraph" w:semiHidden="0" w:qFormat="1"/>
    <w:lsdException w:name="Quote" w:semiHidden="0" w:qFormat="1"/>
    <w:lsdException w:name="Intense Quote" w:semiHidden="0" w:qFormat="1"/>
    <w:lsdException w:name="Medium List 2 Accent 1" w:semiHidden="0"/>
    <w:lsdException w:name="Medium Grid 1 Accent 1" w:semiHidden="0"/>
    <w:lsdException w:name="Medium Grid 2 Accent 1" w:semiHidden="0"/>
    <w:lsdException w:name="Medium Grid 3 Accent 1" w:semiHidden="0"/>
    <w:lsdException w:name="Dark List Accent 1" w:semiHidden="0"/>
    <w:lsdException w:name="Colorful Shading Accent 1" w:semiHidden="0"/>
    <w:lsdException w:name="Colorful List Accent 1" w:semiHidden="0" w:uiPriority="99" w:qFormat="1"/>
    <w:lsdException w:name="Colorful Grid Accent 1" w:semiHidden="0"/>
    <w:lsdException w:name="Light Shading Accent 2" w:semiHidden="0"/>
    <w:lsdException w:name="Light List Accent 2" w:semiHidden="0"/>
    <w:lsdException w:name="Light Grid Accent 2" w:semiHidden="0"/>
    <w:lsdException w:name="Medium Shading 1 Accent 2" w:semiHidden="0"/>
    <w:lsdException w:name="Medium Shading 2 Accent 2" w:semiHidden="0"/>
    <w:lsdException w:name="Medium List 1 Accent 2" w:semiHidden="0"/>
    <w:lsdException w:name="Medium List 2 Accent 2" w:semiHidden="0"/>
    <w:lsdException w:name="Medium Grid 1 Accent 2" w:semiHidden="0"/>
    <w:lsdException w:name="Medium Grid 2 Accent 2" w:semiHidden="0"/>
    <w:lsdException w:name="Medium Grid 3 Accent 2" w:semiHidden="0"/>
    <w:lsdException w:name="Dark List Accent 2" w:semiHidden="0"/>
    <w:lsdException w:name="Colorful Shading Accent 2" w:semiHidden="0"/>
    <w:lsdException w:name="Colorful List Accent 2" w:semiHidden="0"/>
    <w:lsdException w:name="Colorful Grid Accent 2" w:semiHidden="0"/>
    <w:lsdException w:name="Light Shading Accent 3" w:semiHidden="0"/>
    <w:lsdException w:name="Light List Accent 3" w:semiHidden="0"/>
    <w:lsdException w:name="Light Grid Accent 3" w:semiHidden="0"/>
    <w:lsdException w:name="Medium Shading 1 Accent 3" w:semiHidden="0"/>
    <w:lsdException w:name="Medium Shading 2 Accent 3" w:semiHidden="0"/>
    <w:lsdException w:name="Medium List 1 Accent 3" w:semiHidden="0"/>
    <w:lsdException w:name="Medium List 2 Accent 3" w:semiHidden="0"/>
    <w:lsdException w:name="Medium Grid 1 Accent 3" w:semiHidden="0"/>
    <w:lsdException w:name="Medium Grid 2 Accent 3" w:semiHidden="0"/>
    <w:lsdException w:name="Medium Grid 3 Accent 3" w:semiHidden="0"/>
    <w:lsdException w:name="Dark List Accent 3" w:semiHidden="0"/>
    <w:lsdException w:name="Colorful Shading Accent 3" w:semiHidden="0"/>
    <w:lsdException w:name="Colorful List Accent 3" w:semiHidden="0"/>
    <w:lsdException w:name="Colorful Grid Accent 3" w:semiHidden="0"/>
    <w:lsdException w:name="Light Shading Accent 4" w:semiHidden="0"/>
    <w:lsdException w:name="Light List Accent 4" w:semiHidden="0"/>
    <w:lsdException w:name="Light Grid Accent 4" w:semiHidden="0"/>
    <w:lsdException w:name="Medium Shading 1 Accent 4" w:semiHidden="0"/>
    <w:lsdException w:name="Medium Shading 2 Accent 4" w:semiHidden="0"/>
    <w:lsdException w:name="Medium List 1 Accent 4" w:semiHidden="0"/>
    <w:lsdException w:name="Medium List 2 Accent 4" w:semiHidden="0"/>
    <w:lsdException w:name="Medium Grid 1 Accent 4" w:semiHidden="0"/>
    <w:lsdException w:name="Medium Grid 2 Accent 4" w:semiHidden="0"/>
    <w:lsdException w:name="Medium Grid 3 Accent 4" w:semiHidden="0"/>
    <w:lsdException w:name="Dark List Accent 4" w:semiHidden="0"/>
    <w:lsdException w:name="Colorful Shading Accent 4" w:semiHidden="0"/>
    <w:lsdException w:name="Colorful List Accent 4" w:semiHidden="0"/>
    <w:lsdException w:name="Colorful Grid Accent 4" w:semiHidden="0"/>
    <w:lsdException w:name="Light Shading Accent 5" w:semiHidden="0"/>
    <w:lsdException w:name="Light List Accent 5" w:semiHidden="0"/>
    <w:lsdException w:name="Light Grid Accent 5" w:semiHidden="0"/>
    <w:lsdException w:name="Medium Shading 1 Accent 5" w:semiHidden="0"/>
    <w:lsdException w:name="Medium Shading 2 Accent 5" w:semiHidden="0"/>
    <w:lsdException w:name="Medium List 1 Accent 5" w:semiHidden="0"/>
    <w:lsdException w:name="Medium List 2 Accent 5" w:semiHidden="0"/>
    <w:lsdException w:name="Medium Grid 1 Accent 5" w:semiHidden="0"/>
    <w:lsdException w:name="Medium Grid 2 Accent 5" w:semiHidden="0"/>
    <w:lsdException w:name="Medium Grid 3 Accent 5" w:semiHidden="0"/>
    <w:lsdException w:name="Dark List Accent 5" w:semiHidden="0"/>
    <w:lsdException w:name="Colorful Shading Accent 5" w:semiHidden="0"/>
    <w:lsdException w:name="Colorful List Accent 5" w:semiHidden="0"/>
    <w:lsdException w:name="Colorful Grid Accent 5" w:semiHidden="0"/>
    <w:lsdException w:name="Light Shading Accent 6" w:semiHidden="0"/>
    <w:lsdException w:name="Light List Accent 6" w:semiHidden="0"/>
    <w:lsdException w:name="Light Grid Accent 6" w:semiHidden="0"/>
    <w:lsdException w:name="Medium Shading 1 Accent 6" w:semiHidden="0"/>
    <w:lsdException w:name="Medium Shading 2 Accent 6" w:semiHidden="0"/>
    <w:lsdException w:name="Medium List 1 Accent 6" w:semiHidden="0"/>
    <w:lsdException w:name="Medium List 2 Accent 6" w:semiHidden="0"/>
    <w:lsdException w:name="Medium Grid 1 Accent 6" w:semiHidden="0"/>
    <w:lsdException w:name="Medium Grid 2 Accent 6" w:semiHidden="0"/>
    <w:lsdException w:name="Medium Grid 3 Accent 6" w:semiHidden="0"/>
    <w:lsdException w:name="Dark List Accent 6" w:semiHidden="0"/>
    <w:lsdException w:name="Colorful Shading Accent 6" w:semiHidden="0"/>
    <w:lsdException w:name="Colorful List Accent 6" w:semiHidden="0"/>
    <w:lsdException w:name="Colorful Grid Accent 6" w:semiHidden="0"/>
    <w:lsdException w:name="Subtle Emphasis" w:semiHidden="0" w:qFormat="1"/>
    <w:lsdException w:name="Intense Emphasis" w:semiHidden="0" w:qFormat="1"/>
    <w:lsdException w:name="Subtle Reference" w:semiHidden="0" w:qFormat="1"/>
    <w:lsdException w:name="Intense Reference" w:semiHidden="0" w:qFormat="1"/>
    <w:lsdException w:name="Book Title" w:semiHidden="0" w:qFormat="1"/>
    <w:lsdException w:name="Bibliography" w:unhideWhenUsed="1"/>
    <w:lsdException w:name="TOC Heading" w:unhideWhenUsed="1" w:qFormat="1"/>
  </w:latentStyles>
  <w:style w:type="paragraph" w:default="1" w:styleId="Normal">
    <w:name w:val="Normal"/>
    <w:qFormat/>
    <w:rsid w:val="00F97FA6"/>
    <w:pPr>
      <w:spacing w:after="200" w:line="276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5E5126"/>
    <w:pPr>
      <w:keepNext/>
      <w:spacing w:after="0" w:line="240" w:lineRule="auto"/>
      <w:jc w:val="both"/>
      <w:outlineLvl w:val="0"/>
    </w:pPr>
    <w:rPr>
      <w:rFonts w:ascii="Arial" w:eastAsia="Times New Roman" w:hAnsi="Arial"/>
      <w:b/>
      <w:szCs w:val="20"/>
      <w:lang w:val="en-GB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0210C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Normal"/>
    <w:next w:val="Normal"/>
    <w:link w:val="Heading4Char"/>
    <w:qFormat/>
    <w:rsid w:val="005E5126"/>
    <w:pPr>
      <w:keepNext/>
      <w:spacing w:before="240" w:after="60" w:line="240" w:lineRule="auto"/>
      <w:outlineLvl w:val="3"/>
    </w:pPr>
    <w:rPr>
      <w:rFonts w:ascii="Times New Roman" w:eastAsia="Times New Roman" w:hAnsi="Times New Roman"/>
      <w:b/>
      <w:bCs/>
      <w:sz w:val="28"/>
      <w:szCs w:val="28"/>
      <w:lang w:val="en-GB"/>
    </w:rPr>
  </w:style>
  <w:style w:type="paragraph" w:styleId="Heading5">
    <w:name w:val="heading 5"/>
    <w:basedOn w:val="Normal"/>
    <w:next w:val="Normal"/>
    <w:link w:val="Heading5Char"/>
    <w:unhideWhenUsed/>
    <w:qFormat/>
    <w:rsid w:val="003C2C6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qFormat/>
    <w:rsid w:val="006F7E06"/>
    <w:pPr>
      <w:keepNext/>
      <w:keepLines/>
      <w:spacing w:before="200" w:after="0"/>
      <w:outlineLvl w:val="6"/>
    </w:pPr>
    <w:rPr>
      <w:rFonts w:ascii="Cambria" w:eastAsia="MS Gothic" w:hAnsi="Cambria"/>
      <w:i/>
      <w:iCs/>
      <w:color w:val="4040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5E5126"/>
    <w:rPr>
      <w:rFonts w:ascii="Arial" w:eastAsia="Times New Roman" w:hAnsi="Arial" w:cs="Times New Roman"/>
      <w:b/>
      <w:szCs w:val="20"/>
      <w:lang w:val="en-GB"/>
    </w:rPr>
  </w:style>
  <w:style w:type="character" w:customStyle="1" w:styleId="Heading4Char">
    <w:name w:val="Heading 4 Char"/>
    <w:link w:val="Heading4"/>
    <w:rsid w:val="005E5126"/>
    <w:rPr>
      <w:rFonts w:ascii="Times New Roman" w:eastAsia="Times New Roman" w:hAnsi="Times New Roman" w:cs="Times New Roman"/>
      <w:b/>
      <w:bCs/>
      <w:sz w:val="28"/>
      <w:szCs w:val="28"/>
      <w:lang w:val="en-GB"/>
    </w:rPr>
  </w:style>
  <w:style w:type="character" w:customStyle="1" w:styleId="Heading7Char">
    <w:name w:val="Heading 7 Char"/>
    <w:link w:val="Heading7"/>
    <w:uiPriority w:val="9"/>
    <w:semiHidden/>
    <w:rsid w:val="006F7E06"/>
    <w:rPr>
      <w:rFonts w:ascii="Cambria" w:eastAsia="MS Gothic" w:hAnsi="Cambria" w:cs="Times New Roman"/>
      <w:i/>
      <w:iCs/>
      <w:color w:val="40404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08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808B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814BF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List-Accent11">
    <w:name w:val="Colorful List - Accent 11"/>
    <w:basedOn w:val="Normal"/>
    <w:uiPriority w:val="99"/>
    <w:qFormat/>
    <w:rsid w:val="00764508"/>
    <w:pPr>
      <w:ind w:left="720"/>
      <w:contextualSpacing/>
    </w:pPr>
  </w:style>
  <w:style w:type="paragraph" w:styleId="BodyText2">
    <w:name w:val="Body Text 2"/>
    <w:basedOn w:val="Normal"/>
    <w:link w:val="BodyText2Char"/>
    <w:rsid w:val="005E5126"/>
    <w:pPr>
      <w:spacing w:after="0" w:line="480" w:lineRule="auto"/>
    </w:pPr>
    <w:rPr>
      <w:rFonts w:ascii="Arial" w:eastAsia="Times New Roman" w:hAnsi="Arial"/>
      <w:color w:val="FF00FF"/>
      <w:sz w:val="24"/>
      <w:szCs w:val="20"/>
    </w:rPr>
  </w:style>
  <w:style w:type="character" w:customStyle="1" w:styleId="BodyText2Char">
    <w:name w:val="Body Text 2 Char"/>
    <w:link w:val="BodyText2"/>
    <w:rsid w:val="005E5126"/>
    <w:rPr>
      <w:rFonts w:ascii="Arial" w:eastAsia="Times New Roman" w:hAnsi="Arial" w:cs="Times New Roman"/>
      <w:color w:val="FF00FF"/>
      <w:sz w:val="24"/>
      <w:szCs w:val="20"/>
    </w:rPr>
  </w:style>
  <w:style w:type="paragraph" w:styleId="BodyText">
    <w:name w:val="Body Text"/>
    <w:basedOn w:val="Normal"/>
    <w:link w:val="BodyTextChar"/>
    <w:unhideWhenUsed/>
    <w:rsid w:val="005E512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E5126"/>
  </w:style>
  <w:style w:type="paragraph" w:styleId="BodyText3">
    <w:name w:val="Body Text 3"/>
    <w:basedOn w:val="Normal"/>
    <w:link w:val="BodyText3Char"/>
    <w:unhideWhenUsed/>
    <w:rsid w:val="005E512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uiPriority w:val="99"/>
    <w:semiHidden/>
    <w:rsid w:val="005E5126"/>
    <w:rPr>
      <w:sz w:val="16"/>
      <w:szCs w:val="16"/>
    </w:rPr>
  </w:style>
  <w:style w:type="paragraph" w:styleId="Header">
    <w:name w:val="header"/>
    <w:basedOn w:val="Normal"/>
    <w:link w:val="HeaderChar"/>
    <w:rsid w:val="005E5126"/>
    <w:pPr>
      <w:tabs>
        <w:tab w:val="center" w:pos="4153"/>
        <w:tab w:val="right" w:pos="8306"/>
      </w:tabs>
      <w:spacing w:after="0" w:line="240" w:lineRule="auto"/>
    </w:pPr>
    <w:rPr>
      <w:rFonts w:ascii="Times New Roman" w:eastAsia="Times New Roman" w:hAnsi="Times New Roman"/>
      <w:sz w:val="20"/>
      <w:szCs w:val="20"/>
      <w:lang w:val="en-GB"/>
    </w:rPr>
  </w:style>
  <w:style w:type="character" w:customStyle="1" w:styleId="HeaderChar">
    <w:name w:val="Header Char"/>
    <w:link w:val="Header"/>
    <w:rsid w:val="005E5126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Hyperlink">
    <w:name w:val="Hyperlink"/>
    <w:rsid w:val="005E5126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5E5126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/>
      <w:sz w:val="20"/>
      <w:szCs w:val="20"/>
      <w:lang w:val="en-GB"/>
    </w:rPr>
  </w:style>
  <w:style w:type="character" w:customStyle="1" w:styleId="FooterChar">
    <w:name w:val="Footer Char"/>
    <w:link w:val="Footer"/>
    <w:uiPriority w:val="99"/>
    <w:rsid w:val="005E5126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PageNumber">
    <w:name w:val="page number"/>
    <w:basedOn w:val="DefaultParagraphFont"/>
    <w:rsid w:val="005E5126"/>
  </w:style>
  <w:style w:type="paragraph" w:styleId="BlockText">
    <w:name w:val="Block Text"/>
    <w:basedOn w:val="Normal"/>
    <w:rsid w:val="005E5126"/>
    <w:pPr>
      <w:spacing w:after="0" w:line="240" w:lineRule="auto"/>
      <w:ind w:left="-1080" w:right="-1080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Default">
    <w:name w:val="Default"/>
    <w:rsid w:val="005E5126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en-US" w:eastAsia="en-US"/>
    </w:rPr>
  </w:style>
  <w:style w:type="paragraph" w:customStyle="1" w:styleId="t1">
    <w:name w:val="t1"/>
    <w:basedOn w:val="Normal"/>
    <w:rsid w:val="005E5126"/>
    <w:pPr>
      <w:widowControl w:val="0"/>
      <w:spacing w:after="0" w:line="240" w:lineRule="auto"/>
    </w:pPr>
    <w:rPr>
      <w:rFonts w:ascii="Times New Roman" w:eastAsia="Times New Roman" w:hAnsi="Times New Roman"/>
      <w:snapToGrid w:val="0"/>
      <w:sz w:val="24"/>
      <w:szCs w:val="20"/>
      <w:lang w:val="en-US"/>
    </w:rPr>
  </w:style>
  <w:style w:type="character" w:customStyle="1" w:styleId="MediumGrid11">
    <w:name w:val="Medium Grid 11"/>
    <w:uiPriority w:val="99"/>
    <w:semiHidden/>
    <w:rsid w:val="001673E8"/>
    <w:rPr>
      <w:color w:val="808080"/>
    </w:rPr>
  </w:style>
  <w:style w:type="character" w:styleId="CommentReference">
    <w:name w:val="annotation reference"/>
    <w:uiPriority w:val="99"/>
    <w:semiHidden/>
    <w:unhideWhenUsed/>
    <w:rsid w:val="00302C2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02C2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rsid w:val="00302C2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2C28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302C28"/>
    <w:rPr>
      <w:b/>
      <w:bCs/>
      <w:sz w:val="20"/>
      <w:szCs w:val="20"/>
    </w:rPr>
  </w:style>
  <w:style w:type="character" w:styleId="FollowedHyperlink">
    <w:name w:val="FollowedHyperlink"/>
    <w:uiPriority w:val="99"/>
    <w:unhideWhenUsed/>
    <w:rsid w:val="000A71F8"/>
    <w:rPr>
      <w:color w:val="800080"/>
      <w:u w:val="single"/>
    </w:rPr>
  </w:style>
  <w:style w:type="character" w:customStyle="1" w:styleId="Heading5Char">
    <w:name w:val="Heading 5 Char"/>
    <w:basedOn w:val="DefaultParagraphFont"/>
    <w:link w:val="Heading5"/>
    <w:rsid w:val="003C2C6F"/>
    <w:rPr>
      <w:rFonts w:asciiTheme="majorHAnsi" w:eastAsiaTheme="majorEastAsia" w:hAnsiTheme="majorHAnsi" w:cstheme="majorBidi"/>
      <w:color w:val="2E74B5" w:themeColor="accent1" w:themeShade="BF"/>
      <w:sz w:val="22"/>
      <w:szCs w:val="22"/>
      <w:lang w:eastAsia="en-US"/>
    </w:rPr>
  </w:style>
  <w:style w:type="paragraph" w:customStyle="1" w:styleId="EndNoteBibliographyTitle">
    <w:name w:val="EndNote Bibliography Title"/>
    <w:basedOn w:val="Normal"/>
    <w:rsid w:val="00B64B85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B64B85"/>
    <w:pPr>
      <w:spacing w:line="240" w:lineRule="auto"/>
    </w:pPr>
    <w:rPr>
      <w:lang w:val="en-US"/>
    </w:rPr>
  </w:style>
  <w:style w:type="paragraph" w:styleId="ListParagraph">
    <w:name w:val="List Paragraph"/>
    <w:basedOn w:val="Normal"/>
    <w:qFormat/>
    <w:rsid w:val="008F3253"/>
    <w:pPr>
      <w:ind w:left="720"/>
      <w:contextualSpacing/>
    </w:pPr>
  </w:style>
  <w:style w:type="paragraph" w:styleId="DocumentMap">
    <w:name w:val="Document Map"/>
    <w:basedOn w:val="Normal"/>
    <w:link w:val="DocumentMapChar"/>
    <w:semiHidden/>
    <w:unhideWhenUsed/>
    <w:rsid w:val="001A388C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1A388C"/>
    <w:rPr>
      <w:rFonts w:ascii="Lucida Grande" w:hAnsi="Lucida Grande" w:cs="Lucida Grande"/>
      <w:sz w:val="24"/>
      <w:szCs w:val="24"/>
      <w:lang w:eastAsia="en-US"/>
    </w:rPr>
  </w:style>
  <w:style w:type="paragraph" w:styleId="Revision">
    <w:name w:val="Revision"/>
    <w:hidden/>
    <w:semiHidden/>
    <w:rsid w:val="00560B5A"/>
    <w:rPr>
      <w:sz w:val="22"/>
      <w:szCs w:val="22"/>
      <w:lang w:eastAsia="en-US"/>
    </w:rPr>
  </w:style>
  <w:style w:type="paragraph" w:customStyle="1" w:styleId="TableText">
    <w:name w:val="Table Text"/>
    <w:basedOn w:val="Normal"/>
    <w:rsid w:val="00F625AD"/>
    <w:pPr>
      <w:spacing w:before="80" w:after="80" w:line="240" w:lineRule="auto"/>
    </w:pPr>
    <w:rPr>
      <w:rFonts w:ascii="Arial" w:eastAsia="Times New Roman" w:hAnsi="Arial"/>
      <w:sz w:val="20"/>
      <w:szCs w:val="24"/>
      <w:lang w:val="fr-CH" w:eastAsia="fr-FR"/>
    </w:rPr>
  </w:style>
  <w:style w:type="character" w:customStyle="1" w:styleId="Heading3Char">
    <w:name w:val="Heading 3 Char"/>
    <w:basedOn w:val="DefaultParagraphFont"/>
    <w:link w:val="Heading3"/>
    <w:semiHidden/>
    <w:rsid w:val="000210C8"/>
    <w:rPr>
      <w:rFonts w:asciiTheme="majorHAnsi" w:eastAsiaTheme="majorEastAsia" w:hAnsiTheme="majorHAnsi" w:cstheme="majorBidi"/>
      <w:b/>
      <w:bCs/>
      <w:color w:val="5B9BD5" w:themeColor="accent1"/>
      <w:sz w:val="22"/>
      <w:szCs w:val="22"/>
      <w:lang w:eastAsia="en-US"/>
    </w:rPr>
  </w:style>
  <w:style w:type="paragraph" w:styleId="NormalWeb">
    <w:name w:val="Normal (Web)"/>
    <w:basedOn w:val="Normal"/>
    <w:rsid w:val="000210C8"/>
    <w:pPr>
      <w:spacing w:before="100" w:beforeAutospacing="1" w:after="100" w:afterAutospacing="1" w:line="240" w:lineRule="auto"/>
    </w:pPr>
    <w:rPr>
      <w:rFonts w:ascii="Times New Roman" w:eastAsia="MS Mincho" w:hAnsi="Times New Roman"/>
      <w:sz w:val="24"/>
      <w:szCs w:val="24"/>
      <w:lang w:val="nl-NL" w:eastAsia="ja-JP"/>
    </w:rPr>
  </w:style>
  <w:style w:type="character" w:styleId="Strong">
    <w:name w:val="Strong"/>
    <w:basedOn w:val="DefaultParagraphFont"/>
    <w:qFormat/>
    <w:rsid w:val="000210C8"/>
    <w:rPr>
      <w:b/>
      <w:bCs/>
    </w:rPr>
  </w:style>
  <w:style w:type="character" w:customStyle="1" w:styleId="dbname">
    <w:name w:val="dbname"/>
    <w:basedOn w:val="DefaultParagraphFont"/>
    <w:rsid w:val="000210C8"/>
  </w:style>
  <w:style w:type="paragraph" w:customStyle="1" w:styleId="desc">
    <w:name w:val="desc"/>
    <w:basedOn w:val="Normal"/>
    <w:rsid w:val="004F758E"/>
    <w:pPr>
      <w:spacing w:before="100" w:beforeAutospacing="1" w:after="100" w:afterAutospacing="1" w:line="240" w:lineRule="auto"/>
    </w:pPr>
    <w:rPr>
      <w:rFonts w:ascii="Times New Roman" w:eastAsia="MS Mincho" w:hAnsi="Times New Roman"/>
      <w:sz w:val="24"/>
      <w:szCs w:val="24"/>
      <w:lang w:val="nl-NL" w:eastAsia="ja-JP"/>
    </w:rPr>
  </w:style>
  <w:style w:type="character" w:customStyle="1" w:styleId="jrnl">
    <w:name w:val="jrnl"/>
    <w:basedOn w:val="DefaultParagraphFont"/>
    <w:rsid w:val="004F758E"/>
  </w:style>
  <w:style w:type="character" w:customStyle="1" w:styleId="publication-meta-journal">
    <w:name w:val="publication-meta-journal"/>
    <w:basedOn w:val="DefaultParagraphFont"/>
    <w:rsid w:val="004F758E"/>
  </w:style>
  <w:style w:type="paragraph" w:styleId="Bibliography">
    <w:name w:val="Bibliography"/>
    <w:basedOn w:val="Normal"/>
    <w:next w:val="Normal"/>
    <w:semiHidden/>
    <w:unhideWhenUsed/>
    <w:rsid w:val="00B3504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ZA" w:eastAsia="en-ZA" w:bidi="ar-SA"/>
      </w:rPr>
    </w:rPrDefault>
    <w:pPrDefault/>
  </w:docDefaults>
  <w:latentStyles w:defLockedState="0" w:defUIPriority="0" w:defSemiHidden="1" w:defUnhideWhenUsed="0" w:defQFormat="0" w:count="276">
    <w:lsdException w:name="Normal" w:semiHidden="0" w:qFormat="1"/>
    <w:lsdException w:name="heading 1" w:semiHidden="0" w:qFormat="1"/>
    <w:lsdException w:name="heading 2" w:unhideWhenUsed="1" w:qFormat="1"/>
    <w:lsdException w:name="heading 3" w:unhideWhenUsed="1" w:qFormat="1"/>
    <w:lsdException w:name="heading 4" w:semiHidden="0" w:qFormat="1"/>
    <w:lsdException w:name="heading 5" w:unhideWhenUsed="1" w:qFormat="1"/>
    <w:lsdException w:name="heading 6" w:unhideWhenUsed="1" w:qFormat="1"/>
    <w:lsdException w:name="heading 7" w:semiHidden="0" w:uiPriority="9" w:qFormat="1"/>
    <w:lsdException w:name="heading 8" w:unhideWhenUsed="1" w:qFormat="1"/>
    <w:lsdException w:name="heading 9" w:unhideWhenUsed="1" w:qFormat="1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nhideWhenUsed="1"/>
    <w:lsdException w:name="annotation text" w:uiPriority="99" w:unhideWhenUsed="1"/>
    <w:lsdException w:name="header" w:unhideWhenUsed="1"/>
    <w:lsdException w:name="footer" w:uiPriority="99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iPriority="99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 w:uiPriority="99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iPriority="99" w:unhideWhenUsed="1"/>
    <w:lsdException w:name="No List" w:uiPriority="99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iPriority="99" w:unhideWhenUsed="1"/>
    <w:lsdException w:name="Table Grid" w:semiHidden="0" w:uiPriority="5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semiHidden="0" w:qFormat="1"/>
    <w:lsdException w:name="Light Shading" w:semiHidden="0"/>
    <w:lsdException w:name="Light List" w:semiHidden="0"/>
    <w:lsdException w:name="Light Grid" w:semiHidden="0"/>
    <w:lsdException w:name="Medium Shading 1" w:semiHidden="0"/>
    <w:lsdException w:name="Medium Shading 2" w:semiHidden="0"/>
    <w:lsdException w:name="Medium List 1" w:semiHidden="0"/>
    <w:lsdException w:name="Medium List 2" w:semiHidden="0"/>
    <w:lsdException w:name="Medium Grid 1" w:semiHidden="0" w:uiPriority="99"/>
    <w:lsdException w:name="Medium Grid 2" w:semiHidden="0"/>
    <w:lsdException w:name="Medium Grid 3" w:semiHidden="0"/>
    <w:lsdException w:name="Dark List" w:semiHidden="0"/>
    <w:lsdException w:name="Colorful Shading" w:semiHidden="0"/>
    <w:lsdException w:name="Colorful List" w:semiHidden="0"/>
    <w:lsdException w:name="Colorful Grid" w:semiHidden="0"/>
    <w:lsdException w:name="Light Shading Accent 1" w:semiHidden="0"/>
    <w:lsdException w:name="Light List Accent 1" w:semiHidden="0"/>
    <w:lsdException w:name="Light Grid Accent 1" w:semiHidden="0"/>
    <w:lsdException w:name="Medium Shading 1 Accent 1" w:semiHidden="0"/>
    <w:lsdException w:name="Medium Shading 2 Accent 1" w:semiHidden="0"/>
    <w:lsdException w:name="Medium List 1 Accent 1" w:semiHidden="0"/>
    <w:lsdException w:name="List Paragraph" w:semiHidden="0" w:qFormat="1"/>
    <w:lsdException w:name="Quote" w:semiHidden="0" w:qFormat="1"/>
    <w:lsdException w:name="Intense Quote" w:semiHidden="0" w:qFormat="1"/>
    <w:lsdException w:name="Medium List 2 Accent 1" w:semiHidden="0"/>
    <w:lsdException w:name="Medium Grid 1 Accent 1" w:semiHidden="0"/>
    <w:lsdException w:name="Medium Grid 2 Accent 1" w:semiHidden="0"/>
    <w:lsdException w:name="Medium Grid 3 Accent 1" w:semiHidden="0"/>
    <w:lsdException w:name="Dark List Accent 1" w:semiHidden="0"/>
    <w:lsdException w:name="Colorful Shading Accent 1" w:semiHidden="0"/>
    <w:lsdException w:name="Colorful List Accent 1" w:semiHidden="0" w:uiPriority="99" w:qFormat="1"/>
    <w:lsdException w:name="Colorful Grid Accent 1" w:semiHidden="0"/>
    <w:lsdException w:name="Light Shading Accent 2" w:semiHidden="0"/>
    <w:lsdException w:name="Light List Accent 2" w:semiHidden="0"/>
    <w:lsdException w:name="Light Grid Accent 2" w:semiHidden="0"/>
    <w:lsdException w:name="Medium Shading 1 Accent 2" w:semiHidden="0"/>
    <w:lsdException w:name="Medium Shading 2 Accent 2" w:semiHidden="0"/>
    <w:lsdException w:name="Medium List 1 Accent 2" w:semiHidden="0"/>
    <w:lsdException w:name="Medium List 2 Accent 2" w:semiHidden="0"/>
    <w:lsdException w:name="Medium Grid 1 Accent 2" w:semiHidden="0"/>
    <w:lsdException w:name="Medium Grid 2 Accent 2" w:semiHidden="0"/>
    <w:lsdException w:name="Medium Grid 3 Accent 2" w:semiHidden="0"/>
    <w:lsdException w:name="Dark List Accent 2" w:semiHidden="0"/>
    <w:lsdException w:name="Colorful Shading Accent 2" w:semiHidden="0"/>
    <w:lsdException w:name="Colorful List Accent 2" w:semiHidden="0"/>
    <w:lsdException w:name="Colorful Grid Accent 2" w:semiHidden="0"/>
    <w:lsdException w:name="Light Shading Accent 3" w:semiHidden="0"/>
    <w:lsdException w:name="Light List Accent 3" w:semiHidden="0"/>
    <w:lsdException w:name="Light Grid Accent 3" w:semiHidden="0"/>
    <w:lsdException w:name="Medium Shading 1 Accent 3" w:semiHidden="0"/>
    <w:lsdException w:name="Medium Shading 2 Accent 3" w:semiHidden="0"/>
    <w:lsdException w:name="Medium List 1 Accent 3" w:semiHidden="0"/>
    <w:lsdException w:name="Medium List 2 Accent 3" w:semiHidden="0"/>
    <w:lsdException w:name="Medium Grid 1 Accent 3" w:semiHidden="0"/>
    <w:lsdException w:name="Medium Grid 2 Accent 3" w:semiHidden="0"/>
    <w:lsdException w:name="Medium Grid 3 Accent 3" w:semiHidden="0"/>
    <w:lsdException w:name="Dark List Accent 3" w:semiHidden="0"/>
    <w:lsdException w:name="Colorful Shading Accent 3" w:semiHidden="0"/>
    <w:lsdException w:name="Colorful List Accent 3" w:semiHidden="0"/>
    <w:lsdException w:name="Colorful Grid Accent 3" w:semiHidden="0"/>
    <w:lsdException w:name="Light Shading Accent 4" w:semiHidden="0"/>
    <w:lsdException w:name="Light List Accent 4" w:semiHidden="0"/>
    <w:lsdException w:name="Light Grid Accent 4" w:semiHidden="0"/>
    <w:lsdException w:name="Medium Shading 1 Accent 4" w:semiHidden="0"/>
    <w:lsdException w:name="Medium Shading 2 Accent 4" w:semiHidden="0"/>
    <w:lsdException w:name="Medium List 1 Accent 4" w:semiHidden="0"/>
    <w:lsdException w:name="Medium List 2 Accent 4" w:semiHidden="0"/>
    <w:lsdException w:name="Medium Grid 1 Accent 4" w:semiHidden="0"/>
    <w:lsdException w:name="Medium Grid 2 Accent 4" w:semiHidden="0"/>
    <w:lsdException w:name="Medium Grid 3 Accent 4" w:semiHidden="0"/>
    <w:lsdException w:name="Dark List Accent 4" w:semiHidden="0"/>
    <w:lsdException w:name="Colorful Shading Accent 4" w:semiHidden="0"/>
    <w:lsdException w:name="Colorful List Accent 4" w:semiHidden="0"/>
    <w:lsdException w:name="Colorful Grid Accent 4" w:semiHidden="0"/>
    <w:lsdException w:name="Light Shading Accent 5" w:semiHidden="0"/>
    <w:lsdException w:name="Light List Accent 5" w:semiHidden="0"/>
    <w:lsdException w:name="Light Grid Accent 5" w:semiHidden="0"/>
    <w:lsdException w:name="Medium Shading 1 Accent 5" w:semiHidden="0"/>
    <w:lsdException w:name="Medium Shading 2 Accent 5" w:semiHidden="0"/>
    <w:lsdException w:name="Medium List 1 Accent 5" w:semiHidden="0"/>
    <w:lsdException w:name="Medium List 2 Accent 5" w:semiHidden="0"/>
    <w:lsdException w:name="Medium Grid 1 Accent 5" w:semiHidden="0"/>
    <w:lsdException w:name="Medium Grid 2 Accent 5" w:semiHidden="0"/>
    <w:lsdException w:name="Medium Grid 3 Accent 5" w:semiHidden="0"/>
    <w:lsdException w:name="Dark List Accent 5" w:semiHidden="0"/>
    <w:lsdException w:name="Colorful Shading Accent 5" w:semiHidden="0"/>
    <w:lsdException w:name="Colorful List Accent 5" w:semiHidden="0"/>
    <w:lsdException w:name="Colorful Grid Accent 5" w:semiHidden="0"/>
    <w:lsdException w:name="Light Shading Accent 6" w:semiHidden="0"/>
    <w:lsdException w:name="Light List Accent 6" w:semiHidden="0"/>
    <w:lsdException w:name="Light Grid Accent 6" w:semiHidden="0"/>
    <w:lsdException w:name="Medium Shading 1 Accent 6" w:semiHidden="0"/>
    <w:lsdException w:name="Medium Shading 2 Accent 6" w:semiHidden="0"/>
    <w:lsdException w:name="Medium List 1 Accent 6" w:semiHidden="0"/>
    <w:lsdException w:name="Medium List 2 Accent 6" w:semiHidden="0"/>
    <w:lsdException w:name="Medium Grid 1 Accent 6" w:semiHidden="0"/>
    <w:lsdException w:name="Medium Grid 2 Accent 6" w:semiHidden="0"/>
    <w:lsdException w:name="Medium Grid 3 Accent 6" w:semiHidden="0"/>
    <w:lsdException w:name="Dark List Accent 6" w:semiHidden="0"/>
    <w:lsdException w:name="Colorful Shading Accent 6" w:semiHidden="0"/>
    <w:lsdException w:name="Colorful List Accent 6" w:semiHidden="0"/>
    <w:lsdException w:name="Colorful Grid Accent 6" w:semiHidden="0"/>
    <w:lsdException w:name="Subtle Emphasis" w:semiHidden="0" w:qFormat="1"/>
    <w:lsdException w:name="Intense Emphasis" w:semiHidden="0" w:qFormat="1"/>
    <w:lsdException w:name="Subtle Reference" w:semiHidden="0" w:qFormat="1"/>
    <w:lsdException w:name="Intense Reference" w:semiHidden="0" w:qFormat="1"/>
    <w:lsdException w:name="Book Title" w:semiHidden="0" w:qFormat="1"/>
    <w:lsdException w:name="Bibliography" w:unhideWhenUsed="1"/>
    <w:lsdException w:name="TOC Heading" w:unhideWhenUsed="1" w:qFormat="1"/>
  </w:latentStyles>
  <w:style w:type="paragraph" w:default="1" w:styleId="Normal">
    <w:name w:val="Normal"/>
    <w:qFormat/>
    <w:rsid w:val="00F97FA6"/>
    <w:pPr>
      <w:spacing w:after="200" w:line="276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5E5126"/>
    <w:pPr>
      <w:keepNext/>
      <w:spacing w:after="0" w:line="240" w:lineRule="auto"/>
      <w:jc w:val="both"/>
      <w:outlineLvl w:val="0"/>
    </w:pPr>
    <w:rPr>
      <w:rFonts w:ascii="Arial" w:eastAsia="Times New Roman" w:hAnsi="Arial"/>
      <w:b/>
      <w:szCs w:val="20"/>
      <w:lang w:val="en-GB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0210C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Normal"/>
    <w:next w:val="Normal"/>
    <w:link w:val="Heading4Char"/>
    <w:qFormat/>
    <w:rsid w:val="005E5126"/>
    <w:pPr>
      <w:keepNext/>
      <w:spacing w:before="240" w:after="60" w:line="240" w:lineRule="auto"/>
      <w:outlineLvl w:val="3"/>
    </w:pPr>
    <w:rPr>
      <w:rFonts w:ascii="Times New Roman" w:eastAsia="Times New Roman" w:hAnsi="Times New Roman"/>
      <w:b/>
      <w:bCs/>
      <w:sz w:val="28"/>
      <w:szCs w:val="28"/>
      <w:lang w:val="en-GB"/>
    </w:rPr>
  </w:style>
  <w:style w:type="paragraph" w:styleId="Heading5">
    <w:name w:val="heading 5"/>
    <w:basedOn w:val="Normal"/>
    <w:next w:val="Normal"/>
    <w:link w:val="Heading5Char"/>
    <w:unhideWhenUsed/>
    <w:qFormat/>
    <w:rsid w:val="003C2C6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qFormat/>
    <w:rsid w:val="006F7E06"/>
    <w:pPr>
      <w:keepNext/>
      <w:keepLines/>
      <w:spacing w:before="200" w:after="0"/>
      <w:outlineLvl w:val="6"/>
    </w:pPr>
    <w:rPr>
      <w:rFonts w:ascii="Cambria" w:eastAsia="MS Gothic" w:hAnsi="Cambria"/>
      <w:i/>
      <w:iCs/>
      <w:color w:val="4040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5E5126"/>
    <w:rPr>
      <w:rFonts w:ascii="Arial" w:eastAsia="Times New Roman" w:hAnsi="Arial" w:cs="Times New Roman"/>
      <w:b/>
      <w:szCs w:val="20"/>
      <w:lang w:val="en-GB"/>
    </w:rPr>
  </w:style>
  <w:style w:type="character" w:customStyle="1" w:styleId="Heading4Char">
    <w:name w:val="Heading 4 Char"/>
    <w:link w:val="Heading4"/>
    <w:rsid w:val="005E5126"/>
    <w:rPr>
      <w:rFonts w:ascii="Times New Roman" w:eastAsia="Times New Roman" w:hAnsi="Times New Roman" w:cs="Times New Roman"/>
      <w:b/>
      <w:bCs/>
      <w:sz w:val="28"/>
      <w:szCs w:val="28"/>
      <w:lang w:val="en-GB"/>
    </w:rPr>
  </w:style>
  <w:style w:type="character" w:customStyle="1" w:styleId="Heading7Char">
    <w:name w:val="Heading 7 Char"/>
    <w:link w:val="Heading7"/>
    <w:uiPriority w:val="9"/>
    <w:semiHidden/>
    <w:rsid w:val="006F7E06"/>
    <w:rPr>
      <w:rFonts w:ascii="Cambria" w:eastAsia="MS Gothic" w:hAnsi="Cambria" w:cs="Times New Roman"/>
      <w:i/>
      <w:iCs/>
      <w:color w:val="40404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08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808B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814BF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List-Accent11">
    <w:name w:val="Colorful List - Accent 11"/>
    <w:basedOn w:val="Normal"/>
    <w:uiPriority w:val="99"/>
    <w:qFormat/>
    <w:rsid w:val="00764508"/>
    <w:pPr>
      <w:ind w:left="720"/>
      <w:contextualSpacing/>
    </w:pPr>
  </w:style>
  <w:style w:type="paragraph" w:styleId="BodyText2">
    <w:name w:val="Body Text 2"/>
    <w:basedOn w:val="Normal"/>
    <w:link w:val="BodyText2Char"/>
    <w:rsid w:val="005E5126"/>
    <w:pPr>
      <w:spacing w:after="0" w:line="480" w:lineRule="auto"/>
    </w:pPr>
    <w:rPr>
      <w:rFonts w:ascii="Arial" w:eastAsia="Times New Roman" w:hAnsi="Arial"/>
      <w:color w:val="FF00FF"/>
      <w:sz w:val="24"/>
      <w:szCs w:val="20"/>
    </w:rPr>
  </w:style>
  <w:style w:type="character" w:customStyle="1" w:styleId="BodyText2Char">
    <w:name w:val="Body Text 2 Char"/>
    <w:link w:val="BodyText2"/>
    <w:rsid w:val="005E5126"/>
    <w:rPr>
      <w:rFonts w:ascii="Arial" w:eastAsia="Times New Roman" w:hAnsi="Arial" w:cs="Times New Roman"/>
      <w:color w:val="FF00FF"/>
      <w:sz w:val="24"/>
      <w:szCs w:val="20"/>
    </w:rPr>
  </w:style>
  <w:style w:type="paragraph" w:styleId="BodyText">
    <w:name w:val="Body Text"/>
    <w:basedOn w:val="Normal"/>
    <w:link w:val="BodyTextChar"/>
    <w:unhideWhenUsed/>
    <w:rsid w:val="005E512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E5126"/>
  </w:style>
  <w:style w:type="paragraph" w:styleId="BodyText3">
    <w:name w:val="Body Text 3"/>
    <w:basedOn w:val="Normal"/>
    <w:link w:val="BodyText3Char"/>
    <w:unhideWhenUsed/>
    <w:rsid w:val="005E512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uiPriority w:val="99"/>
    <w:semiHidden/>
    <w:rsid w:val="005E5126"/>
    <w:rPr>
      <w:sz w:val="16"/>
      <w:szCs w:val="16"/>
    </w:rPr>
  </w:style>
  <w:style w:type="paragraph" w:styleId="Header">
    <w:name w:val="header"/>
    <w:basedOn w:val="Normal"/>
    <w:link w:val="HeaderChar"/>
    <w:rsid w:val="005E5126"/>
    <w:pPr>
      <w:tabs>
        <w:tab w:val="center" w:pos="4153"/>
        <w:tab w:val="right" w:pos="8306"/>
      </w:tabs>
      <w:spacing w:after="0" w:line="240" w:lineRule="auto"/>
    </w:pPr>
    <w:rPr>
      <w:rFonts w:ascii="Times New Roman" w:eastAsia="Times New Roman" w:hAnsi="Times New Roman"/>
      <w:sz w:val="20"/>
      <w:szCs w:val="20"/>
      <w:lang w:val="en-GB"/>
    </w:rPr>
  </w:style>
  <w:style w:type="character" w:customStyle="1" w:styleId="HeaderChar">
    <w:name w:val="Header Char"/>
    <w:link w:val="Header"/>
    <w:rsid w:val="005E5126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Hyperlink">
    <w:name w:val="Hyperlink"/>
    <w:rsid w:val="005E5126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5E5126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/>
      <w:sz w:val="20"/>
      <w:szCs w:val="20"/>
      <w:lang w:val="en-GB"/>
    </w:rPr>
  </w:style>
  <w:style w:type="character" w:customStyle="1" w:styleId="FooterChar">
    <w:name w:val="Footer Char"/>
    <w:link w:val="Footer"/>
    <w:uiPriority w:val="99"/>
    <w:rsid w:val="005E5126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PageNumber">
    <w:name w:val="page number"/>
    <w:basedOn w:val="DefaultParagraphFont"/>
    <w:rsid w:val="005E5126"/>
  </w:style>
  <w:style w:type="paragraph" w:styleId="BlockText">
    <w:name w:val="Block Text"/>
    <w:basedOn w:val="Normal"/>
    <w:rsid w:val="005E5126"/>
    <w:pPr>
      <w:spacing w:after="0" w:line="240" w:lineRule="auto"/>
      <w:ind w:left="-1080" w:right="-1080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Default">
    <w:name w:val="Default"/>
    <w:rsid w:val="005E5126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  <w:lang w:val="en-US" w:eastAsia="en-US"/>
    </w:rPr>
  </w:style>
  <w:style w:type="paragraph" w:customStyle="1" w:styleId="t1">
    <w:name w:val="t1"/>
    <w:basedOn w:val="Normal"/>
    <w:rsid w:val="005E5126"/>
    <w:pPr>
      <w:widowControl w:val="0"/>
      <w:spacing w:after="0" w:line="240" w:lineRule="auto"/>
    </w:pPr>
    <w:rPr>
      <w:rFonts w:ascii="Times New Roman" w:eastAsia="Times New Roman" w:hAnsi="Times New Roman"/>
      <w:snapToGrid w:val="0"/>
      <w:sz w:val="24"/>
      <w:szCs w:val="20"/>
      <w:lang w:val="en-US"/>
    </w:rPr>
  </w:style>
  <w:style w:type="character" w:customStyle="1" w:styleId="MediumGrid11">
    <w:name w:val="Medium Grid 11"/>
    <w:uiPriority w:val="99"/>
    <w:semiHidden/>
    <w:rsid w:val="001673E8"/>
    <w:rPr>
      <w:color w:val="808080"/>
    </w:rPr>
  </w:style>
  <w:style w:type="character" w:styleId="CommentReference">
    <w:name w:val="annotation reference"/>
    <w:uiPriority w:val="99"/>
    <w:semiHidden/>
    <w:unhideWhenUsed/>
    <w:rsid w:val="00302C2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02C2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rsid w:val="00302C2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2C28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302C28"/>
    <w:rPr>
      <w:b/>
      <w:bCs/>
      <w:sz w:val="20"/>
      <w:szCs w:val="20"/>
    </w:rPr>
  </w:style>
  <w:style w:type="character" w:styleId="FollowedHyperlink">
    <w:name w:val="FollowedHyperlink"/>
    <w:uiPriority w:val="99"/>
    <w:unhideWhenUsed/>
    <w:rsid w:val="000A71F8"/>
    <w:rPr>
      <w:color w:val="800080"/>
      <w:u w:val="single"/>
    </w:rPr>
  </w:style>
  <w:style w:type="character" w:customStyle="1" w:styleId="Heading5Char">
    <w:name w:val="Heading 5 Char"/>
    <w:basedOn w:val="DefaultParagraphFont"/>
    <w:link w:val="Heading5"/>
    <w:rsid w:val="003C2C6F"/>
    <w:rPr>
      <w:rFonts w:asciiTheme="majorHAnsi" w:eastAsiaTheme="majorEastAsia" w:hAnsiTheme="majorHAnsi" w:cstheme="majorBidi"/>
      <w:color w:val="2E74B5" w:themeColor="accent1" w:themeShade="BF"/>
      <w:sz w:val="22"/>
      <w:szCs w:val="22"/>
      <w:lang w:eastAsia="en-US"/>
    </w:rPr>
  </w:style>
  <w:style w:type="paragraph" w:customStyle="1" w:styleId="EndNoteBibliographyTitle">
    <w:name w:val="EndNote Bibliography Title"/>
    <w:basedOn w:val="Normal"/>
    <w:rsid w:val="00B64B85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B64B85"/>
    <w:pPr>
      <w:spacing w:line="240" w:lineRule="auto"/>
    </w:pPr>
    <w:rPr>
      <w:lang w:val="en-US"/>
    </w:rPr>
  </w:style>
  <w:style w:type="paragraph" w:styleId="ListParagraph">
    <w:name w:val="List Paragraph"/>
    <w:basedOn w:val="Normal"/>
    <w:qFormat/>
    <w:rsid w:val="008F3253"/>
    <w:pPr>
      <w:ind w:left="720"/>
      <w:contextualSpacing/>
    </w:pPr>
  </w:style>
  <w:style w:type="paragraph" w:styleId="DocumentMap">
    <w:name w:val="Document Map"/>
    <w:basedOn w:val="Normal"/>
    <w:link w:val="DocumentMapChar"/>
    <w:semiHidden/>
    <w:unhideWhenUsed/>
    <w:rsid w:val="001A388C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1A388C"/>
    <w:rPr>
      <w:rFonts w:ascii="Lucida Grande" w:hAnsi="Lucida Grande" w:cs="Lucida Grande"/>
      <w:sz w:val="24"/>
      <w:szCs w:val="24"/>
      <w:lang w:eastAsia="en-US"/>
    </w:rPr>
  </w:style>
  <w:style w:type="paragraph" w:styleId="Revision">
    <w:name w:val="Revision"/>
    <w:hidden/>
    <w:semiHidden/>
    <w:rsid w:val="00560B5A"/>
    <w:rPr>
      <w:sz w:val="22"/>
      <w:szCs w:val="22"/>
      <w:lang w:eastAsia="en-US"/>
    </w:rPr>
  </w:style>
  <w:style w:type="paragraph" w:customStyle="1" w:styleId="TableText">
    <w:name w:val="Table Text"/>
    <w:basedOn w:val="Normal"/>
    <w:rsid w:val="00F625AD"/>
    <w:pPr>
      <w:spacing w:before="80" w:after="80" w:line="240" w:lineRule="auto"/>
    </w:pPr>
    <w:rPr>
      <w:rFonts w:ascii="Arial" w:eastAsia="Times New Roman" w:hAnsi="Arial"/>
      <w:sz w:val="20"/>
      <w:szCs w:val="24"/>
      <w:lang w:val="fr-CH" w:eastAsia="fr-FR"/>
    </w:rPr>
  </w:style>
  <w:style w:type="character" w:customStyle="1" w:styleId="Heading3Char">
    <w:name w:val="Heading 3 Char"/>
    <w:basedOn w:val="DefaultParagraphFont"/>
    <w:link w:val="Heading3"/>
    <w:semiHidden/>
    <w:rsid w:val="000210C8"/>
    <w:rPr>
      <w:rFonts w:asciiTheme="majorHAnsi" w:eastAsiaTheme="majorEastAsia" w:hAnsiTheme="majorHAnsi" w:cstheme="majorBidi"/>
      <w:b/>
      <w:bCs/>
      <w:color w:val="5B9BD5" w:themeColor="accent1"/>
      <w:sz w:val="22"/>
      <w:szCs w:val="22"/>
      <w:lang w:eastAsia="en-US"/>
    </w:rPr>
  </w:style>
  <w:style w:type="paragraph" w:styleId="NormalWeb">
    <w:name w:val="Normal (Web)"/>
    <w:basedOn w:val="Normal"/>
    <w:rsid w:val="000210C8"/>
    <w:pPr>
      <w:spacing w:before="100" w:beforeAutospacing="1" w:after="100" w:afterAutospacing="1" w:line="240" w:lineRule="auto"/>
    </w:pPr>
    <w:rPr>
      <w:rFonts w:ascii="Times New Roman" w:eastAsia="MS Mincho" w:hAnsi="Times New Roman"/>
      <w:sz w:val="24"/>
      <w:szCs w:val="24"/>
      <w:lang w:val="nl-NL" w:eastAsia="ja-JP"/>
    </w:rPr>
  </w:style>
  <w:style w:type="character" w:styleId="Strong">
    <w:name w:val="Strong"/>
    <w:basedOn w:val="DefaultParagraphFont"/>
    <w:qFormat/>
    <w:rsid w:val="000210C8"/>
    <w:rPr>
      <w:b/>
      <w:bCs/>
    </w:rPr>
  </w:style>
  <w:style w:type="character" w:customStyle="1" w:styleId="dbname">
    <w:name w:val="dbname"/>
    <w:basedOn w:val="DefaultParagraphFont"/>
    <w:rsid w:val="000210C8"/>
  </w:style>
  <w:style w:type="paragraph" w:customStyle="1" w:styleId="desc">
    <w:name w:val="desc"/>
    <w:basedOn w:val="Normal"/>
    <w:rsid w:val="004F758E"/>
    <w:pPr>
      <w:spacing w:before="100" w:beforeAutospacing="1" w:after="100" w:afterAutospacing="1" w:line="240" w:lineRule="auto"/>
    </w:pPr>
    <w:rPr>
      <w:rFonts w:ascii="Times New Roman" w:eastAsia="MS Mincho" w:hAnsi="Times New Roman"/>
      <w:sz w:val="24"/>
      <w:szCs w:val="24"/>
      <w:lang w:val="nl-NL" w:eastAsia="ja-JP"/>
    </w:rPr>
  </w:style>
  <w:style w:type="character" w:customStyle="1" w:styleId="jrnl">
    <w:name w:val="jrnl"/>
    <w:basedOn w:val="DefaultParagraphFont"/>
    <w:rsid w:val="004F758E"/>
  </w:style>
  <w:style w:type="character" w:customStyle="1" w:styleId="publication-meta-journal">
    <w:name w:val="publication-meta-journal"/>
    <w:basedOn w:val="DefaultParagraphFont"/>
    <w:rsid w:val="004F758E"/>
  </w:style>
  <w:style w:type="paragraph" w:styleId="Bibliography">
    <w:name w:val="Bibliography"/>
    <w:basedOn w:val="Normal"/>
    <w:next w:val="Normal"/>
    <w:semiHidden/>
    <w:unhideWhenUsed/>
    <w:rsid w:val="00B350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2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3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17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01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2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01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5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9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97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2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8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1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7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469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9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71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4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39FDE7-221C-D840-B84B-E014EE6B00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8385</Words>
  <Characters>47799</Characters>
  <Application>Microsoft Macintosh Word</Application>
  <DocSecurity>0</DocSecurity>
  <Lines>398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ughborough University</Company>
  <LinksUpToDate>false</LinksUpToDate>
  <CharactersWithSpaces>56072</CharactersWithSpaces>
  <SharedDoc>false</SharedDoc>
  <HyperlinkBase/>
  <HLinks>
    <vt:vector size="6" baseType="variant">
      <vt:variant>
        <vt:i4>7340098</vt:i4>
      </vt:variant>
      <vt:variant>
        <vt:i4>0</vt:i4>
      </vt:variant>
      <vt:variant>
        <vt:i4>0</vt:i4>
      </vt:variant>
      <vt:variant>
        <vt:i4>5</vt:i4>
      </vt:variant>
      <vt:variant>
        <vt:lpwstr>mailto:martin.schwellnus@uct.ac.za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of M Scwhellnus</dc:creator>
  <cp:lastModifiedBy>Martin Schwellnus</cp:lastModifiedBy>
  <cp:revision>3</cp:revision>
  <cp:lastPrinted>2017-03-22T05:29:00Z</cp:lastPrinted>
  <dcterms:created xsi:type="dcterms:W3CDTF">2017-03-22T05:29:00Z</dcterms:created>
  <dcterms:modified xsi:type="dcterms:W3CDTF">2017-03-22T05:29:00Z</dcterms:modified>
</cp:coreProperties>
</file>